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831942A" w14:textId="77777777" w:rsidR="007002AE" w:rsidRDefault="007002AE" w:rsidP="007002AE">
      <w:pPr>
        <w:pStyle w:val="Heading1"/>
        <w:jc w:val="center"/>
      </w:pPr>
      <w:bookmarkStart w:id="0" w:name="_Toc53888645"/>
      <w:r>
        <w:t>Data Analysis and Power Simulations with General Linear Mixed Modelling for Psychophysical Data – A Practical R- and Julia-Based Guide</w:t>
      </w:r>
      <w:bookmarkEnd w:id="0"/>
    </w:p>
    <w:p w14:paraId="6FD68FAD" w14:textId="1552D796" w:rsidR="008D5416" w:rsidRDefault="008D5416" w:rsidP="008D5416"/>
    <w:p w14:paraId="26255329" w14:textId="00F4122E" w:rsidR="008D5416" w:rsidRDefault="008D5416" w:rsidP="008D5416"/>
    <w:sdt>
      <w:sdtPr>
        <w:rPr>
          <w:rFonts w:asciiTheme="minorHAnsi" w:eastAsiaTheme="minorHAnsi" w:hAnsiTheme="minorHAnsi" w:cstheme="minorBidi"/>
          <w:color w:val="auto"/>
          <w:sz w:val="22"/>
          <w:szCs w:val="22"/>
        </w:rPr>
        <w:id w:val="-1844707949"/>
        <w:docPartObj>
          <w:docPartGallery w:val="Table of Contents"/>
          <w:docPartUnique/>
        </w:docPartObj>
      </w:sdtPr>
      <w:sdtEndPr>
        <w:rPr>
          <w:b/>
          <w:bCs/>
          <w:noProof/>
        </w:rPr>
      </w:sdtEndPr>
      <w:sdtContent>
        <w:p w14:paraId="269A63F6" w14:textId="4E695A55" w:rsidR="008D5416" w:rsidRDefault="008D5416">
          <w:pPr>
            <w:pStyle w:val="TOCHeading"/>
          </w:pPr>
          <w:r>
            <w:t>Contents</w:t>
          </w:r>
        </w:p>
        <w:p w14:paraId="28048102" w14:textId="106784FF" w:rsidR="00990D7F" w:rsidRDefault="008D5416">
          <w:pPr>
            <w:pStyle w:val="TOC1"/>
            <w:tabs>
              <w:tab w:val="right" w:leader="dot" w:pos="9350"/>
            </w:tabs>
            <w:rPr>
              <w:rFonts w:eastAsiaTheme="minorEastAsia"/>
              <w:noProof/>
            </w:rPr>
          </w:pPr>
          <w:r>
            <w:fldChar w:fldCharType="begin"/>
          </w:r>
          <w:r>
            <w:instrText xml:space="preserve"> TOC \o "1-3" \h \z \u </w:instrText>
          </w:r>
          <w:r>
            <w:fldChar w:fldCharType="separate"/>
          </w:r>
          <w:hyperlink w:anchor="_Toc53888645" w:history="1">
            <w:r w:rsidR="00990D7F" w:rsidRPr="00D94890">
              <w:rPr>
                <w:rStyle w:val="Hyperlink"/>
                <w:noProof/>
              </w:rPr>
              <w:t>Data Analysis and Power Simulations with General Linear Mixed Modelling for Psychophysical Data – A Practical R- and Julia-Based Guide</w:t>
            </w:r>
            <w:r w:rsidR="00990D7F">
              <w:rPr>
                <w:noProof/>
                <w:webHidden/>
              </w:rPr>
              <w:tab/>
            </w:r>
            <w:r w:rsidR="00990D7F">
              <w:rPr>
                <w:noProof/>
                <w:webHidden/>
              </w:rPr>
              <w:fldChar w:fldCharType="begin"/>
            </w:r>
            <w:r w:rsidR="00990D7F">
              <w:rPr>
                <w:noProof/>
                <w:webHidden/>
              </w:rPr>
              <w:instrText xml:space="preserve"> PAGEREF _Toc53888645 \h </w:instrText>
            </w:r>
            <w:r w:rsidR="00990D7F">
              <w:rPr>
                <w:noProof/>
                <w:webHidden/>
              </w:rPr>
            </w:r>
            <w:r w:rsidR="00990D7F">
              <w:rPr>
                <w:noProof/>
                <w:webHidden/>
              </w:rPr>
              <w:fldChar w:fldCharType="separate"/>
            </w:r>
            <w:r w:rsidR="00990D7F">
              <w:rPr>
                <w:noProof/>
                <w:webHidden/>
              </w:rPr>
              <w:t>1</w:t>
            </w:r>
            <w:r w:rsidR="00990D7F">
              <w:rPr>
                <w:noProof/>
                <w:webHidden/>
              </w:rPr>
              <w:fldChar w:fldCharType="end"/>
            </w:r>
          </w:hyperlink>
        </w:p>
        <w:p w14:paraId="4FD5FB2C" w14:textId="7F370355" w:rsidR="00990D7F" w:rsidRDefault="00F62DE0">
          <w:pPr>
            <w:pStyle w:val="TOC1"/>
            <w:tabs>
              <w:tab w:val="right" w:leader="dot" w:pos="9350"/>
            </w:tabs>
            <w:rPr>
              <w:rFonts w:eastAsiaTheme="minorEastAsia"/>
              <w:noProof/>
            </w:rPr>
          </w:pPr>
          <w:hyperlink w:anchor="_Toc53888646" w:history="1">
            <w:r w:rsidR="00990D7F" w:rsidRPr="00D94890">
              <w:rPr>
                <w:rStyle w:val="Hyperlink"/>
                <w:noProof/>
              </w:rPr>
              <w:t>Introduction</w:t>
            </w:r>
            <w:r w:rsidR="00990D7F">
              <w:rPr>
                <w:noProof/>
                <w:webHidden/>
              </w:rPr>
              <w:tab/>
            </w:r>
            <w:r w:rsidR="00990D7F">
              <w:rPr>
                <w:noProof/>
                <w:webHidden/>
              </w:rPr>
              <w:fldChar w:fldCharType="begin"/>
            </w:r>
            <w:r w:rsidR="00990D7F">
              <w:rPr>
                <w:noProof/>
                <w:webHidden/>
              </w:rPr>
              <w:instrText xml:space="preserve"> PAGEREF _Toc53888646 \h </w:instrText>
            </w:r>
            <w:r w:rsidR="00990D7F">
              <w:rPr>
                <w:noProof/>
                <w:webHidden/>
              </w:rPr>
            </w:r>
            <w:r w:rsidR="00990D7F">
              <w:rPr>
                <w:noProof/>
                <w:webHidden/>
              </w:rPr>
              <w:fldChar w:fldCharType="separate"/>
            </w:r>
            <w:r w:rsidR="00990D7F">
              <w:rPr>
                <w:noProof/>
                <w:webHidden/>
              </w:rPr>
              <w:t>1</w:t>
            </w:r>
            <w:r w:rsidR="00990D7F">
              <w:rPr>
                <w:noProof/>
                <w:webHidden/>
              </w:rPr>
              <w:fldChar w:fldCharType="end"/>
            </w:r>
          </w:hyperlink>
        </w:p>
        <w:p w14:paraId="5F11B1D5" w14:textId="53E15058" w:rsidR="00990D7F" w:rsidRDefault="00F62DE0">
          <w:pPr>
            <w:pStyle w:val="TOC1"/>
            <w:tabs>
              <w:tab w:val="right" w:leader="dot" w:pos="9350"/>
            </w:tabs>
            <w:rPr>
              <w:rFonts w:eastAsiaTheme="minorEastAsia"/>
              <w:noProof/>
            </w:rPr>
          </w:pPr>
          <w:hyperlink w:anchor="_Toc53888647" w:history="1">
            <w:r w:rsidR="00990D7F" w:rsidRPr="00D94890">
              <w:rPr>
                <w:rStyle w:val="Hyperlink"/>
                <w:noProof/>
              </w:rPr>
              <w:t>Simulating Psychophysical Data</w:t>
            </w:r>
            <w:r w:rsidR="00990D7F">
              <w:rPr>
                <w:noProof/>
                <w:webHidden/>
              </w:rPr>
              <w:tab/>
            </w:r>
            <w:r w:rsidR="00990D7F">
              <w:rPr>
                <w:noProof/>
                <w:webHidden/>
              </w:rPr>
              <w:fldChar w:fldCharType="begin"/>
            </w:r>
            <w:r w:rsidR="00990D7F">
              <w:rPr>
                <w:noProof/>
                <w:webHidden/>
              </w:rPr>
              <w:instrText xml:space="preserve"> PAGEREF _Toc53888647 \h </w:instrText>
            </w:r>
            <w:r w:rsidR="00990D7F">
              <w:rPr>
                <w:noProof/>
                <w:webHidden/>
              </w:rPr>
            </w:r>
            <w:r w:rsidR="00990D7F">
              <w:rPr>
                <w:noProof/>
                <w:webHidden/>
              </w:rPr>
              <w:fldChar w:fldCharType="separate"/>
            </w:r>
            <w:r w:rsidR="00990D7F">
              <w:rPr>
                <w:noProof/>
                <w:webHidden/>
              </w:rPr>
              <w:t>4</w:t>
            </w:r>
            <w:r w:rsidR="00990D7F">
              <w:rPr>
                <w:noProof/>
                <w:webHidden/>
              </w:rPr>
              <w:fldChar w:fldCharType="end"/>
            </w:r>
          </w:hyperlink>
        </w:p>
        <w:p w14:paraId="44E012F8" w14:textId="6CF650B3" w:rsidR="00990D7F" w:rsidRDefault="00F62DE0">
          <w:pPr>
            <w:pStyle w:val="TOC2"/>
            <w:tabs>
              <w:tab w:val="right" w:leader="dot" w:pos="9350"/>
            </w:tabs>
            <w:rPr>
              <w:rFonts w:eastAsiaTheme="minorEastAsia"/>
              <w:noProof/>
            </w:rPr>
          </w:pPr>
          <w:hyperlink w:anchor="_Toc53888648" w:history="1">
            <w:r w:rsidR="00990D7F" w:rsidRPr="00D94890">
              <w:rPr>
                <w:rStyle w:val="Hyperlink"/>
                <w:noProof/>
              </w:rPr>
              <w:t>Required values</w:t>
            </w:r>
            <w:r w:rsidR="00990D7F">
              <w:rPr>
                <w:noProof/>
                <w:webHidden/>
              </w:rPr>
              <w:tab/>
            </w:r>
            <w:r w:rsidR="00990D7F">
              <w:rPr>
                <w:noProof/>
                <w:webHidden/>
              </w:rPr>
              <w:fldChar w:fldCharType="begin"/>
            </w:r>
            <w:r w:rsidR="00990D7F">
              <w:rPr>
                <w:noProof/>
                <w:webHidden/>
              </w:rPr>
              <w:instrText xml:space="preserve"> PAGEREF _Toc53888648 \h </w:instrText>
            </w:r>
            <w:r w:rsidR="00990D7F">
              <w:rPr>
                <w:noProof/>
                <w:webHidden/>
              </w:rPr>
            </w:r>
            <w:r w:rsidR="00990D7F">
              <w:rPr>
                <w:noProof/>
                <w:webHidden/>
              </w:rPr>
              <w:fldChar w:fldCharType="separate"/>
            </w:r>
            <w:r w:rsidR="00990D7F">
              <w:rPr>
                <w:noProof/>
                <w:webHidden/>
              </w:rPr>
              <w:t>4</w:t>
            </w:r>
            <w:r w:rsidR="00990D7F">
              <w:rPr>
                <w:noProof/>
                <w:webHidden/>
              </w:rPr>
              <w:fldChar w:fldCharType="end"/>
            </w:r>
          </w:hyperlink>
        </w:p>
        <w:p w14:paraId="63447EB8" w14:textId="0229DA67" w:rsidR="00990D7F" w:rsidRDefault="00F62DE0">
          <w:pPr>
            <w:pStyle w:val="TOC2"/>
            <w:tabs>
              <w:tab w:val="right" w:leader="dot" w:pos="9350"/>
            </w:tabs>
            <w:rPr>
              <w:rFonts w:eastAsiaTheme="minorEastAsia"/>
              <w:noProof/>
            </w:rPr>
          </w:pPr>
          <w:hyperlink w:anchor="_Toc53888649" w:history="1">
            <w:r w:rsidR="00990D7F" w:rsidRPr="00D94890">
              <w:rPr>
                <w:rStyle w:val="Hyperlink"/>
                <w:noProof/>
              </w:rPr>
              <w:t>Extracting the parameters from existing data</w:t>
            </w:r>
            <w:r w:rsidR="00990D7F">
              <w:rPr>
                <w:noProof/>
                <w:webHidden/>
              </w:rPr>
              <w:tab/>
            </w:r>
            <w:r w:rsidR="00990D7F">
              <w:rPr>
                <w:noProof/>
                <w:webHidden/>
              </w:rPr>
              <w:fldChar w:fldCharType="begin"/>
            </w:r>
            <w:r w:rsidR="00990D7F">
              <w:rPr>
                <w:noProof/>
                <w:webHidden/>
              </w:rPr>
              <w:instrText xml:space="preserve"> PAGEREF _Toc53888649 \h </w:instrText>
            </w:r>
            <w:r w:rsidR="00990D7F">
              <w:rPr>
                <w:noProof/>
                <w:webHidden/>
              </w:rPr>
            </w:r>
            <w:r w:rsidR="00990D7F">
              <w:rPr>
                <w:noProof/>
                <w:webHidden/>
              </w:rPr>
              <w:fldChar w:fldCharType="separate"/>
            </w:r>
            <w:r w:rsidR="00990D7F">
              <w:rPr>
                <w:noProof/>
                <w:webHidden/>
              </w:rPr>
              <w:t>6</w:t>
            </w:r>
            <w:r w:rsidR="00990D7F">
              <w:rPr>
                <w:noProof/>
                <w:webHidden/>
              </w:rPr>
              <w:fldChar w:fldCharType="end"/>
            </w:r>
          </w:hyperlink>
        </w:p>
        <w:p w14:paraId="55BE55C0" w14:textId="45E8BD95" w:rsidR="00990D7F" w:rsidRDefault="00F62DE0">
          <w:pPr>
            <w:pStyle w:val="TOC2"/>
            <w:tabs>
              <w:tab w:val="right" w:leader="dot" w:pos="9350"/>
            </w:tabs>
            <w:rPr>
              <w:rFonts w:eastAsiaTheme="minorEastAsia"/>
              <w:noProof/>
            </w:rPr>
          </w:pPr>
          <w:hyperlink w:anchor="_Toc53888650" w:history="1">
            <w:r w:rsidR="00990D7F" w:rsidRPr="00D94890">
              <w:rPr>
                <w:rStyle w:val="Hyperlink"/>
                <w:noProof/>
              </w:rPr>
              <w:t>Simulating the Data</w:t>
            </w:r>
            <w:r w:rsidR="00990D7F">
              <w:rPr>
                <w:noProof/>
                <w:webHidden/>
              </w:rPr>
              <w:tab/>
            </w:r>
            <w:r w:rsidR="00990D7F">
              <w:rPr>
                <w:noProof/>
                <w:webHidden/>
              </w:rPr>
              <w:fldChar w:fldCharType="begin"/>
            </w:r>
            <w:r w:rsidR="00990D7F">
              <w:rPr>
                <w:noProof/>
                <w:webHidden/>
              </w:rPr>
              <w:instrText xml:space="preserve"> PAGEREF _Toc53888650 \h </w:instrText>
            </w:r>
            <w:r w:rsidR="00990D7F">
              <w:rPr>
                <w:noProof/>
                <w:webHidden/>
              </w:rPr>
            </w:r>
            <w:r w:rsidR="00990D7F">
              <w:rPr>
                <w:noProof/>
                <w:webHidden/>
              </w:rPr>
              <w:fldChar w:fldCharType="separate"/>
            </w:r>
            <w:r w:rsidR="00990D7F">
              <w:rPr>
                <w:noProof/>
                <w:webHidden/>
              </w:rPr>
              <w:t>9</w:t>
            </w:r>
            <w:r w:rsidR="00990D7F">
              <w:rPr>
                <w:noProof/>
                <w:webHidden/>
              </w:rPr>
              <w:fldChar w:fldCharType="end"/>
            </w:r>
          </w:hyperlink>
        </w:p>
        <w:p w14:paraId="01EC78BA" w14:textId="7F3DC3C8" w:rsidR="00990D7F" w:rsidRDefault="00F62DE0">
          <w:pPr>
            <w:pStyle w:val="TOC1"/>
            <w:tabs>
              <w:tab w:val="right" w:leader="dot" w:pos="9350"/>
            </w:tabs>
            <w:rPr>
              <w:rFonts w:eastAsiaTheme="minorEastAsia"/>
              <w:noProof/>
            </w:rPr>
          </w:pPr>
          <w:hyperlink w:anchor="_Toc53888651" w:history="1">
            <w:r w:rsidR="00990D7F" w:rsidRPr="00D94890">
              <w:rPr>
                <w:rStyle w:val="Hyperlink"/>
                <w:noProof/>
              </w:rPr>
              <w:t>Analyzing Psychophysical Data</w:t>
            </w:r>
            <w:r w:rsidR="00990D7F">
              <w:rPr>
                <w:noProof/>
                <w:webHidden/>
              </w:rPr>
              <w:tab/>
            </w:r>
            <w:r w:rsidR="00990D7F">
              <w:rPr>
                <w:noProof/>
                <w:webHidden/>
              </w:rPr>
              <w:fldChar w:fldCharType="begin"/>
            </w:r>
            <w:r w:rsidR="00990D7F">
              <w:rPr>
                <w:noProof/>
                <w:webHidden/>
              </w:rPr>
              <w:instrText xml:space="preserve"> PAGEREF _Toc53888651 \h </w:instrText>
            </w:r>
            <w:r w:rsidR="00990D7F">
              <w:rPr>
                <w:noProof/>
                <w:webHidden/>
              </w:rPr>
            </w:r>
            <w:r w:rsidR="00990D7F">
              <w:rPr>
                <w:noProof/>
                <w:webHidden/>
              </w:rPr>
              <w:fldChar w:fldCharType="separate"/>
            </w:r>
            <w:r w:rsidR="00990D7F">
              <w:rPr>
                <w:noProof/>
                <w:webHidden/>
              </w:rPr>
              <w:t>11</w:t>
            </w:r>
            <w:r w:rsidR="00990D7F">
              <w:rPr>
                <w:noProof/>
                <w:webHidden/>
              </w:rPr>
              <w:fldChar w:fldCharType="end"/>
            </w:r>
          </w:hyperlink>
        </w:p>
        <w:p w14:paraId="67E0201B" w14:textId="782323B8" w:rsidR="00990D7F" w:rsidRDefault="00F62DE0">
          <w:pPr>
            <w:pStyle w:val="TOC2"/>
            <w:tabs>
              <w:tab w:val="right" w:leader="dot" w:pos="9350"/>
            </w:tabs>
            <w:rPr>
              <w:rFonts w:eastAsiaTheme="minorEastAsia"/>
              <w:noProof/>
            </w:rPr>
          </w:pPr>
          <w:hyperlink w:anchor="_Toc53888652" w:history="1">
            <w:r w:rsidR="00990D7F" w:rsidRPr="00D94890">
              <w:rPr>
                <w:rStyle w:val="Hyperlink"/>
                <w:noProof/>
              </w:rPr>
              <w:t>Two-Step Approach</w:t>
            </w:r>
            <w:r w:rsidR="00990D7F">
              <w:rPr>
                <w:noProof/>
                <w:webHidden/>
              </w:rPr>
              <w:tab/>
            </w:r>
            <w:r w:rsidR="00990D7F">
              <w:rPr>
                <w:noProof/>
                <w:webHidden/>
              </w:rPr>
              <w:fldChar w:fldCharType="begin"/>
            </w:r>
            <w:r w:rsidR="00990D7F">
              <w:rPr>
                <w:noProof/>
                <w:webHidden/>
              </w:rPr>
              <w:instrText xml:space="preserve"> PAGEREF _Toc53888652 \h </w:instrText>
            </w:r>
            <w:r w:rsidR="00990D7F">
              <w:rPr>
                <w:noProof/>
                <w:webHidden/>
              </w:rPr>
            </w:r>
            <w:r w:rsidR="00990D7F">
              <w:rPr>
                <w:noProof/>
                <w:webHidden/>
              </w:rPr>
              <w:fldChar w:fldCharType="separate"/>
            </w:r>
            <w:r w:rsidR="00990D7F">
              <w:rPr>
                <w:noProof/>
                <w:webHidden/>
              </w:rPr>
              <w:t>12</w:t>
            </w:r>
            <w:r w:rsidR="00990D7F">
              <w:rPr>
                <w:noProof/>
                <w:webHidden/>
              </w:rPr>
              <w:fldChar w:fldCharType="end"/>
            </w:r>
          </w:hyperlink>
        </w:p>
        <w:p w14:paraId="1C3C8FEB" w14:textId="30A72476" w:rsidR="00990D7F" w:rsidRDefault="00F62DE0">
          <w:pPr>
            <w:pStyle w:val="TOC2"/>
            <w:tabs>
              <w:tab w:val="right" w:leader="dot" w:pos="9350"/>
            </w:tabs>
            <w:rPr>
              <w:rFonts w:eastAsiaTheme="minorEastAsia"/>
              <w:noProof/>
            </w:rPr>
          </w:pPr>
          <w:hyperlink w:anchor="_Toc53888653" w:history="1">
            <w:r w:rsidR="00990D7F" w:rsidRPr="00D94890">
              <w:rPr>
                <w:rStyle w:val="Hyperlink"/>
                <w:noProof/>
              </w:rPr>
              <w:t>Generalized Linear Mixed Modelling (GLMM)</w:t>
            </w:r>
            <w:r w:rsidR="00990D7F">
              <w:rPr>
                <w:noProof/>
                <w:webHidden/>
              </w:rPr>
              <w:tab/>
            </w:r>
            <w:r w:rsidR="00990D7F">
              <w:rPr>
                <w:noProof/>
                <w:webHidden/>
              </w:rPr>
              <w:fldChar w:fldCharType="begin"/>
            </w:r>
            <w:r w:rsidR="00990D7F">
              <w:rPr>
                <w:noProof/>
                <w:webHidden/>
              </w:rPr>
              <w:instrText xml:space="preserve"> PAGEREF _Toc53888653 \h </w:instrText>
            </w:r>
            <w:r w:rsidR="00990D7F">
              <w:rPr>
                <w:noProof/>
                <w:webHidden/>
              </w:rPr>
            </w:r>
            <w:r w:rsidR="00990D7F">
              <w:rPr>
                <w:noProof/>
                <w:webHidden/>
              </w:rPr>
              <w:fldChar w:fldCharType="separate"/>
            </w:r>
            <w:r w:rsidR="00990D7F">
              <w:rPr>
                <w:noProof/>
                <w:webHidden/>
              </w:rPr>
              <w:t>15</w:t>
            </w:r>
            <w:r w:rsidR="00990D7F">
              <w:rPr>
                <w:noProof/>
                <w:webHidden/>
              </w:rPr>
              <w:fldChar w:fldCharType="end"/>
            </w:r>
          </w:hyperlink>
        </w:p>
        <w:p w14:paraId="5A69E843" w14:textId="0E2ACCBF" w:rsidR="00990D7F" w:rsidRDefault="00F62DE0">
          <w:pPr>
            <w:pStyle w:val="TOC3"/>
            <w:tabs>
              <w:tab w:val="right" w:leader="dot" w:pos="9350"/>
            </w:tabs>
            <w:rPr>
              <w:rFonts w:eastAsiaTheme="minorEastAsia"/>
              <w:noProof/>
            </w:rPr>
          </w:pPr>
          <w:hyperlink w:anchor="_Toc53888654" w:history="1">
            <w:r w:rsidR="00990D7F" w:rsidRPr="00D94890">
              <w:rPr>
                <w:rStyle w:val="Hyperlink"/>
                <w:noProof/>
              </w:rPr>
              <w:t>A deep dive into model specifications</w:t>
            </w:r>
            <w:r w:rsidR="00990D7F">
              <w:rPr>
                <w:noProof/>
                <w:webHidden/>
              </w:rPr>
              <w:tab/>
            </w:r>
            <w:r w:rsidR="00990D7F">
              <w:rPr>
                <w:noProof/>
                <w:webHidden/>
              </w:rPr>
              <w:fldChar w:fldCharType="begin"/>
            </w:r>
            <w:r w:rsidR="00990D7F">
              <w:rPr>
                <w:noProof/>
                <w:webHidden/>
              </w:rPr>
              <w:instrText xml:space="preserve"> PAGEREF _Toc53888654 \h </w:instrText>
            </w:r>
            <w:r w:rsidR="00990D7F">
              <w:rPr>
                <w:noProof/>
                <w:webHidden/>
              </w:rPr>
            </w:r>
            <w:r w:rsidR="00990D7F">
              <w:rPr>
                <w:noProof/>
                <w:webHidden/>
              </w:rPr>
              <w:fldChar w:fldCharType="separate"/>
            </w:r>
            <w:r w:rsidR="00990D7F">
              <w:rPr>
                <w:noProof/>
                <w:webHidden/>
              </w:rPr>
              <w:t>17</w:t>
            </w:r>
            <w:r w:rsidR="00990D7F">
              <w:rPr>
                <w:noProof/>
                <w:webHidden/>
              </w:rPr>
              <w:fldChar w:fldCharType="end"/>
            </w:r>
          </w:hyperlink>
        </w:p>
        <w:p w14:paraId="2C002D87" w14:textId="77CF49B6" w:rsidR="00990D7F" w:rsidRDefault="00F62DE0">
          <w:pPr>
            <w:pStyle w:val="TOC2"/>
            <w:tabs>
              <w:tab w:val="right" w:leader="dot" w:pos="9350"/>
            </w:tabs>
            <w:rPr>
              <w:rFonts w:eastAsiaTheme="minorEastAsia"/>
              <w:noProof/>
            </w:rPr>
          </w:pPr>
          <w:hyperlink w:anchor="_Toc53888655" w:history="1">
            <w:r w:rsidR="00990D7F" w:rsidRPr="00D94890">
              <w:rPr>
                <w:rStyle w:val="Hyperlink"/>
                <w:noProof/>
              </w:rPr>
              <w:t>Bayesian Linear Mixed Modelling</w:t>
            </w:r>
            <w:r w:rsidR="00990D7F">
              <w:rPr>
                <w:noProof/>
                <w:webHidden/>
              </w:rPr>
              <w:tab/>
            </w:r>
            <w:r w:rsidR="00990D7F">
              <w:rPr>
                <w:noProof/>
                <w:webHidden/>
              </w:rPr>
              <w:fldChar w:fldCharType="begin"/>
            </w:r>
            <w:r w:rsidR="00990D7F">
              <w:rPr>
                <w:noProof/>
                <w:webHidden/>
              </w:rPr>
              <w:instrText xml:space="preserve"> PAGEREF _Toc53888655 \h </w:instrText>
            </w:r>
            <w:r w:rsidR="00990D7F">
              <w:rPr>
                <w:noProof/>
                <w:webHidden/>
              </w:rPr>
            </w:r>
            <w:r w:rsidR="00990D7F">
              <w:rPr>
                <w:noProof/>
                <w:webHidden/>
              </w:rPr>
              <w:fldChar w:fldCharType="separate"/>
            </w:r>
            <w:r w:rsidR="00990D7F">
              <w:rPr>
                <w:noProof/>
                <w:webHidden/>
              </w:rPr>
              <w:t>21</w:t>
            </w:r>
            <w:r w:rsidR="00990D7F">
              <w:rPr>
                <w:noProof/>
                <w:webHidden/>
              </w:rPr>
              <w:fldChar w:fldCharType="end"/>
            </w:r>
          </w:hyperlink>
        </w:p>
        <w:p w14:paraId="1DDF700F" w14:textId="6A00663F" w:rsidR="00990D7F" w:rsidRDefault="00F62DE0">
          <w:pPr>
            <w:pStyle w:val="TOC3"/>
            <w:tabs>
              <w:tab w:val="right" w:leader="dot" w:pos="9350"/>
            </w:tabs>
            <w:rPr>
              <w:rFonts w:eastAsiaTheme="minorEastAsia"/>
              <w:noProof/>
            </w:rPr>
          </w:pPr>
          <w:hyperlink w:anchor="_Toc53888656" w:history="1">
            <w:r w:rsidR="00990D7F" w:rsidRPr="00D94890">
              <w:rPr>
                <w:rStyle w:val="Hyperlink"/>
                <w:noProof/>
              </w:rPr>
              <w:t>Comparing the power for the GLMM and the Two-Level approach</w:t>
            </w:r>
            <w:r w:rsidR="00990D7F">
              <w:rPr>
                <w:noProof/>
                <w:webHidden/>
              </w:rPr>
              <w:tab/>
            </w:r>
            <w:r w:rsidR="00990D7F">
              <w:rPr>
                <w:noProof/>
                <w:webHidden/>
              </w:rPr>
              <w:fldChar w:fldCharType="begin"/>
            </w:r>
            <w:r w:rsidR="00990D7F">
              <w:rPr>
                <w:noProof/>
                <w:webHidden/>
              </w:rPr>
              <w:instrText xml:space="preserve"> PAGEREF _Toc53888656 \h </w:instrText>
            </w:r>
            <w:r w:rsidR="00990D7F">
              <w:rPr>
                <w:noProof/>
                <w:webHidden/>
              </w:rPr>
            </w:r>
            <w:r w:rsidR="00990D7F">
              <w:rPr>
                <w:noProof/>
                <w:webHidden/>
              </w:rPr>
              <w:fldChar w:fldCharType="separate"/>
            </w:r>
            <w:r w:rsidR="00990D7F">
              <w:rPr>
                <w:noProof/>
                <w:webHidden/>
              </w:rPr>
              <w:t>22</w:t>
            </w:r>
            <w:r w:rsidR="00990D7F">
              <w:rPr>
                <w:noProof/>
                <w:webHidden/>
              </w:rPr>
              <w:fldChar w:fldCharType="end"/>
            </w:r>
          </w:hyperlink>
        </w:p>
        <w:p w14:paraId="1FDAA506" w14:textId="56088516" w:rsidR="00990D7F" w:rsidRDefault="00F62DE0">
          <w:pPr>
            <w:pStyle w:val="TOC1"/>
            <w:tabs>
              <w:tab w:val="right" w:leader="dot" w:pos="9350"/>
            </w:tabs>
            <w:rPr>
              <w:rFonts w:eastAsiaTheme="minorEastAsia"/>
              <w:noProof/>
            </w:rPr>
          </w:pPr>
          <w:hyperlink w:anchor="_Toc53888657" w:history="1">
            <w:r w:rsidR="00990D7F" w:rsidRPr="00D94890">
              <w:rPr>
                <w:rStyle w:val="Hyperlink"/>
                <w:noProof/>
              </w:rPr>
              <w:t>Conducting Power Analyses for Psychophysical Data</w:t>
            </w:r>
            <w:r w:rsidR="00990D7F">
              <w:rPr>
                <w:noProof/>
                <w:webHidden/>
              </w:rPr>
              <w:tab/>
            </w:r>
            <w:r w:rsidR="00990D7F">
              <w:rPr>
                <w:noProof/>
                <w:webHidden/>
              </w:rPr>
              <w:fldChar w:fldCharType="begin"/>
            </w:r>
            <w:r w:rsidR="00990D7F">
              <w:rPr>
                <w:noProof/>
                <w:webHidden/>
              </w:rPr>
              <w:instrText xml:space="preserve"> PAGEREF _Toc53888657 \h </w:instrText>
            </w:r>
            <w:r w:rsidR="00990D7F">
              <w:rPr>
                <w:noProof/>
                <w:webHidden/>
              </w:rPr>
            </w:r>
            <w:r w:rsidR="00990D7F">
              <w:rPr>
                <w:noProof/>
                <w:webHidden/>
              </w:rPr>
              <w:fldChar w:fldCharType="separate"/>
            </w:r>
            <w:r w:rsidR="00990D7F">
              <w:rPr>
                <w:noProof/>
                <w:webHidden/>
              </w:rPr>
              <w:t>23</w:t>
            </w:r>
            <w:r w:rsidR="00990D7F">
              <w:rPr>
                <w:noProof/>
                <w:webHidden/>
              </w:rPr>
              <w:fldChar w:fldCharType="end"/>
            </w:r>
          </w:hyperlink>
        </w:p>
        <w:p w14:paraId="21F9AC27" w14:textId="06486F88" w:rsidR="00990D7F" w:rsidRDefault="00F62DE0">
          <w:pPr>
            <w:pStyle w:val="TOC1"/>
            <w:tabs>
              <w:tab w:val="right" w:leader="dot" w:pos="9350"/>
            </w:tabs>
            <w:rPr>
              <w:rFonts w:eastAsiaTheme="minorEastAsia"/>
              <w:noProof/>
            </w:rPr>
          </w:pPr>
          <w:hyperlink w:anchor="_Toc53888658" w:history="1">
            <w:r w:rsidR="00990D7F" w:rsidRPr="00D94890">
              <w:rPr>
                <w:rStyle w:val="Hyperlink"/>
                <w:noProof/>
              </w:rPr>
              <w:t>Power Analyses in Julia</w:t>
            </w:r>
            <w:r w:rsidR="00990D7F">
              <w:rPr>
                <w:noProof/>
                <w:webHidden/>
              </w:rPr>
              <w:tab/>
            </w:r>
            <w:r w:rsidR="00990D7F">
              <w:rPr>
                <w:noProof/>
                <w:webHidden/>
              </w:rPr>
              <w:fldChar w:fldCharType="begin"/>
            </w:r>
            <w:r w:rsidR="00990D7F">
              <w:rPr>
                <w:noProof/>
                <w:webHidden/>
              </w:rPr>
              <w:instrText xml:space="preserve"> PAGEREF _Toc53888658 \h </w:instrText>
            </w:r>
            <w:r w:rsidR="00990D7F">
              <w:rPr>
                <w:noProof/>
                <w:webHidden/>
              </w:rPr>
            </w:r>
            <w:r w:rsidR="00990D7F">
              <w:rPr>
                <w:noProof/>
                <w:webHidden/>
              </w:rPr>
              <w:fldChar w:fldCharType="separate"/>
            </w:r>
            <w:r w:rsidR="00990D7F">
              <w:rPr>
                <w:noProof/>
                <w:webHidden/>
              </w:rPr>
              <w:t>27</w:t>
            </w:r>
            <w:r w:rsidR="00990D7F">
              <w:rPr>
                <w:noProof/>
                <w:webHidden/>
              </w:rPr>
              <w:fldChar w:fldCharType="end"/>
            </w:r>
          </w:hyperlink>
        </w:p>
        <w:p w14:paraId="024E06E6" w14:textId="79C92162" w:rsidR="00990D7F" w:rsidRDefault="00F62DE0">
          <w:pPr>
            <w:pStyle w:val="TOC2"/>
            <w:tabs>
              <w:tab w:val="right" w:leader="dot" w:pos="9350"/>
            </w:tabs>
            <w:rPr>
              <w:rFonts w:eastAsiaTheme="minorEastAsia"/>
              <w:noProof/>
            </w:rPr>
          </w:pPr>
          <w:hyperlink w:anchor="_Toc53888659" w:history="1">
            <w:r w:rsidR="00990D7F" w:rsidRPr="00D94890">
              <w:rPr>
                <w:rStyle w:val="Hyperlink"/>
                <w:noProof/>
              </w:rPr>
              <w:t>R vs. Julia – A comparison</w:t>
            </w:r>
            <w:r w:rsidR="00990D7F">
              <w:rPr>
                <w:noProof/>
                <w:webHidden/>
              </w:rPr>
              <w:tab/>
            </w:r>
            <w:r w:rsidR="00990D7F">
              <w:rPr>
                <w:noProof/>
                <w:webHidden/>
              </w:rPr>
              <w:fldChar w:fldCharType="begin"/>
            </w:r>
            <w:r w:rsidR="00990D7F">
              <w:rPr>
                <w:noProof/>
                <w:webHidden/>
              </w:rPr>
              <w:instrText xml:space="preserve"> PAGEREF _Toc53888659 \h </w:instrText>
            </w:r>
            <w:r w:rsidR="00990D7F">
              <w:rPr>
                <w:noProof/>
                <w:webHidden/>
              </w:rPr>
            </w:r>
            <w:r w:rsidR="00990D7F">
              <w:rPr>
                <w:noProof/>
                <w:webHidden/>
              </w:rPr>
              <w:fldChar w:fldCharType="separate"/>
            </w:r>
            <w:r w:rsidR="00990D7F">
              <w:rPr>
                <w:noProof/>
                <w:webHidden/>
              </w:rPr>
              <w:t>31</w:t>
            </w:r>
            <w:r w:rsidR="00990D7F">
              <w:rPr>
                <w:noProof/>
                <w:webHidden/>
              </w:rPr>
              <w:fldChar w:fldCharType="end"/>
            </w:r>
          </w:hyperlink>
        </w:p>
        <w:p w14:paraId="066B57E9" w14:textId="0AC51E31" w:rsidR="00990D7F" w:rsidRDefault="00F62DE0">
          <w:pPr>
            <w:pStyle w:val="TOC1"/>
            <w:tabs>
              <w:tab w:val="right" w:leader="dot" w:pos="9350"/>
            </w:tabs>
            <w:rPr>
              <w:rFonts w:eastAsiaTheme="minorEastAsia"/>
              <w:noProof/>
            </w:rPr>
          </w:pPr>
          <w:hyperlink w:anchor="_Toc53888660" w:history="1">
            <w:r w:rsidR="00990D7F" w:rsidRPr="00D94890">
              <w:rPr>
                <w:rStyle w:val="Hyperlink"/>
                <w:noProof/>
              </w:rPr>
              <w:t>Conclusions</w:t>
            </w:r>
            <w:r w:rsidR="00990D7F">
              <w:rPr>
                <w:noProof/>
                <w:webHidden/>
              </w:rPr>
              <w:tab/>
            </w:r>
            <w:r w:rsidR="00990D7F">
              <w:rPr>
                <w:noProof/>
                <w:webHidden/>
              </w:rPr>
              <w:fldChar w:fldCharType="begin"/>
            </w:r>
            <w:r w:rsidR="00990D7F">
              <w:rPr>
                <w:noProof/>
                <w:webHidden/>
              </w:rPr>
              <w:instrText xml:space="preserve"> PAGEREF _Toc53888660 \h </w:instrText>
            </w:r>
            <w:r w:rsidR="00990D7F">
              <w:rPr>
                <w:noProof/>
                <w:webHidden/>
              </w:rPr>
            </w:r>
            <w:r w:rsidR="00990D7F">
              <w:rPr>
                <w:noProof/>
                <w:webHidden/>
              </w:rPr>
              <w:fldChar w:fldCharType="separate"/>
            </w:r>
            <w:r w:rsidR="00990D7F">
              <w:rPr>
                <w:noProof/>
                <w:webHidden/>
              </w:rPr>
              <w:t>36</w:t>
            </w:r>
            <w:r w:rsidR="00990D7F">
              <w:rPr>
                <w:noProof/>
                <w:webHidden/>
              </w:rPr>
              <w:fldChar w:fldCharType="end"/>
            </w:r>
          </w:hyperlink>
        </w:p>
        <w:p w14:paraId="0BF99449" w14:textId="5F183B85" w:rsidR="008D5416" w:rsidRDefault="008D5416">
          <w:r>
            <w:rPr>
              <w:b/>
              <w:bCs/>
              <w:noProof/>
            </w:rPr>
            <w:fldChar w:fldCharType="end"/>
          </w:r>
        </w:p>
      </w:sdtContent>
    </w:sdt>
    <w:p w14:paraId="2E6A30B9" w14:textId="77777777" w:rsidR="008D5416" w:rsidRPr="008D5416" w:rsidRDefault="008D5416" w:rsidP="008D5416"/>
    <w:p w14:paraId="7B5890E9" w14:textId="77777777" w:rsidR="007002AE" w:rsidRDefault="007002AE" w:rsidP="007002AE">
      <w:pPr>
        <w:pStyle w:val="Heading1"/>
        <w:jc w:val="both"/>
      </w:pPr>
      <w:bookmarkStart w:id="1" w:name="_Toc53888646"/>
      <w:r>
        <w:t>Introduction</w:t>
      </w:r>
      <w:bookmarkEnd w:id="1"/>
    </w:p>
    <w:p w14:paraId="7A33BA22" w14:textId="63D77EBE" w:rsidR="00DB27F6" w:rsidRDefault="007002AE" w:rsidP="007002AE">
      <w:pPr>
        <w:jc w:val="both"/>
      </w:pPr>
      <w:r>
        <w:t xml:space="preserve">Data from psychophysical experimental designs such as Two-Alternative Forced-Choice tasks are challenging to analyze. Dependent variables are often binary (“yes”/”no”) and the data are often generated in a nested fashion, with multiple participants completing many trials that are often arranged in blocks, with manipulations occurring between </w:t>
      </w:r>
      <w:r w:rsidR="00C472AA">
        <w:t xml:space="preserve">and/or with </w:t>
      </w:r>
      <w:r>
        <w:t>participants and/or blocks. Simple statistical tools for Null Hypothesis</w:t>
      </w:r>
      <w:r w:rsidR="006A6799">
        <w:t xml:space="preserve"> Significance</w:t>
      </w:r>
      <w:r>
        <w:t xml:space="preserve"> Testing like Student’s </w:t>
      </w:r>
      <w:r w:rsidRPr="00782735">
        <w:rPr>
          <w:i/>
          <w:iCs/>
        </w:rPr>
        <w:t>t</w:t>
      </w:r>
      <w:r>
        <w:t xml:space="preserve"> tests or Analyses of Variance (ANOVAs) are not equipped to deal with these specific properties</w:t>
      </w:r>
      <w:r w:rsidR="00C472AA">
        <w:t>.</w:t>
      </w:r>
      <w:r>
        <w:t xml:space="preserve"> For these reasons, usually P</w:t>
      </w:r>
      <w:r w:rsidRPr="00782735">
        <w:t xml:space="preserve">sychometric </w:t>
      </w:r>
      <w:r>
        <w:t>F</w:t>
      </w:r>
      <w:r w:rsidRPr="00782735">
        <w:t>unctions (Cumulative Gaussian or Weibull functions) are fitted for each condition</w:t>
      </w:r>
      <w:r>
        <w:t>, block</w:t>
      </w:r>
      <w:r w:rsidRPr="00782735">
        <w:t xml:space="preserve"> and participant to obtain the Points of Subjective Equality (PSEs) and Just Noticeable Differences (JNDs)</w:t>
      </w:r>
      <w:r w:rsidR="00B801C6">
        <w:t xml:space="preserve">; see </w:t>
      </w:r>
      <w:r w:rsidR="00B801C6">
        <w:fldChar w:fldCharType="begin"/>
      </w:r>
      <w:r w:rsidR="00B801C6">
        <w:instrText xml:space="preserve"> REF _Ref45511565 \h </w:instrText>
      </w:r>
      <w:r w:rsidR="00B801C6">
        <w:fldChar w:fldCharType="separate"/>
      </w:r>
      <w:r w:rsidR="00B801C6">
        <w:t xml:space="preserve">Figure </w:t>
      </w:r>
      <w:r w:rsidR="00B801C6">
        <w:rPr>
          <w:noProof/>
        </w:rPr>
        <w:t>1</w:t>
      </w:r>
      <w:r w:rsidR="00B801C6">
        <w:fldChar w:fldCharType="end"/>
      </w:r>
      <w:r w:rsidRPr="00782735">
        <w:t xml:space="preserve">. This yields </w:t>
      </w:r>
      <w:r w:rsidRPr="00782735">
        <w:lastRenderedPageBreak/>
        <w:t>one data point per subject</w:t>
      </w:r>
      <w:r>
        <w:t xml:space="preserve">, </w:t>
      </w:r>
      <w:r w:rsidRPr="00782735">
        <w:t>condition,</w:t>
      </w:r>
      <w:r>
        <w:t xml:space="preserve"> and block</w:t>
      </w:r>
      <w:r w:rsidRPr="00782735">
        <w:t>, over which a t test or an ANOVA is performed to test for statistical significance</w:t>
      </w:r>
      <w:r w:rsidR="007C2D01">
        <w:t xml:space="preserve"> on the population level</w:t>
      </w:r>
      <w:r w:rsidRPr="00782735">
        <w:t>.</w:t>
      </w:r>
      <w:r>
        <w:t xml:space="preserve"> While this can be a valid approach,</w:t>
      </w:r>
      <w:r w:rsidRPr="00782735">
        <w:t xml:space="preserve"> </w:t>
      </w:r>
      <w:r w:rsidR="007C2D01">
        <w:t>it</w:t>
      </w:r>
      <w:r>
        <w:t xml:space="preserve"> generally</w:t>
      </w:r>
      <w:r w:rsidRPr="00782735">
        <w:t xml:space="preserve"> neglects that each PSE and JND is based on </w:t>
      </w:r>
      <w:proofErr w:type="gramStart"/>
      <w:r w:rsidRPr="00782735">
        <w:t>a large number of</w:t>
      </w:r>
      <w:proofErr w:type="gramEnd"/>
      <w:r w:rsidRPr="00782735">
        <w:t xml:space="preserve"> trials</w:t>
      </w:r>
      <w:r w:rsidR="007C2D01">
        <w:t xml:space="preserve"> and </w:t>
      </w:r>
      <w:r w:rsidRPr="00782735">
        <w:t xml:space="preserve">thus fails to account for the added reliability </w:t>
      </w:r>
      <w:r w:rsidR="00EC3D94">
        <w:t>this provides</w:t>
      </w:r>
      <w:r w:rsidRPr="00782735">
        <w:t xml:space="preserve">. Depending on the experimental design, this </w:t>
      </w:r>
      <w:r w:rsidR="00EC3D94">
        <w:t xml:space="preserve">may </w:t>
      </w:r>
      <w:r w:rsidRPr="00782735">
        <w:t>lead to a loss of statistical power</w:t>
      </w:r>
      <w:r w:rsidR="007C2D01">
        <w:t xml:space="preserve"> and smaller effect may go undetected</w:t>
      </w:r>
      <w:r w:rsidRPr="00782735">
        <w:t>.</w:t>
      </w:r>
      <w:r w:rsidR="007C2D01">
        <w:t xml:space="preserve"> Furthermore, these approaches are prone to neglecting internal structures of the data, which can lead to biased population effect estimates.</w:t>
      </w:r>
      <w:r w:rsidRPr="00782735">
        <w:t xml:space="preserve"> As a solution</w:t>
      </w:r>
      <w:r w:rsidR="007C2D01">
        <w:t xml:space="preserve"> to both problems</w:t>
      </w:r>
      <w:r w:rsidRPr="00782735">
        <w:t xml:space="preserve">, Moscatelli at al. </w:t>
      </w:r>
      <w:r w:rsidR="00EC3D94">
        <w:fldChar w:fldCharType="begin" w:fldLock="1"/>
      </w:r>
      <w:r w:rsidR="008F3E5B">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Mezzetti, &amp; Lacquaniti, 2012)","plainTextFormattedCitation":"(Moscatelli, Mezzetti, &amp; Lacquaniti, 2012)","previouslyFormattedCitation":"(Moscatelli, Mezzetti, &amp; Lacquaniti, 2012)"},"properties":{"noteIndex":0},"schema":"https://github.com/citation-style-language/schema/raw/master/csl-citation.json"}</w:instrText>
      </w:r>
      <w:r w:rsidR="00EC3D94">
        <w:fldChar w:fldCharType="separate"/>
      </w:r>
      <w:r w:rsidR="00EC3D94" w:rsidRPr="00EC3D94">
        <w:rPr>
          <w:noProof/>
        </w:rPr>
        <w:t>(Moscatelli, Mezzetti, &amp; Lacquaniti, 2012)</w:t>
      </w:r>
      <w:r w:rsidR="00EC3D94">
        <w:fldChar w:fldCharType="end"/>
      </w:r>
      <w:r w:rsidR="00EC3D94">
        <w:t xml:space="preserve"> </w:t>
      </w:r>
      <w:r w:rsidRPr="00782735">
        <w:t xml:space="preserve">have suggested the use of General Linear Mixed Modelling (GLMM). GLMM allows to fit population parameters across all data, while still </w:t>
      </w:r>
      <w:proofErr w:type="gramStart"/>
      <w:r w:rsidRPr="00782735">
        <w:t>taking into account</w:t>
      </w:r>
      <w:proofErr w:type="gramEnd"/>
      <w:r w:rsidRPr="00782735">
        <w:t xml:space="preserve"> that responses within each condition and participant are correlated more strongly than across conditions and participants.</w:t>
      </w:r>
      <w:r w:rsidR="00CD433B">
        <w:t xml:space="preserve"> </w:t>
      </w:r>
      <w:r w:rsidR="007C2D01">
        <w:t>While Moscatelli et al. have provided a thorough introduction to this type of analysis, some specifics of this approach require further investigation. The first part of this manuscript thus uses simulations to answer some of the open questions and provides concrete recommendations for scientists aiming to use this type of analysis.</w:t>
      </w:r>
    </w:p>
    <w:p w14:paraId="074291C9" w14:textId="781BA31A" w:rsidR="00DB27F6" w:rsidRDefault="00E84867" w:rsidP="007002AE">
      <w:pPr>
        <w:jc w:val="both"/>
      </w:pPr>
      <w:r>
        <w:t xml:space="preserve">While Cognitive Psychology has remained </w:t>
      </w:r>
      <w:r w:rsidR="005D169F">
        <w:t>largely</w:t>
      </w:r>
      <w:r>
        <w:t xml:space="preserve"> unscathed, t</w:t>
      </w:r>
      <w:r w:rsidR="007C2D01">
        <w:t xml:space="preserve">he replication crisis has shaken parts of </w:t>
      </w:r>
      <w:r>
        <w:t xml:space="preserve">Psychology </w:t>
      </w:r>
      <w:r w:rsidR="007C2D01">
        <w:t xml:space="preserve">to its core </w:t>
      </w:r>
      <w:r w:rsidR="007C2D01">
        <w:fldChar w:fldCharType="begin" w:fldLock="1"/>
      </w:r>
      <w:r w:rsidR="00372F84">
        <w:instrText>ADDIN CSL_CITATION {"citationItems":[{"id":"ITEM-1","itemData":{"DOI":"10.1126/science.aac4716","ISSN":"10959203","PMID":"26315443","abstract":"Reproducibility is a defining feature of science, but the extent to which it characterizes current research is unknown. We conducted replications of 100 experimental and correlational studies published in three psychology journals using high-powered designs and original materials when available. Replication effects were half the magnitude of original effects, representing a substantial decline. Ninety-seven percent of original studies had statistically significant results. Thirty-six percent of replications had statistically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author":[{"dropping-particle":"","family":"Aarts","given":"Brian","non-dropping-particle":"","parse-names":false,"suffix":""},{"dropping-particle":"","family":"Anderson","given":"Christopher J","non-dropping-particle":"","parse-names":false,"suffix":""},{"dropping-particle":"","family":"Anderson","given":"Joanna E","non-dropping-particle":"","parse-names":false,"suffix":""},{"dropping-particle":"","family":"Kappes","given":"H Barry","non-dropping-particle":"","parse-names":false,"suffix":""},{"dropping-particle":"","family":"Joanna","given":"E","non-dropping-particle":"","parse-names":false,"suffix":""},{"dropping-particle":"","family":"Barry","given":"Heather","non-dropping-particle":"","parse-names":false,"suffix":""}],"container-title":"Science","id":"ITEM-1","issue":"6251","issued":{"date-parts":[["2015"]]},"page":"aac4716","title":"Estimating the reproducibility of psychological science","type":"article-journal","volume":"349"},"uris":["http://www.mendeley.com/documents/?uuid=f6cf76d9-c1af-451d-bb75-c821e80ce289"]},{"id":"ITEM-2","itemData":{"DOI":"10.1086/321953","ISSN":"0093-5301","abstract":"An overemphasis on creativity for evaluating research has lead to a serious devaluation of replication studies. However, we need a total sample size of 153,669 to estimate a causal effect to 2 digits, which is quite rare for a single study. The only way to get accurate estimation is to average across replications. If the average sample size were as high as 200, we would need over 700 replication studies. Scientific replications are more problematic than pure statistical replications, and so we need even more replications to achieve reasonable accuracy. (PsycINFO Database Record (c) 2009 APA, all rights reserved)","author":[{"dropping-particle":"","family":"Hunter","given":"John E.","non-dropping-particle":"","parse-names":false,"suffix":""}],"container-title":"Journal of Consumer Research","id":"ITEM-2","issue":"1","issued":{"date-parts":[["2001"]]},"page":"149-158","title":"The Desperate Need for Replications","type":"article-journal","volume":"28"},"uris":["http://www.mendeley.com/documents/?uuid=5240fb81-e505-45c4-be9a-da1f7d55d36c"]},{"id":"ITEM-3","itemData":{"DOI":"10.3758/s13423-019-01645-2","ISSN":"15315320","abstract":"A worrying number of psychological findings are not replicable. Diagnoses of the causes of this “replication crisis,” and recommendations to address it, have nearly exclusively focused on methods of data collection, analysis, and reporting. We argue that a further cause of poor replicability is the often weak logical link between theories and their empirical tests. We propose a distinction between discovery-oriented and theory-testing research. In discovery-oriented research, theories do not strongly imply hypotheses by which they can be tested, but rather define a search space for the discovery of effects that would support them. Failures to find these effects do not question the theory. This endeavor necessarily engenders a high risk of Type I errors—that is, publication of findings that will not replicate. Theory-testing research, by contrast, relies on theories that strongly imply hypotheses, such that disconfirmation of the hypothesis provides evidence against the theory. Theory-testing research engenders a smaller risk of Type I errors. A strong link between theories and hypotheses is best achieved by formalizing theories as computational models. We critically revisit recommendations for addressing the “replication crisis,” including the proposal to distinguish exploratory from confirmatory research, and the preregistration of hypotheses and analysis plans.","author":[{"dropping-particle":"","family":"Oberauer","given":"Klaus","non-dropping-particle":"","parse-names":false,"suffix":""},{"dropping-particle":"","family":"Lewandowsky","given":"Stephan","non-dropping-particle":"","parse-names":false,"suffix":""}],"container-title":"Psychonomic Bulletin and Review","id":"ITEM-3","issue":"5","issued":{"date-parts":[["2019"]]},"page":"1596-1618","publisher":"Psychonomic Bulletin &amp; Review","title":"Addressing the theory crisis in psychology","type":"article-journal","volume":"26"},"uris":["http://www.mendeley.com/documents/?uuid=a442fe1c-6de3-43f2-a88f-674952e227aa"]}],"mendeley":{"formattedCitation":"(Aarts et al., 2015; Hunter, 2001; Oberauer &amp; Lewandowsky, 2019)","plainTextFormattedCitation":"(Aarts et al., 2015; Hunter, 2001; Oberauer &amp; Lewandowsky, 2019)","previouslyFormattedCitation":"(Aarts et al., 2015; Hunter, 2001; Oberauer &amp; Lewandowsky, 2019)"},"properties":{"noteIndex":0},"schema":"https://github.com/citation-style-language/schema/raw/master/csl-citation.json"}</w:instrText>
      </w:r>
      <w:r w:rsidR="007C2D01">
        <w:fldChar w:fldCharType="separate"/>
      </w:r>
      <w:r w:rsidR="007C2D01" w:rsidRPr="007C2D01">
        <w:rPr>
          <w:noProof/>
        </w:rPr>
        <w:t>(Aarts et al., 2015; Hunter, 2001; Oberauer &amp; Lewandowsky, 2019)</w:t>
      </w:r>
      <w:r w:rsidR="007C2D01">
        <w:fldChar w:fldCharType="end"/>
      </w:r>
      <w:r>
        <w:t>. In response, the need for an open and thorough study planning has been acknowledged much more widely.</w:t>
      </w:r>
      <w:r w:rsidR="007C2D01">
        <w:t xml:space="preserve"> </w:t>
      </w:r>
      <w:r w:rsidR="0065579C">
        <w:t xml:space="preserve">Power analyses are a crucial part of study planning: they provide an idea of how many participants have to be tested in how many trials </w:t>
      </w:r>
      <w:r w:rsidR="005D169F">
        <w:t xml:space="preserve">to </w:t>
      </w:r>
      <w:r w:rsidR="0065579C">
        <w:t xml:space="preserve">obtain an adequate probability of detecting an effect, under the assumption that </w:t>
      </w:r>
      <w:r>
        <w:t>there</w:t>
      </w:r>
      <w:r w:rsidR="0065579C">
        <w:t xml:space="preserve"> is a true effect of a given strength. Psychophysical studies generally rely on heuristics when it comes to</w:t>
      </w:r>
      <w:r w:rsidR="008F3E5B">
        <w:t xml:space="preserve"> sample size planning. While this practice may not have the equally pernicious consequences in Cognitive Psychology as in other areas of psychology, replicability rates are still only about 50% in </w:t>
      </w:r>
      <w:r>
        <w:t>this</w:t>
      </w:r>
      <w:r w:rsidR="008F3E5B">
        <w:t xml:space="preserve"> area </w:t>
      </w:r>
      <w:r w:rsidR="008F3E5B">
        <w:fldChar w:fldCharType="begin" w:fldLock="1"/>
      </w:r>
      <w:r w:rsidR="00AB6C49">
        <w:instrText>ADDIN CSL_CITATION {"citationItems":[{"id":"ITEM-1","itemData":{"DOI":"10.1126/science.aac4716","ISSN":"10959203","PMID":"26315443","abstract":"Reproducibility is a defining feature of science, but the extent to which it characterizes current research is unknown. We conducted replications of 100 experimental and correlational studies published in three psychology journals using high-powered designs and original materials when available. Replication effects were half the magnitude of original effects, representing a substantial decline. Ninety-seven percent of original studies had statistically significant results. Thirty-six percent of replications had statistically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author":[{"dropping-particle":"","family":"Aarts","given":"Brian","non-dropping-particle":"","parse-names":false,"suffix":""},{"dropping-particle":"","family":"Anderson","given":"Christopher J","non-dropping-particle":"","parse-names":false,"suffix":""},{"dropping-particle":"","family":"Anderson","given":"Joanna E","non-dropping-particle":"","parse-names":false,"suffix":""},{"dropping-particle":"","family":"Kappes","given":"H Barry","non-dropping-particle":"","parse-names":false,"suffix":""},{"dropping-particle":"","family":"Joanna","given":"E","non-dropping-particle":"","parse-names":false,"suffix":""},{"dropping-particle":"","family":"Barry","given":"Heather","non-dropping-particle":"","parse-names":false,"suffix":""}],"container-title":"Science","id":"ITEM-1","issue":"6251","issued":{"date-parts":[["2015"]]},"page":"aac4716","title":"Estimating the reproducibility of psychological science","type":"article-journal","volume":"349"},"uris":["http://www.mendeley.com/documents/?uuid=f6cf76d9-c1af-451d-bb75-c821e80ce289"]}],"mendeley":{"formattedCitation":"(Aarts et al., 2015)","plainTextFormattedCitation":"(Aarts et al., 2015)","previouslyFormattedCitation":"(Aarts et al., 2015)"},"properties":{"noteIndex":0},"schema":"https://github.com/citation-style-language/schema/raw/master/csl-citation.json"}</w:instrText>
      </w:r>
      <w:r w:rsidR="008F3E5B">
        <w:fldChar w:fldCharType="separate"/>
      </w:r>
      <w:r w:rsidR="008F3E5B" w:rsidRPr="008F3E5B">
        <w:rPr>
          <w:noProof/>
        </w:rPr>
        <w:t>(Aarts et al., 2015)</w:t>
      </w:r>
      <w:r w:rsidR="008F3E5B">
        <w:fldChar w:fldCharType="end"/>
      </w:r>
      <w:r w:rsidR="008F3E5B">
        <w:t xml:space="preserve">. A more rigorous and principled approach to sample size planning, together with other efforts to increase openness and replicability, could be useful to </w:t>
      </w:r>
      <w:r>
        <w:t>remedy this issue</w:t>
      </w:r>
      <w:r w:rsidR="008F3E5B">
        <w:t xml:space="preserve">. </w:t>
      </w:r>
      <w:r w:rsidR="001514D4">
        <w:t>P</w:t>
      </w:r>
      <w:r w:rsidR="00FC4EBB">
        <w:t xml:space="preserve">ower analyses are </w:t>
      </w:r>
      <w:r w:rsidR="001514D4">
        <w:t xml:space="preserve">slowly </w:t>
      </w:r>
      <w:r w:rsidR="00FC4EBB">
        <w:t xml:space="preserve">becoming more mainstream in other areas, </w:t>
      </w:r>
      <w:r w:rsidR="001514D4">
        <w:t xml:space="preserve">but </w:t>
      </w:r>
      <w:r w:rsidR="00FC4EBB">
        <w:t xml:space="preserve">they still are the exception in the typical psychophysical study. Some general tutorials for power analyses through simulations have been brought forward that are quite easily adaptable to many different designs </w:t>
      </w:r>
      <w:r w:rsidR="00FC4EBB">
        <w:fldChar w:fldCharType="begin" w:fldLock="1"/>
      </w:r>
      <w:r w:rsidR="00FC4EBB">
        <w:instrText>ADDIN CSL_CITATION {"citationItems":[{"id":"ITEM-1","itemData":{"abstract":"5 Experimental designs that sample both subjects and stimuli from a larger population need to account for random effects of both subjects and stimuli using mixed effects models. However, much of this research is analyzed using ANOVA on aggregated responses because researchers are not confident specifying and interpreting mixed effects models. The tutorial will explain how to simulate data with random effects structure and analyse the data using linear mixed effects regression (with the lme4 R package), with a focus on interpreting the output in light of the simulated parameters. Data simulation can not only enhance understanding of how these models work, but also enables researchers to perform power calculations for complex designs. All materials associated with this article can be accessed at https://osf.io/3cz2e/.","author":[{"dropping-particle":"","family":"Debruine","given":"Lisa M","non-dropping-particle":"","parse-names":false,"suffix":""},{"dropping-particle":"","family":"Barr","given":"Dale J","non-dropping-particle":"","parse-names":false,"suffix":""}],"container-title":"PsyArXiv","id":"ITEM-1","issued":{"date-parts":[["2019"]]},"title":"Understanding mixed effects models through data simulation","type":"article-journal"},"uris":["http://www.mendeley.com/documents/?uuid=09395a24-512f-45a6-a3da-4dbf5640a709"]},{"id":"ITEM-2","itemData":{"author":[{"dropping-particle":"","family":"Kumle","given":"Leah","non-dropping-particle":"","parse-names":false,"suffix":""},{"dropping-particle":"","family":"Võ","given":"Melissa L","non-dropping-particle":"","parse-names":false,"suffix":""},{"dropping-particle":"","family":"Draschkow","given":"Dejan","non-dropping-particle":"","parse-names":false,"suffix":""}],"container-title":"PsyArXiv","id":"ITEM-2","issued":{"date-parts":[["2020"]]},"page":"1-29","title":"Estimating power in (generalized) linear mixed models: an open introduction and tutorial in R .","type":"article-journal"},"uris":["http://www.mendeley.com/documents/?uuid=1bc893fd-1a4f-4c6c-9e5f-becc50c8b11a"]}],"mendeley":{"formattedCitation":"(Debruine &amp; Barr, 2019; Kumle, Võ, &amp; Draschkow, 2020)","plainTextFormattedCitation":"(Debruine &amp; Barr, 2019; Kumle, Võ, &amp; Draschkow, 2020)","previouslyFormattedCitation":"(Debruine &amp; Barr, 2019; Kumle, Võ, &amp; Draschkow, 2020)"},"properties":{"noteIndex":0},"schema":"https://github.com/citation-style-language/schema/raw/master/csl-citation.json"}</w:instrText>
      </w:r>
      <w:r w:rsidR="00FC4EBB">
        <w:fldChar w:fldCharType="separate"/>
      </w:r>
      <w:r w:rsidR="00FC4EBB" w:rsidRPr="00DD007B">
        <w:rPr>
          <w:noProof/>
        </w:rPr>
        <w:t>(Debruine &amp; Barr, 2019; Kumle, Võ, &amp; Draschkow, 2020)</w:t>
      </w:r>
      <w:r w:rsidR="00FC4EBB">
        <w:fldChar w:fldCharType="end"/>
      </w:r>
      <w:r w:rsidR="00FC4EBB">
        <w:t xml:space="preserve">. Based on Linear Mixed Modelling, these </w:t>
      </w:r>
      <w:proofErr w:type="gramStart"/>
      <w:r w:rsidR="00FC4EBB">
        <w:t>take into account</w:t>
      </w:r>
      <w:proofErr w:type="gramEnd"/>
      <w:r w:rsidR="00FC4EBB">
        <w:t xml:space="preserve"> complex data structures where often several participants complete a large number of trials in several conditions</w:t>
      </w:r>
      <w:r>
        <w:t xml:space="preserve"> and blocks</w:t>
      </w:r>
      <w:r w:rsidR="00FC4EBB">
        <w:t xml:space="preserve">. However, common psychophysical designs such as two-alternative forced-choice tasks, which typically generate psychometric curves, require additional considerations. Among these additional considerations are the fact that responses are often binary, and that relationships between dependent and independent variables are usually not linear. </w:t>
      </w:r>
      <w:r>
        <w:t xml:space="preserve">Based on the considerations about the GLMM outlined in the first part of the paper, the second chapter </w:t>
      </w:r>
      <w:r w:rsidR="00FC4EBB">
        <w:t xml:space="preserve">thus </w:t>
      </w:r>
      <w:r>
        <w:t xml:space="preserve">provides guidelines for </w:t>
      </w:r>
      <w:r w:rsidR="00FC4EBB">
        <w:t>power analyses for common psychophysical designs that investigate the effect of a categorical experimental variable on precision</w:t>
      </w:r>
      <w:r>
        <w:t xml:space="preserve"> (JNDs)</w:t>
      </w:r>
      <w:r w:rsidR="00FC4EBB">
        <w:t xml:space="preserve"> and accuracy</w:t>
      </w:r>
      <w:r>
        <w:t xml:space="preserve"> (PSEs)</w:t>
      </w:r>
      <w:r w:rsidR="00FC4EBB">
        <w:t xml:space="preserve"> in two-alternative forced-choice paradigms.</w:t>
      </w:r>
    </w:p>
    <w:p w14:paraId="0FBC2977" w14:textId="24FD56C0" w:rsidR="007002AE" w:rsidRPr="00D438FA" w:rsidRDefault="00CD433B" w:rsidP="007002AE">
      <w:pPr>
        <w:jc w:val="both"/>
      </w:pPr>
      <w:r>
        <w:t xml:space="preserve">In this manuscript, we </w:t>
      </w:r>
      <w:r w:rsidR="009D7A91">
        <w:t xml:space="preserve">thus </w:t>
      </w:r>
      <w:r>
        <w:t>first provide a step-by-step tutorial to simulat</w:t>
      </w:r>
      <w:r w:rsidR="00E84867">
        <w:t>ing</w:t>
      </w:r>
      <w:r>
        <w:t xml:space="preserve"> psychophysical datasets</w:t>
      </w:r>
      <w:r w:rsidR="00E84867">
        <w:t xml:space="preserve"> derived from Two-Alternative Forced-Choice (2AFC)</w:t>
      </w:r>
      <w:r w:rsidR="00B24EB1">
        <w:t xml:space="preserve"> tasks</w:t>
      </w:r>
      <w:r w:rsidR="00B33FA9">
        <w:t xml:space="preserve"> in R</w:t>
      </w:r>
      <w:r>
        <w:t xml:space="preserve">. We then use these data to </w:t>
      </w:r>
      <w:r w:rsidR="007002AE">
        <w:t>compare different statistical approaches to Null Hypothesis</w:t>
      </w:r>
      <w:r w:rsidR="006A6799">
        <w:t xml:space="preserve"> Significance</w:t>
      </w:r>
      <w:r w:rsidR="007002AE">
        <w:t xml:space="preserve"> Testing</w:t>
      </w:r>
      <w:r w:rsidR="00B24EB1">
        <w:t xml:space="preserve"> for </w:t>
      </w:r>
      <w:r w:rsidR="00741EA5">
        <w:t>2AFC data</w:t>
      </w:r>
      <w:r w:rsidR="00EC3D94">
        <w:t>.</w:t>
      </w:r>
      <w:r w:rsidR="007002AE">
        <w:t xml:space="preserve"> </w:t>
      </w:r>
      <w:r w:rsidR="001514D4">
        <w:t>And f</w:t>
      </w:r>
      <w:r w:rsidR="00DB27F6">
        <w:t xml:space="preserve">inally, we will provide an implementation </w:t>
      </w:r>
      <w:r w:rsidR="001514D4">
        <w:t xml:space="preserve">for power analyses </w:t>
      </w:r>
      <w:r w:rsidR="00D438FA">
        <w:t>based on the anal</w:t>
      </w:r>
      <w:r w:rsidR="00D438FA" w:rsidRPr="00D438FA">
        <w:t>y</w:t>
      </w:r>
      <w:r w:rsidR="00D438FA">
        <w:t>ses we identified as most robust in the previous</w:t>
      </w:r>
      <w:r w:rsidR="000A704F">
        <w:t xml:space="preserve"> chapter</w:t>
      </w:r>
      <w:r w:rsidR="000659EF">
        <w:t>, both in R and in Julia.</w:t>
      </w:r>
      <w:r w:rsidR="00402356">
        <w:t xml:space="preserve"> Finally, we compare different</w:t>
      </w:r>
      <w:r w:rsidR="00EB1769">
        <w:t xml:space="preserve"> implementations and give concrete recommendations.</w:t>
      </w:r>
      <w:r w:rsidR="002223ED">
        <w:t xml:space="preserve"> </w:t>
      </w:r>
      <w:r w:rsidR="00741EA5">
        <w:t>T</w:t>
      </w:r>
      <w:r w:rsidR="002223ED">
        <w:t>his paper includes both theoretical considerations and practical implementations</w:t>
      </w:r>
      <w:r w:rsidR="00402356">
        <w:t>;</w:t>
      </w:r>
      <w:r w:rsidR="002223ED">
        <w:t xml:space="preserve"> </w:t>
      </w:r>
      <w:r w:rsidR="00402356">
        <w:t xml:space="preserve">we </w:t>
      </w:r>
      <w:r w:rsidR="002223ED">
        <w:t xml:space="preserve">provide </w:t>
      </w:r>
      <w:r w:rsidR="00741EA5">
        <w:t xml:space="preserve">R and Julia </w:t>
      </w:r>
      <w:r w:rsidR="002223ED">
        <w:t xml:space="preserve">code for the </w:t>
      </w:r>
      <w:r w:rsidR="00ED47C6">
        <w:t xml:space="preserve">practical </w:t>
      </w:r>
      <w:r w:rsidR="002223ED">
        <w:t>parts</w:t>
      </w:r>
      <w:r w:rsidR="00ED47C6">
        <w:t xml:space="preserve"> (</w:t>
      </w:r>
      <w:r w:rsidR="00CC6826">
        <w:t xml:space="preserve">extraction of </w:t>
      </w:r>
      <w:r w:rsidR="00B24EB1">
        <w:t xml:space="preserve">simulation </w:t>
      </w:r>
      <w:r w:rsidR="00CC6826">
        <w:t xml:space="preserve">parameters from preexisting datasets, </w:t>
      </w:r>
      <w:r w:rsidR="00ED47C6">
        <w:t>simulation of datasets, data analysis</w:t>
      </w:r>
      <w:r w:rsidR="0041570E">
        <w:t xml:space="preserve"> and power analysis</w:t>
      </w:r>
      <w:r w:rsidR="00ED47C6">
        <w:t xml:space="preserve">) </w:t>
      </w:r>
      <w:r w:rsidR="002223ED">
        <w:t xml:space="preserve">throughout the manuscript, and will </w:t>
      </w:r>
      <w:r w:rsidR="002223ED">
        <w:lastRenderedPageBreak/>
        <w:t xml:space="preserve">provide GitHub links for </w:t>
      </w:r>
      <w:r w:rsidR="0041570E">
        <w:t xml:space="preserve">the code we use to </w:t>
      </w:r>
      <w:r w:rsidR="00B24EB1">
        <w:t xml:space="preserve">support theoretical points (e.g., to </w:t>
      </w:r>
      <w:r w:rsidR="0041570E">
        <w:t>compar</w:t>
      </w:r>
      <w:r w:rsidR="00342F2F">
        <w:t>e</w:t>
      </w:r>
      <w:r w:rsidR="0041570E">
        <w:t xml:space="preserve"> different analyses, model specifications </w:t>
      </w:r>
      <w:r w:rsidR="001C029E">
        <w:t>and fitting methods</w:t>
      </w:r>
      <w:r w:rsidR="00B24EB1">
        <w:t>)</w:t>
      </w:r>
      <w:r w:rsidR="001C029E">
        <w:t>.</w:t>
      </w:r>
    </w:p>
    <w:p w14:paraId="0F1234DA" w14:textId="77777777" w:rsidR="00B801C6" w:rsidRDefault="00B801C6" w:rsidP="00B801C6">
      <w:pPr>
        <w:keepNext/>
        <w:jc w:val="both"/>
      </w:pPr>
      <w:r>
        <w:rPr>
          <w:noProof/>
        </w:rPr>
        <w:drawing>
          <wp:inline distT="0" distB="0" distL="0" distR="0" wp14:anchorId="05A93435" wp14:editId="474489EE">
            <wp:extent cx="2686050" cy="26860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tretch>
                      <a:fillRect/>
                    </a:stretch>
                  </pic:blipFill>
                  <pic:spPr bwMode="auto">
                    <a:xfrm>
                      <a:off x="0" y="0"/>
                      <a:ext cx="2686050" cy="2686050"/>
                    </a:xfrm>
                    <a:prstGeom prst="rect">
                      <a:avLst/>
                    </a:prstGeom>
                    <a:noFill/>
                    <a:ln>
                      <a:noFill/>
                    </a:ln>
                  </pic:spPr>
                </pic:pic>
              </a:graphicData>
            </a:graphic>
          </wp:inline>
        </w:drawing>
      </w:r>
    </w:p>
    <w:p w14:paraId="7C8B2BA0" w14:textId="2F2320F1" w:rsidR="00B801C6" w:rsidRPr="00782735" w:rsidRDefault="00B801C6" w:rsidP="00B801C6">
      <w:pPr>
        <w:pStyle w:val="Caption"/>
        <w:jc w:val="both"/>
        <w:rPr>
          <w:caps/>
        </w:rPr>
      </w:pPr>
      <w:bookmarkStart w:id="2" w:name="_Ref45511565"/>
      <w:r>
        <w:t xml:space="preserve">Figure </w:t>
      </w:r>
      <w:fldSimple w:instr=" SEQ Figure \* ARABIC ">
        <w:r w:rsidR="00A220A8">
          <w:rPr>
            <w:noProof/>
          </w:rPr>
          <w:t>1</w:t>
        </w:r>
      </w:fldSimple>
      <w:bookmarkEnd w:id="2"/>
      <w:r>
        <w:t xml:space="preserve">: </w:t>
      </w:r>
      <w:r w:rsidRPr="00B801C6">
        <w:t>Sample psychometric function for a two-alternative forced choice task. We plot the difference in stimulus intensity (x axis) against the probability to judge that the test stimulus had the higher intensity (black curve). The JND (Just Noticeable Difference), a measure of sensitivity/precision, is that difference in stimulus intensity that leads to a 25%/75% response probability (yellow); 0.7 in this example. The PSE (Point of Subjective Equality), a measure of biases/accuracy, is that stimulus intensity that leads to 50 % correct responses (red); 0 in this example.</w:t>
      </w:r>
    </w:p>
    <w:p w14:paraId="55ADF86B" w14:textId="77777777" w:rsidR="00833412" w:rsidRDefault="004C6E2F" w:rsidP="007002AE">
      <w:pPr>
        <w:jc w:val="both"/>
      </w:pPr>
      <w:r>
        <w:t>Before diving into the main topics, we want to clarify a few basic p</w:t>
      </w:r>
      <w:r w:rsidR="004C6B72">
        <w:t>s</w:t>
      </w:r>
      <w:r>
        <w:t>ychophysical concepts that will be important throughout the paper.</w:t>
      </w:r>
      <w:r w:rsidR="009874E4">
        <w:t xml:space="preserve"> </w:t>
      </w:r>
    </w:p>
    <w:p w14:paraId="2DDAFB08" w14:textId="6DA07FD4" w:rsidR="003D64A5" w:rsidRDefault="00833412" w:rsidP="007002AE">
      <w:pPr>
        <w:jc w:val="both"/>
      </w:pPr>
      <w:r>
        <w:fldChar w:fldCharType="begin"/>
      </w:r>
      <w:r>
        <w:instrText xml:space="preserve"> REF _Ref45511565 \h </w:instrText>
      </w:r>
      <w:r>
        <w:fldChar w:fldCharType="separate"/>
      </w:r>
      <w:r>
        <w:t xml:space="preserve">Figure </w:t>
      </w:r>
      <w:r>
        <w:rPr>
          <w:noProof/>
        </w:rPr>
        <w:t>1</w:t>
      </w:r>
      <w:r>
        <w:fldChar w:fldCharType="end"/>
      </w:r>
      <w:r>
        <w:t xml:space="preserve"> displays a </w:t>
      </w:r>
      <w:r>
        <w:rPr>
          <w:b/>
          <w:bCs/>
        </w:rPr>
        <w:t>P</w:t>
      </w:r>
      <w:r w:rsidRPr="00833412">
        <w:rPr>
          <w:b/>
          <w:bCs/>
        </w:rPr>
        <w:t xml:space="preserve">sychometric </w:t>
      </w:r>
      <w:r>
        <w:rPr>
          <w:b/>
          <w:bCs/>
        </w:rPr>
        <w:t>F</w:t>
      </w:r>
      <w:r w:rsidRPr="00833412">
        <w:rPr>
          <w:b/>
          <w:bCs/>
        </w:rPr>
        <w:t>unction</w:t>
      </w:r>
      <w:r>
        <w:t>. Psychometric functions are sigmoid functions (</w:t>
      </w:r>
      <w:r w:rsidR="008D5416">
        <w:t>Cumulative</w:t>
      </w:r>
      <w:r>
        <w:t xml:space="preserve"> Gaussians, </w:t>
      </w:r>
      <w:proofErr w:type="gramStart"/>
      <w:r>
        <w:t>Weibull</w:t>
      </w:r>
      <w:proofErr w:type="gramEnd"/>
      <w:r>
        <w:t xml:space="preserve"> or logistic functions)</w:t>
      </w:r>
      <w:r w:rsidR="0071058B">
        <w:t xml:space="preserve"> that are fitted to binomial response data (“yes-no”, “bigger-smaller”, …). These functions provide information about the </w:t>
      </w:r>
      <w:r w:rsidR="0071058B" w:rsidRPr="0071058B">
        <w:rPr>
          <w:b/>
          <w:bCs/>
        </w:rPr>
        <w:t>Point of Subjective Equality (PSE</w:t>
      </w:r>
      <w:r w:rsidR="00A12C7E" w:rsidRPr="00A12C7E">
        <w:t xml:space="preserve">; red in </w:t>
      </w:r>
      <w:r w:rsidR="00A12C7E" w:rsidRPr="00A12C7E">
        <w:fldChar w:fldCharType="begin"/>
      </w:r>
      <w:r w:rsidR="00A12C7E" w:rsidRPr="00A12C7E">
        <w:instrText xml:space="preserve"> REF _Ref45511565 \h  \* MERGEFORMAT </w:instrText>
      </w:r>
      <w:r w:rsidR="00A12C7E" w:rsidRPr="00A12C7E">
        <w:fldChar w:fldCharType="separate"/>
      </w:r>
      <w:r w:rsidR="00A12C7E" w:rsidRPr="00A12C7E">
        <w:t xml:space="preserve">Figure </w:t>
      </w:r>
      <w:r w:rsidR="00A12C7E" w:rsidRPr="00A12C7E">
        <w:rPr>
          <w:noProof/>
        </w:rPr>
        <w:t>1</w:t>
      </w:r>
      <w:r w:rsidR="00A12C7E" w:rsidRPr="00A12C7E">
        <w:fldChar w:fldCharType="end"/>
      </w:r>
      <w:r w:rsidR="00A12C7E" w:rsidRPr="00A12C7E">
        <w:t>)</w:t>
      </w:r>
      <w:r w:rsidR="00A12C7E">
        <w:rPr>
          <w:b/>
          <w:bCs/>
        </w:rPr>
        <w:t xml:space="preserve"> </w:t>
      </w:r>
      <w:r w:rsidR="0071058B">
        <w:t xml:space="preserve"> and the </w:t>
      </w:r>
      <w:r w:rsidR="0071058B" w:rsidRPr="0071058B">
        <w:rPr>
          <w:b/>
          <w:bCs/>
        </w:rPr>
        <w:t>Just Noticeable Difference (JND</w:t>
      </w:r>
      <w:r w:rsidR="00A12C7E" w:rsidRPr="00A12C7E">
        <w:t xml:space="preserve">; yellow in </w:t>
      </w:r>
      <w:r w:rsidR="00A12C7E" w:rsidRPr="00A12C7E">
        <w:fldChar w:fldCharType="begin"/>
      </w:r>
      <w:r w:rsidR="00A12C7E" w:rsidRPr="00A12C7E">
        <w:instrText xml:space="preserve"> REF _Ref45511565 \h  \* MERGEFORMAT </w:instrText>
      </w:r>
      <w:r w:rsidR="00A12C7E" w:rsidRPr="00A12C7E">
        <w:fldChar w:fldCharType="separate"/>
      </w:r>
      <w:r w:rsidR="00A12C7E" w:rsidRPr="00A12C7E">
        <w:t xml:space="preserve">Figure </w:t>
      </w:r>
      <w:r w:rsidR="00A12C7E" w:rsidRPr="00A12C7E">
        <w:rPr>
          <w:noProof/>
        </w:rPr>
        <w:t>1</w:t>
      </w:r>
      <w:r w:rsidR="00A12C7E" w:rsidRPr="00A12C7E">
        <w:fldChar w:fldCharType="end"/>
      </w:r>
      <w:r w:rsidR="0071058B" w:rsidRPr="00A12C7E">
        <w:t>).</w:t>
      </w:r>
      <w:r w:rsidR="0071058B" w:rsidRPr="0071058B">
        <w:t xml:space="preserve"> The </w:t>
      </w:r>
      <w:r w:rsidR="0071058B" w:rsidRPr="0071058B">
        <w:rPr>
          <w:b/>
          <w:bCs/>
        </w:rPr>
        <w:t>Point of Subjective Equality (PSE)</w:t>
      </w:r>
      <w:r w:rsidR="0071058B">
        <w:t xml:space="preserve"> is that stimulus strength where the participant is equally likely to choose the </w:t>
      </w:r>
      <w:r w:rsidR="0071058B" w:rsidRPr="0071058B">
        <w:rPr>
          <w:b/>
          <w:bCs/>
        </w:rPr>
        <w:t>test stimulus</w:t>
      </w:r>
      <w:r w:rsidR="0071058B">
        <w:t xml:space="preserve"> (i.e., where a manipulation is present) as a </w:t>
      </w:r>
      <w:r w:rsidR="0071058B" w:rsidRPr="0071058B">
        <w:rPr>
          <w:b/>
          <w:bCs/>
        </w:rPr>
        <w:t>comparison stimulus</w:t>
      </w:r>
      <w:r w:rsidR="0071058B">
        <w:t xml:space="preserve"> (i.e., where no manipulation is present) as being more intense (bigger, brighter, faster, …). Graphically, this corresponds to the point on the x axis where the psychometric function reaches a y value of 0.5. It is used as a measure of biases</w:t>
      </w:r>
      <w:r w:rsidR="008D5416">
        <w:t>,</w:t>
      </w:r>
      <w:r w:rsidR="0071058B">
        <w:t xml:space="preserve"> </w:t>
      </w:r>
      <w:r w:rsidR="008D5416">
        <w:t xml:space="preserve">such as </w:t>
      </w:r>
      <w:r w:rsidR="0071058B">
        <w:t xml:space="preserve">biases induced by </w:t>
      </w:r>
      <w:r w:rsidR="008D5416">
        <w:t>the</w:t>
      </w:r>
      <w:r w:rsidR="0071058B">
        <w:t xml:space="preserve"> manipulation. Such biases indicate the </w:t>
      </w:r>
      <w:r w:rsidR="0071058B" w:rsidRPr="0071058B">
        <w:rPr>
          <w:b/>
          <w:bCs/>
        </w:rPr>
        <w:t>accuracy</w:t>
      </w:r>
      <w:r w:rsidR="0071058B">
        <w:t xml:space="preserve"> of human performance. The </w:t>
      </w:r>
      <w:r w:rsidR="0071058B" w:rsidRPr="0071058B">
        <w:rPr>
          <w:b/>
          <w:bCs/>
        </w:rPr>
        <w:t>Just Noticeable Difference (JND)</w:t>
      </w:r>
      <w:r w:rsidR="0071058B">
        <w:t xml:space="preserve"> corresponds to the </w:t>
      </w:r>
      <w:r w:rsidR="008D5416">
        <w:t xml:space="preserve">distance between the PSE and those </w:t>
      </w:r>
      <w:r w:rsidR="0071058B">
        <w:t xml:space="preserve">stimulus strengths where subjects have a probability of 25% or 75% to choose the test stimulus as more intense (bigger, brighter, faster, …). Graphically, this corresponds to the difference between the PSE (that is, the x value for which a y value of 0.5 is achieved) and the x value for which a y value of 0.25 or 0.75 is achieved. Since psychometric functions are </w:t>
      </w:r>
      <w:proofErr w:type="gramStart"/>
      <w:r w:rsidR="0071058B">
        <w:t>symmetrical by definition, it</w:t>
      </w:r>
      <w:proofErr w:type="gramEnd"/>
      <w:r w:rsidR="0071058B">
        <w:t xml:space="preserve"> doesn’t matter whether 0.25 or 0.75 are chosen, but the JND is always positive.</w:t>
      </w:r>
      <w:r w:rsidR="00A12C7E">
        <w:t xml:space="preserve"> JNDs speak to the </w:t>
      </w:r>
      <w:r w:rsidR="00A12C7E" w:rsidRPr="00A12C7E">
        <w:rPr>
          <w:b/>
          <w:bCs/>
        </w:rPr>
        <w:t>precision</w:t>
      </w:r>
      <w:r w:rsidR="00A12C7E">
        <w:t xml:space="preserve"> </w:t>
      </w:r>
      <w:r w:rsidR="008D5416">
        <w:t xml:space="preserve">component </w:t>
      </w:r>
      <w:r w:rsidR="00A12C7E">
        <w:t>of performance</w:t>
      </w:r>
      <w:r w:rsidR="008D5416">
        <w:t>.</w:t>
      </w:r>
      <w:r w:rsidR="0071058B">
        <w:t xml:space="preserve"> In this paper, we work mostly with cumulative Gaussian functions as psychometric functions. Cumulative Gaussians are given by a </w:t>
      </w:r>
      <w:r w:rsidR="0071058B" w:rsidRPr="00D47159">
        <w:rPr>
          <w:b/>
          <w:bCs/>
        </w:rPr>
        <w:t>mean</w:t>
      </w:r>
      <w:r w:rsidR="0071058B">
        <w:t xml:space="preserve"> and a </w:t>
      </w:r>
      <w:r w:rsidR="0071058B" w:rsidRPr="00D47159">
        <w:rPr>
          <w:b/>
          <w:bCs/>
        </w:rPr>
        <w:t>standard deviation</w:t>
      </w:r>
      <w:r w:rsidR="0071058B">
        <w:t xml:space="preserve">. The mean is equivalent to the PSE and the standard deviation is </w:t>
      </w:r>
      <w:r w:rsidR="00D47159">
        <w:t xml:space="preserve">proportional to the JND. While the JND denotes the difference in stimulus intensity that leads to a probability of 25% or 75% to choose the test stimulus as more intense, one standard deviation denotes </w:t>
      </w:r>
      <w:r w:rsidR="00D47159">
        <w:lastRenderedPageBreak/>
        <w:t>probabilities of 16.7% and 83.3%, respectively. To increase readability, we will therefore mostly use “JND”, except when exact value of the JND or the standard deviation is relevant.</w:t>
      </w:r>
    </w:p>
    <w:p w14:paraId="22B0DAA5" w14:textId="312FDA3A" w:rsidR="007002AE" w:rsidRDefault="007002AE" w:rsidP="007002AE">
      <w:pPr>
        <w:pStyle w:val="Heading1"/>
      </w:pPr>
      <w:bookmarkStart w:id="3" w:name="_Toc53888647"/>
      <w:r>
        <w:t>Simulating Psychophysical Data</w:t>
      </w:r>
      <w:bookmarkEnd w:id="3"/>
    </w:p>
    <w:p w14:paraId="0F8C5DCE" w14:textId="5A5857CE" w:rsidR="00C97284" w:rsidRDefault="007002AE" w:rsidP="00DB14F3">
      <w:pPr>
        <w:jc w:val="both"/>
      </w:pPr>
      <w:r>
        <w:t>We will first discuss the specifics of simulating psychophysical data for one typical case of psycho</w:t>
      </w:r>
      <w:r w:rsidR="00DB14F3">
        <w:t>physical</w:t>
      </w:r>
      <w:r>
        <w:t xml:space="preserve"> study: A </w:t>
      </w:r>
      <w:r w:rsidR="00C97284">
        <w:t xml:space="preserve">Two-Alternative Forced-Choice task with a within-participant manipulation, where the presented stimuli are chosen according to a staircase procedure. </w:t>
      </w:r>
      <w:r w:rsidR="00C97284" w:rsidRPr="00C97284">
        <w:t xml:space="preserve">Words in </w:t>
      </w:r>
      <w:r w:rsidR="00B33FA9">
        <w:t>a different fond</w:t>
      </w:r>
      <w:r w:rsidR="00C97284" w:rsidRPr="00C97284">
        <w:t xml:space="preserve"> refer to variables in the script. For some of the variables, we demonstrate how to derive them from existing </w:t>
      </w:r>
      <w:r w:rsidR="00DB14F3">
        <w:t xml:space="preserve">(pilot) </w:t>
      </w:r>
      <w:r w:rsidR="00C97284" w:rsidRPr="00C97284">
        <w:t>datasets</w:t>
      </w:r>
      <w:r w:rsidR="001D7CF8">
        <w:t>, using some pilot data from our lab.</w:t>
      </w:r>
    </w:p>
    <w:p w14:paraId="2B2ED576" w14:textId="482B1206" w:rsidR="00C97284" w:rsidRDefault="00C97284" w:rsidP="00C97284">
      <w:pPr>
        <w:pStyle w:val="Heading2"/>
      </w:pPr>
      <w:bookmarkStart w:id="4" w:name="_Toc53888648"/>
      <w:r>
        <w:t>Required values</w:t>
      </w:r>
      <w:bookmarkEnd w:id="4"/>
    </w:p>
    <w:p w14:paraId="1233913D" w14:textId="77777777" w:rsidR="00C97284" w:rsidRDefault="00C97284" w:rsidP="00C97284">
      <w:r>
        <w:t>This method requires estimates of all relevant parameters. Some pertain to the stimuli, some can be taken from the literature, and some must be guessed (</w:t>
      </w:r>
      <w:proofErr w:type="spellStart"/>
      <w:r>
        <w:t>educatedly</w:t>
      </w:r>
      <w:proofErr w:type="spellEnd"/>
      <w:r>
        <w:t>).</w:t>
      </w:r>
    </w:p>
    <w:p w14:paraId="5F578B9A" w14:textId="56F22B74" w:rsidR="00C97284" w:rsidRDefault="00C97284" w:rsidP="00C97284">
      <w:r w:rsidRPr="00B33FA9">
        <w:rPr>
          <w:rFonts w:ascii="Courier New" w:hAnsi="Courier New" w:cs="Courier New"/>
          <w:noProof/>
          <w:sz w:val="20"/>
          <w:szCs w:val="20"/>
        </w:rPr>
        <w:t>ID</w:t>
      </w:r>
      <w:r>
        <w:t xml:space="preserve"> is a vector containing one ID for each subject we want to simulate.</w:t>
      </w:r>
    </w:p>
    <w:p w14:paraId="3C9386DC" w14:textId="2379EDF0" w:rsidR="00C97284" w:rsidRDefault="00C97284" w:rsidP="00C97284">
      <w:r w:rsidRPr="0024115D">
        <w:rPr>
          <w:rFonts w:ascii="Courier New" w:hAnsi="Courier New" w:cs="Courier New"/>
          <w:noProof/>
          <w:sz w:val="20"/>
          <w:szCs w:val="20"/>
        </w:rPr>
        <w:t>ConditionOfInterest</w:t>
      </w:r>
      <w:r>
        <w:t xml:space="preserve"> is a vector containing IDs for a binary categorical variable related to the main hypothesis of the experiment. For example: Is there a pictorial background scene?</w:t>
      </w:r>
    </w:p>
    <w:p w14:paraId="02A97FB1" w14:textId="77777777" w:rsidR="00C97284" w:rsidRDefault="00C97284" w:rsidP="00C97284">
      <w:r>
        <w:t>“</w:t>
      </w:r>
      <w:proofErr w:type="spellStart"/>
      <w:r w:rsidRPr="0024115D">
        <w:rPr>
          <w:rFonts w:ascii="Courier New" w:hAnsi="Courier New" w:cs="Courier New"/>
          <w:noProof/>
          <w:sz w:val="20"/>
          <w:szCs w:val="20"/>
        </w:rPr>
        <w:t>StandardValues</w:t>
      </w:r>
      <w:proofErr w:type="spellEnd"/>
      <w:r>
        <w:t>” is a vector containing values for a categorial variable that serves as comparison stimuli. It can contain one value if you want to determine PSEs/JNDs for only one stimulus intensity, but typically you will have several, e. g. when you want to diversify your stimuli to show that a certain effect is not tied to one specific stimulus strength.</w:t>
      </w:r>
    </w:p>
    <w:p w14:paraId="3B944DA4" w14:textId="77777777" w:rsidR="00C97284" w:rsidRDefault="00C97284" w:rsidP="00C97284">
      <w:r>
        <w:t>“</w:t>
      </w:r>
      <w:r w:rsidRPr="0024115D">
        <w:rPr>
          <w:rFonts w:ascii="Courier New" w:hAnsi="Courier New" w:cs="Courier New"/>
          <w:noProof/>
          <w:sz w:val="20"/>
          <w:szCs w:val="20"/>
        </w:rPr>
        <w:t>reps</w:t>
      </w:r>
      <w:r>
        <w:t>” is a vector containing an ID for each trial, the maximum number being the average number of trials we expect for any given staircase.</w:t>
      </w:r>
    </w:p>
    <w:p w14:paraId="43736A17" w14:textId="77777777" w:rsidR="00C97284" w:rsidRDefault="00C97284" w:rsidP="00C97284">
      <w:r>
        <w:t>“</w:t>
      </w:r>
      <w:proofErr w:type="spellStart"/>
      <w:r w:rsidRPr="0024115D">
        <w:rPr>
          <w:rFonts w:ascii="Courier New" w:hAnsi="Courier New" w:cs="Courier New"/>
          <w:noProof/>
          <w:sz w:val="20"/>
          <w:szCs w:val="20"/>
        </w:rPr>
        <w:t>PSE</w:t>
      </w:r>
      <w:r w:rsidRPr="00FE0C4D">
        <w:rPr>
          <w:b/>
          <w:bCs/>
        </w:rPr>
        <w:t>_</w:t>
      </w:r>
      <w:r w:rsidRPr="0024115D">
        <w:rPr>
          <w:rFonts w:ascii="Courier New" w:hAnsi="Courier New" w:cs="Courier New"/>
          <w:noProof/>
          <w:sz w:val="20"/>
          <w:szCs w:val="20"/>
        </w:rPr>
        <w:t>Difference</w:t>
      </w:r>
      <w:proofErr w:type="spellEnd"/>
      <w:r>
        <w:t>” is a value that indicates the percentage to which the PSEs differ between test and standard condition. It can be zero if the condition of interest is not expected to influence PSEs.</w:t>
      </w:r>
    </w:p>
    <w:p w14:paraId="3DB9D936" w14:textId="77777777" w:rsidR="00C97284" w:rsidRDefault="00C97284" w:rsidP="00C97284">
      <w:r>
        <w:t>“</w:t>
      </w:r>
      <w:proofErr w:type="spellStart"/>
      <w:r w:rsidRPr="0024115D">
        <w:rPr>
          <w:rFonts w:ascii="Courier New" w:hAnsi="Courier New" w:cs="Courier New"/>
          <w:noProof/>
          <w:sz w:val="20"/>
          <w:szCs w:val="20"/>
        </w:rPr>
        <w:t>JND_Difference</w:t>
      </w:r>
      <w:proofErr w:type="spellEnd"/>
      <w:r>
        <w:t>” is a value that indicates the percentage to which the JNDs differ between test and standard condition. It can be zero if the condition of interest is not expected to influence JNDs.</w:t>
      </w:r>
    </w:p>
    <w:p w14:paraId="1DCEB2D4" w14:textId="77777777" w:rsidR="00C97284" w:rsidRDefault="00C97284" w:rsidP="00C97284">
      <w:r>
        <w:t>“</w:t>
      </w:r>
      <w:bookmarkStart w:id="5" w:name="_Hlk49979830"/>
      <w:proofErr w:type="spellStart"/>
      <w:r w:rsidRPr="0024115D">
        <w:rPr>
          <w:rFonts w:ascii="Courier New" w:hAnsi="Courier New" w:cs="Courier New"/>
          <w:noProof/>
          <w:sz w:val="20"/>
          <w:szCs w:val="20"/>
        </w:rPr>
        <w:t>Mean_Standard</w:t>
      </w:r>
      <w:bookmarkEnd w:id="5"/>
      <w:proofErr w:type="spellEnd"/>
      <w:r>
        <w:t>” is the Mean of the psychometric function expected for the standard condition. In many cases, this is the stimulus strength of the comparison stimulus.</w:t>
      </w:r>
    </w:p>
    <w:p w14:paraId="1DAF2A10" w14:textId="77777777" w:rsidR="00C97284" w:rsidRDefault="00C97284" w:rsidP="00C97284">
      <w:r>
        <w:t>“</w:t>
      </w:r>
      <w:proofErr w:type="spellStart"/>
      <w:r w:rsidRPr="0024115D">
        <w:rPr>
          <w:rFonts w:ascii="Courier New" w:hAnsi="Courier New" w:cs="Courier New"/>
          <w:noProof/>
          <w:sz w:val="20"/>
          <w:szCs w:val="20"/>
        </w:rPr>
        <w:t>Multiplicator_SD_Standard</w:t>
      </w:r>
      <w:proofErr w:type="spellEnd"/>
      <w:r>
        <w:t xml:space="preserve">” is the Standard Deviation of the psychometric function expected for the standard condition, normalized to a mean of 1. We later multiply this normalized standard deviation by the Mean of the psychometric function we aim to simulate. That is, we assume that Weber fractions are constant across the tested stimulus range, which is generally assumed to hold for many cases. While this has been put into doubt (Krueger, 1989) and we recommend </w:t>
      </w:r>
      <w:proofErr w:type="gramStart"/>
      <w:r>
        <w:t>to verify</w:t>
      </w:r>
      <w:proofErr w:type="gramEnd"/>
      <w:r>
        <w:t xml:space="preserve"> to what extent Weber’s law holds for the stimulus in question, we believe this to be a reasonable simplification.</w:t>
      </w:r>
    </w:p>
    <w:p w14:paraId="63ED6062" w14:textId="77777777" w:rsidR="00C97284" w:rsidRDefault="00C97284" w:rsidP="00C97284">
      <w:r>
        <w:t xml:space="preserve">The standard deviation is thus proportional to the relevant Weber fraction and JNDs, which are available in the literature for many different stimulation types. Weber fractions and JNDs can be converted into standard deviations of psychometric functions and vice-versa. The JND is that difference in stimulus intensity that leads the participant to choose the correct stimulus in 75 % of the cases. Weber fractions are normalized versions of this value. Normalization is achieved by dividing it by the intensity of the </w:t>
      </w:r>
      <w:r>
        <w:lastRenderedPageBreak/>
        <w:t xml:space="preserve">standard stimulus. To obtain the standard deviation, convert JNDs first into Weber fractions. The Weber fraction is that distance to the mean where the psychometric function yields 25% or 75% correct responses. With the Weber Fraction given, we thus need to determine the appropriate standard deviation given these </w:t>
      </w:r>
      <w:proofErr w:type="gramStart"/>
      <w:r>
        <w:t>constraints  .</w:t>
      </w:r>
      <w:proofErr w:type="gramEnd"/>
    </w:p>
    <w:p w14:paraId="24976EC3" w14:textId="77777777" w:rsidR="00C97284" w:rsidRDefault="00C97284" w:rsidP="00C97284">
      <w:r>
        <w:t>“</w:t>
      </w:r>
      <w:proofErr w:type="spellStart"/>
      <w:r w:rsidRPr="0024115D">
        <w:rPr>
          <w:rFonts w:ascii="Courier New" w:hAnsi="Courier New" w:cs="Courier New"/>
          <w:noProof/>
          <w:sz w:val="20"/>
          <w:szCs w:val="20"/>
        </w:rPr>
        <w:t>SD_Standard</w:t>
      </w:r>
      <w:proofErr w:type="spellEnd"/>
      <w:r>
        <w:t>” is then the standard deviation of the psychometric function for each stimulus intensity (</w:t>
      </w:r>
      <w:proofErr w:type="spellStart"/>
      <w:r w:rsidRPr="0024115D">
        <w:rPr>
          <w:rFonts w:ascii="Courier New" w:hAnsi="Courier New" w:cs="Courier New"/>
          <w:noProof/>
          <w:sz w:val="20"/>
          <w:szCs w:val="20"/>
        </w:rPr>
        <w:t>Multiplicator_SD_Standard</w:t>
      </w:r>
      <w:proofErr w:type="spellEnd"/>
      <w:r>
        <w:t xml:space="preserve"> * </w:t>
      </w:r>
      <w:r w:rsidRPr="0024115D">
        <w:rPr>
          <w:rFonts w:ascii="Courier New" w:hAnsi="Courier New" w:cs="Courier New"/>
          <w:noProof/>
          <w:sz w:val="20"/>
          <w:szCs w:val="20"/>
        </w:rPr>
        <w:t>Mean_Standard</w:t>
      </w:r>
      <w:r>
        <w:t>).</w:t>
      </w:r>
    </w:p>
    <w:p w14:paraId="6080FC8A" w14:textId="261D8649" w:rsidR="00C97284" w:rsidRDefault="00C97284" w:rsidP="00C97284">
      <w:r>
        <w:t>“</w:t>
      </w:r>
      <w:proofErr w:type="spellStart"/>
      <w:r w:rsidRPr="0024115D">
        <w:rPr>
          <w:rFonts w:ascii="Courier New" w:hAnsi="Courier New" w:cs="Courier New"/>
          <w:noProof/>
          <w:sz w:val="20"/>
          <w:szCs w:val="20"/>
        </w:rPr>
        <w:t>Type_ResponseFunction</w:t>
      </w:r>
      <w:proofErr w:type="spellEnd"/>
      <w:r>
        <w:t xml:space="preserve">” describes the function the stimulus strengths are chosen from by the method. </w:t>
      </w:r>
      <w:r w:rsidR="0024115D">
        <w:t>At this moment, we have implemented normal distributions and Cauchy distributions, which can accurately depict the distribution of stimulus intensities presented with a</w:t>
      </w:r>
      <w:r>
        <w:t xml:space="preserve"> staircase procedure. For a comparison between </w:t>
      </w:r>
      <w:r w:rsidR="0024115D">
        <w:t>both</w:t>
      </w:r>
      <w:r>
        <w:t xml:space="preserve"> options, see further below. </w:t>
      </w:r>
      <w:r w:rsidR="00C108D7">
        <w:fldChar w:fldCharType="begin"/>
      </w:r>
      <w:r w:rsidR="00C108D7">
        <w:instrText xml:space="preserve"> REF _Ref45511590 \h </w:instrText>
      </w:r>
      <w:r w:rsidR="00C108D7">
        <w:fldChar w:fldCharType="separate"/>
      </w:r>
      <w:r w:rsidR="00C108D7">
        <w:t xml:space="preserve">Figure </w:t>
      </w:r>
      <w:r w:rsidR="00C108D7">
        <w:rPr>
          <w:noProof/>
        </w:rPr>
        <w:t>2</w:t>
      </w:r>
      <w:r w:rsidR="00C108D7">
        <w:fldChar w:fldCharType="end"/>
      </w:r>
      <w:r w:rsidR="0024115D">
        <w:t xml:space="preserve"> </w:t>
      </w:r>
      <w:r>
        <w:t>visualizes different response distributions. A Gaussian distribution with an adequate standard deviation should be accurate enough for most intents and purposes when staircase procedures are used. The Cauchy distribution has more heavy tails and could be used if the starting values are relatively far away from the expected PSEs, and the initial step sizes are small.</w:t>
      </w:r>
      <w:r w:rsidR="0024115D">
        <w:t xml:space="preserve"> Stimulus presentation according to the Method of Constant Stimuli could be simulated with a uniform </w:t>
      </w:r>
      <w:proofErr w:type="gramStart"/>
      <w:r w:rsidR="0024115D">
        <w:t>distribution, but</w:t>
      </w:r>
      <w:proofErr w:type="gramEnd"/>
      <w:r w:rsidR="0024115D">
        <w:t xml:space="preserve"> is not currently implemented in the code.</w:t>
      </w:r>
    </w:p>
    <w:p w14:paraId="068CD008" w14:textId="77777777" w:rsidR="00C97284" w:rsidRDefault="00C97284" w:rsidP="00C97284">
      <w:pPr>
        <w:keepNext/>
      </w:pPr>
      <w:r>
        <w:t xml:space="preserve">  </w:t>
      </w:r>
      <w:r>
        <w:rPr>
          <w:noProof/>
        </w:rPr>
        <w:drawing>
          <wp:inline distT="0" distB="0" distL="0" distR="0" wp14:anchorId="476BECFC" wp14:editId="126F62FB">
            <wp:extent cx="3158326" cy="2105550"/>
            <wp:effectExtent l="0" t="0" r="444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tretch>
                      <a:fillRect/>
                    </a:stretch>
                  </pic:blipFill>
                  <pic:spPr bwMode="auto">
                    <a:xfrm>
                      <a:off x="0" y="0"/>
                      <a:ext cx="3158326" cy="2105550"/>
                    </a:xfrm>
                    <a:prstGeom prst="rect">
                      <a:avLst/>
                    </a:prstGeom>
                    <a:noFill/>
                    <a:ln>
                      <a:noFill/>
                    </a:ln>
                  </pic:spPr>
                </pic:pic>
              </a:graphicData>
            </a:graphic>
          </wp:inline>
        </w:drawing>
      </w:r>
    </w:p>
    <w:p w14:paraId="4F6521D5" w14:textId="5C659970" w:rsidR="00C97284" w:rsidRDefault="00C97284" w:rsidP="00C97284">
      <w:pPr>
        <w:pStyle w:val="Caption"/>
      </w:pPr>
      <w:bookmarkStart w:id="6" w:name="_Ref45511590"/>
      <w:r>
        <w:t xml:space="preserve">Figure </w:t>
      </w:r>
      <w:fldSimple w:instr=" SEQ Figure \* ARABIC ">
        <w:r w:rsidR="00A220A8">
          <w:rPr>
            <w:noProof/>
          </w:rPr>
          <w:t>2</w:t>
        </w:r>
      </w:fldSimple>
      <w:bookmarkEnd w:id="6"/>
      <w:r>
        <w:t xml:space="preserve">: </w:t>
      </w:r>
      <w:r w:rsidRPr="00C97284">
        <w:t>Two sample distributions of stimulus strengths, representative of stimulus intensities presented when using a staircase procedure. The red distribution corresponds to stimulus strengths drawn from a Cauchy function with a mode of 1 and a scale of 0.05. The blue distribution are responses drawn from a Gaussian distribution with a mean of 1 and a standard deviation of 0.1.</w:t>
      </w:r>
    </w:p>
    <w:p w14:paraId="40999627" w14:textId="6BABE6C3" w:rsidR="00C97284" w:rsidRDefault="00C97284" w:rsidP="00C97284">
      <w:r>
        <w:t>“</w:t>
      </w:r>
      <w:proofErr w:type="spellStart"/>
      <w:r w:rsidRPr="008B1E7A">
        <w:rPr>
          <w:rFonts w:ascii="Courier New" w:hAnsi="Courier New" w:cs="Courier New"/>
          <w:noProof/>
          <w:sz w:val="20"/>
          <w:szCs w:val="20"/>
        </w:rPr>
        <w:t>SD_ResponseFunction</w:t>
      </w:r>
      <w:proofErr w:type="spellEnd"/>
      <w:r>
        <w:t>” further describes the function the stimulus strengths are chosen from. For normal distributions, this value corresponds to its standard deviation; for Cauchy distributions, this corresponds to its scale; and for uniform distributions, this corresponds to a vector with the values tested.</w:t>
      </w:r>
    </w:p>
    <w:p w14:paraId="5F221D20" w14:textId="7B923FD2" w:rsidR="00C97284" w:rsidRDefault="00C97284" w:rsidP="00C97284">
      <w:r>
        <w:t>We assume that there is between-participant variability in the means of the psychometric functions</w:t>
      </w:r>
      <w:r w:rsidR="008B1E7A">
        <w:t xml:space="preserve"> and that this variability is normally distributed. </w:t>
      </w:r>
      <w:r>
        <w:t xml:space="preserve"> </w:t>
      </w:r>
      <w:r w:rsidR="004F7709">
        <w:rPr>
          <w:rFonts w:ascii="Courier New" w:hAnsi="Courier New" w:cs="Courier New"/>
          <w:noProof/>
          <w:sz w:val="20"/>
          <w:szCs w:val="20"/>
        </w:rPr>
        <w:t>Mean</w:t>
      </w:r>
      <w:r w:rsidRPr="008B1E7A">
        <w:rPr>
          <w:rFonts w:ascii="Courier New" w:hAnsi="Courier New" w:cs="Courier New"/>
          <w:noProof/>
          <w:sz w:val="20"/>
          <w:szCs w:val="20"/>
        </w:rPr>
        <w:t>_Variability_Between</w:t>
      </w:r>
      <w:r w:rsidR="008B1E7A">
        <w:rPr>
          <w:rFonts w:ascii="Courier New" w:hAnsi="Courier New" w:cs="Courier New"/>
          <w:noProof/>
          <w:sz w:val="20"/>
          <w:szCs w:val="20"/>
        </w:rPr>
        <w:t xml:space="preserve"> </w:t>
      </w:r>
      <w:r>
        <w:t>sets the standard deviation of the normal distribution these PSEs are drawn from. This normal distribution has a mean of 1</w:t>
      </w:r>
      <w:r w:rsidR="008B1E7A">
        <w:t xml:space="preserve"> and works as a multiplier over </w:t>
      </w:r>
      <w:r w:rsidR="008B1E7A" w:rsidRPr="0024115D">
        <w:rPr>
          <w:rFonts w:ascii="Courier New" w:hAnsi="Courier New" w:cs="Courier New"/>
          <w:noProof/>
          <w:sz w:val="20"/>
          <w:szCs w:val="20"/>
        </w:rPr>
        <w:t>Mean_Standard</w:t>
      </w:r>
      <w:r w:rsidR="008B1E7A">
        <w:t>.</w:t>
      </w:r>
      <w:r>
        <w:t xml:space="preserve"> that is, the standard deviation needs to be set accordingly.</w:t>
      </w:r>
    </w:p>
    <w:p w14:paraId="5E5C9123" w14:textId="5A9DE77C" w:rsidR="00C97284" w:rsidRDefault="00C97284" w:rsidP="00C97284">
      <w:r>
        <w:t xml:space="preserve">We assume that there is </w:t>
      </w:r>
      <w:r w:rsidR="004F7709">
        <w:t xml:space="preserve">also </w:t>
      </w:r>
      <w:r>
        <w:t xml:space="preserve">between-participant variability in the standard deviations of the psychometric functions. </w:t>
      </w:r>
      <w:r w:rsidRPr="004F7709">
        <w:rPr>
          <w:rFonts w:ascii="Courier New" w:hAnsi="Courier New" w:cs="Courier New"/>
          <w:noProof/>
          <w:sz w:val="20"/>
          <w:szCs w:val="20"/>
        </w:rPr>
        <w:t>SD_Variability_Between</w:t>
      </w:r>
      <w:r>
        <w:t xml:space="preserve"> sets the standard deviation of the normal </w:t>
      </w:r>
      <w:r>
        <w:lastRenderedPageBreak/>
        <w:t xml:space="preserve">distribution these standard deviations are drawn from. This normal distribution has a mean of 1, that is, the standard deviation </w:t>
      </w:r>
      <w:proofErr w:type="gramStart"/>
      <w:r>
        <w:t>has to</w:t>
      </w:r>
      <w:proofErr w:type="gramEnd"/>
      <w:r>
        <w:t xml:space="preserve"> be set accordingly.</w:t>
      </w:r>
    </w:p>
    <w:p w14:paraId="336B2245" w14:textId="77777777" w:rsidR="004851AE" w:rsidRDefault="004851AE" w:rsidP="006D0A02">
      <w:pPr>
        <w:pStyle w:val="Heading2"/>
        <w:rPr>
          <w:noProof/>
        </w:rPr>
      </w:pPr>
      <w:bookmarkStart w:id="7" w:name="_Toc53888649"/>
      <w:r>
        <w:rPr>
          <w:noProof/>
        </w:rPr>
        <w:t>Extracting the parameters from existing data</w:t>
      </w:r>
      <w:bookmarkEnd w:id="7"/>
    </w:p>
    <w:p w14:paraId="300E8F07" w14:textId="77777777" w:rsidR="004851AE" w:rsidRDefault="004851AE" w:rsidP="004851AE">
      <w:pPr>
        <w:jc w:val="both"/>
        <w:rPr>
          <w:noProof/>
        </w:rPr>
      </w:pPr>
      <w:r>
        <w:rPr>
          <w:noProof/>
        </w:rPr>
        <w:t xml:space="preserve">In the following, we will show with example pilot data from our lab how to extract the above values from an existing dataset. We collected these data in a velocity estimation task: Participants were shown two intervals of object motion in a 3D environment. One interval consisted in one big ball moving horizontally in front of the observer. The other consisted in a cloud of smaller balls moving in the same direction as the big target. The big ball moved at one of two speeds to the right (horizontal velocity signed positive) or to the left (horizontal velocity signed negative). The velocity of the ball cloud was controlled by a PEST staircase </w:t>
      </w:r>
      <w:r>
        <w:rPr>
          <w:noProof/>
        </w:rPr>
        <w:fldChar w:fldCharType="begin" w:fldLock="1"/>
      </w:r>
      <w:r>
        <w:rPr>
          <w:noProof/>
        </w:rPr>
        <w:instrText>ADDIN CSL_CITATION {"citationItems":[{"id":"ITEM-1","itemData":{"DOI":"10.1121/1.1910407","ISSN":"0001-4966","abstract":"An adaptive procedure for rapid and efficient psychophysical testing is described. PEST (Parameter Estimation by Sequential Testing) was designed with maximally efficient trial-by-trial sequential decisions at each stimulus level, in a sequence which tends to converge on a selected target level. An appendix introduces an approach to measuring test efficiency as applied to psychophysical testing problems.","author":[{"dropping-particle":"","family":"Taylor","given":"M. M.","non-dropping-particle":"","parse-names":false,"suffix":""},{"dropping-particle":"","family":"Creelman","given":"C. Douglas","non-dropping-particle":"","parse-names":false,"suffix":""}],"container-title":"The Journal of the Acoustical Society of America","id":"ITEM-1","issue":"4A","issued":{"date-parts":[["1967"]]},"page":"782-787","title":"PEST: Efficient Estimates on Probability Functions","type":"article-journal","volume":"41"},"uris":["http://www.mendeley.com/documents/?uuid=a2a840e0-f469-40b9-8d13-13b98b340e49"]}],"mendeley":{"formattedCitation":"(Taylor &amp; Creelman, 1967)","plainTextFormattedCitation":"(Taylor &amp; Creelman, 1967)","previouslyFormattedCitation":"(Taylor &amp; Creelman, 1967)"},"properties":{"noteIndex":0},"schema":"https://github.com/citation-style-language/schema/raw/master/csl-citation.json"}</w:instrText>
      </w:r>
      <w:r>
        <w:rPr>
          <w:noProof/>
        </w:rPr>
        <w:fldChar w:fldCharType="separate"/>
      </w:r>
      <w:r w:rsidRPr="00A3068E">
        <w:rPr>
          <w:noProof/>
        </w:rPr>
        <w:t>(Taylor &amp; Creelman, 1967)</w:t>
      </w:r>
      <w:r>
        <w:rPr>
          <w:noProof/>
        </w:rPr>
        <w:fldChar w:fldCharType="end"/>
      </w:r>
      <w:r>
        <w:rPr>
          <w:noProof/>
        </w:rPr>
        <w:t>, with a slight adjustment: to get a more robust estimate of the JNDs, the stepsize did not change during the first 10 trials of each PEST. During the big target motion interval, the participant experienced visual self-motion in the same direction as the target (“congruent”), in the opposite direction of the target (“incongruent”) or no self-motion at all (“no motion”). Participants then judged by button press which of the motions was faster.</w:t>
      </w:r>
    </w:p>
    <w:p w14:paraId="3991D0D7" w14:textId="46959F06" w:rsidR="004851AE" w:rsidRDefault="004851AE" w:rsidP="004851AE">
      <w:pPr>
        <w:jc w:val="both"/>
        <w:rPr>
          <w:noProof/>
        </w:rPr>
      </w:pPr>
      <w:r>
        <w:rPr>
          <w:noProof/>
        </w:rPr>
        <w:t xml:space="preserve">In the following, we provide the </w:t>
      </w:r>
      <w:r w:rsidR="004F7709">
        <w:rPr>
          <w:noProof/>
        </w:rPr>
        <w:t xml:space="preserve">R </w:t>
      </w:r>
      <w:r>
        <w:rPr>
          <w:noProof/>
        </w:rPr>
        <w:t>code we use to compute the needed values to accurately simulate datasets. We first load the necessary packages: “dplyr” for data manipulation, “quickpsy” to fit psychometric functions and “MASS” for an way to determine response functions and the parameters of these response functions. When then define and use the “Where_Am_I</w:t>
      </w:r>
      <w:r w:rsidR="0009121F">
        <w:rPr>
          <w:noProof/>
        </w:rPr>
        <w:t>()</w:t>
      </w:r>
      <w:r>
        <w:rPr>
          <w:noProof/>
        </w:rPr>
        <w:t>” function to set the working directory to the location of the script and read the Pilotdata.csv dataset, which should be located in the same directory as the script.</w:t>
      </w:r>
    </w:p>
    <w:p w14:paraId="2A05A505" w14:textId="77777777" w:rsidR="004851AE" w:rsidRPr="0047431B" w:rsidRDefault="004851AE" w:rsidP="004851AE">
      <w:pPr>
        <w:pStyle w:val="NoSpacing"/>
        <w:ind w:left="720"/>
        <w:jc w:val="both"/>
        <w:rPr>
          <w:rFonts w:ascii="Courier New" w:hAnsi="Courier New" w:cs="Courier New"/>
          <w:noProof/>
          <w:sz w:val="16"/>
          <w:szCs w:val="16"/>
        </w:rPr>
      </w:pPr>
      <w:r w:rsidRPr="0047431B">
        <w:rPr>
          <w:rFonts w:ascii="Courier New" w:hAnsi="Courier New" w:cs="Courier New"/>
          <w:noProof/>
          <w:sz w:val="16"/>
          <w:szCs w:val="16"/>
        </w:rPr>
        <w:t>require(dplyr)</w:t>
      </w:r>
    </w:p>
    <w:p w14:paraId="35986D49" w14:textId="77777777" w:rsidR="004851AE" w:rsidRPr="0047431B" w:rsidRDefault="004851AE" w:rsidP="004851AE">
      <w:pPr>
        <w:pStyle w:val="NoSpacing"/>
        <w:ind w:left="720"/>
        <w:jc w:val="both"/>
        <w:rPr>
          <w:rFonts w:ascii="Courier New" w:hAnsi="Courier New" w:cs="Courier New"/>
          <w:noProof/>
          <w:sz w:val="16"/>
          <w:szCs w:val="16"/>
        </w:rPr>
      </w:pPr>
      <w:r w:rsidRPr="0047431B">
        <w:rPr>
          <w:rFonts w:ascii="Courier New" w:hAnsi="Courier New" w:cs="Courier New"/>
          <w:noProof/>
          <w:sz w:val="16"/>
          <w:szCs w:val="16"/>
        </w:rPr>
        <w:t>require(quickpsy)</w:t>
      </w:r>
    </w:p>
    <w:p w14:paraId="33A55366" w14:textId="77777777" w:rsidR="004851AE" w:rsidRDefault="004851AE" w:rsidP="004851AE">
      <w:pPr>
        <w:pStyle w:val="NoSpacing"/>
        <w:ind w:left="720"/>
        <w:jc w:val="both"/>
        <w:rPr>
          <w:rFonts w:ascii="Courier New" w:hAnsi="Courier New" w:cs="Courier New"/>
          <w:noProof/>
          <w:sz w:val="16"/>
          <w:szCs w:val="16"/>
        </w:rPr>
      </w:pPr>
      <w:r w:rsidRPr="0047431B">
        <w:rPr>
          <w:rFonts w:ascii="Courier New" w:hAnsi="Courier New" w:cs="Courier New"/>
          <w:noProof/>
          <w:sz w:val="16"/>
          <w:szCs w:val="16"/>
        </w:rPr>
        <w:t>require(MASS</w:t>
      </w:r>
      <w:r>
        <w:rPr>
          <w:rFonts w:ascii="Courier New" w:hAnsi="Courier New" w:cs="Courier New"/>
          <w:noProof/>
          <w:sz w:val="16"/>
          <w:szCs w:val="16"/>
        </w:rPr>
        <w:t>)</w:t>
      </w:r>
    </w:p>
    <w:p w14:paraId="687D4DA3" w14:textId="77777777" w:rsidR="004851AE" w:rsidRDefault="004851AE" w:rsidP="004851AE">
      <w:pPr>
        <w:pStyle w:val="NoSpacing"/>
        <w:ind w:left="720"/>
        <w:jc w:val="both"/>
        <w:rPr>
          <w:rFonts w:ascii="Courier New" w:hAnsi="Courier New" w:cs="Courier New"/>
          <w:noProof/>
          <w:sz w:val="16"/>
          <w:szCs w:val="16"/>
        </w:rPr>
      </w:pPr>
    </w:p>
    <w:p w14:paraId="2A186166" w14:textId="77777777" w:rsidR="004851AE" w:rsidRPr="00572C8D" w:rsidRDefault="004851AE" w:rsidP="004851AE">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Where_Am_I &lt;- function(path=T){</w:t>
      </w:r>
    </w:p>
    <w:p w14:paraId="045D5136" w14:textId="77777777" w:rsidR="004851AE" w:rsidRPr="00572C8D" w:rsidRDefault="004851AE" w:rsidP="004851AE">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if (path == T){</w:t>
      </w:r>
    </w:p>
    <w:p w14:paraId="0B013F37" w14:textId="77777777" w:rsidR="004851AE" w:rsidRPr="00572C8D" w:rsidRDefault="004851AE" w:rsidP="004851AE">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dirname(rstudioapi::getSourceEditorContext()$path)</w:t>
      </w:r>
    </w:p>
    <w:p w14:paraId="49E2D61B" w14:textId="77777777" w:rsidR="004851AE" w:rsidRPr="00572C8D" w:rsidRDefault="004851AE" w:rsidP="004851AE">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w:t>
      </w:r>
    </w:p>
    <w:p w14:paraId="1E3C9B55" w14:textId="77777777" w:rsidR="004851AE" w:rsidRPr="00572C8D" w:rsidRDefault="004851AE" w:rsidP="004851AE">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else {</w:t>
      </w:r>
    </w:p>
    <w:p w14:paraId="161FD756" w14:textId="77777777" w:rsidR="004851AE" w:rsidRPr="00572C8D" w:rsidRDefault="004851AE" w:rsidP="004851AE">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rstudioapi::getSourceEditorContext()$path</w:t>
      </w:r>
    </w:p>
    <w:p w14:paraId="5E94AE58" w14:textId="77777777" w:rsidR="004851AE" w:rsidRPr="00572C8D" w:rsidRDefault="004851AE" w:rsidP="004851AE">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w:t>
      </w:r>
    </w:p>
    <w:p w14:paraId="08F15757" w14:textId="77777777" w:rsidR="004851AE" w:rsidRDefault="004851AE" w:rsidP="004851AE">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w:t>
      </w:r>
    </w:p>
    <w:p w14:paraId="2DB05144" w14:textId="77777777" w:rsidR="004851AE" w:rsidRPr="00572C8D" w:rsidRDefault="004851AE" w:rsidP="004851AE">
      <w:pPr>
        <w:pStyle w:val="NoSpacing"/>
        <w:ind w:left="720"/>
        <w:jc w:val="both"/>
        <w:rPr>
          <w:rFonts w:ascii="Courier New" w:hAnsi="Courier New" w:cs="Courier New"/>
          <w:noProof/>
          <w:sz w:val="16"/>
          <w:szCs w:val="16"/>
        </w:rPr>
      </w:pPr>
    </w:p>
    <w:p w14:paraId="602A5B11" w14:textId="77777777" w:rsidR="004851AE" w:rsidRDefault="004851AE" w:rsidP="004851AE">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setwd(Where_Am_I())</w:t>
      </w:r>
    </w:p>
    <w:p w14:paraId="53F49250" w14:textId="77777777" w:rsidR="004851AE" w:rsidRDefault="004851AE" w:rsidP="004851AE">
      <w:pPr>
        <w:pStyle w:val="NoSpacing"/>
        <w:ind w:left="720"/>
        <w:jc w:val="both"/>
        <w:rPr>
          <w:rFonts w:ascii="Courier New" w:hAnsi="Courier New" w:cs="Courier New"/>
          <w:noProof/>
          <w:sz w:val="16"/>
          <w:szCs w:val="16"/>
        </w:rPr>
      </w:pPr>
    </w:p>
    <w:p w14:paraId="689DD98E" w14:textId="77777777" w:rsidR="004851AE" w:rsidRPr="0047431B" w:rsidRDefault="004851AE" w:rsidP="004851AE">
      <w:pPr>
        <w:pStyle w:val="NoSpacing"/>
        <w:ind w:left="720"/>
        <w:jc w:val="both"/>
        <w:rPr>
          <w:rFonts w:ascii="Courier New" w:hAnsi="Courier New" w:cs="Courier New"/>
          <w:noProof/>
          <w:sz w:val="16"/>
          <w:szCs w:val="16"/>
        </w:rPr>
      </w:pPr>
      <w:r w:rsidRPr="00B70DFA">
        <w:rPr>
          <w:rFonts w:ascii="Courier New" w:hAnsi="Courier New" w:cs="Courier New"/>
          <w:noProof/>
          <w:sz w:val="16"/>
          <w:szCs w:val="16"/>
        </w:rPr>
        <w:t>Dataframe &lt;- read.csv(header=TRUE,"PilotData.csv")</w:t>
      </w:r>
    </w:p>
    <w:p w14:paraId="0AB01C44" w14:textId="77777777" w:rsidR="004851AE" w:rsidRDefault="004851AE" w:rsidP="004851AE"/>
    <w:p w14:paraId="213923F6" w14:textId="77777777" w:rsidR="004851AE" w:rsidRDefault="004851AE" w:rsidP="004851AE">
      <w:pPr>
        <w:jc w:val="both"/>
        <w:rPr>
          <w:noProof/>
        </w:rPr>
      </w:pPr>
      <w:r>
        <w:rPr>
          <w:noProof/>
        </w:rPr>
        <w:t>We then bring the data into the format needed for quickpsy: First, we indicate whether for each trial the participant judged the test stimulus to be faster or slower than the comparison stimulus (“</w:t>
      </w:r>
      <w:r w:rsidRPr="0043048B">
        <w:rPr>
          <w:rFonts w:ascii="Courier New" w:hAnsi="Courier New" w:cs="Courier New"/>
          <w:noProof/>
          <w:sz w:val="20"/>
          <w:szCs w:val="20"/>
        </w:rPr>
        <w:t>Pest_Bigger</w:t>
      </w:r>
      <w:r>
        <w:rPr>
          <w:noProof/>
        </w:rPr>
        <w:t>”). We also compute the difference between test and comparison stimulus (“</w:t>
      </w:r>
      <w:r w:rsidRPr="0043048B">
        <w:rPr>
          <w:rFonts w:ascii="Courier New" w:hAnsi="Courier New" w:cs="Courier New"/>
          <w:noProof/>
          <w:sz w:val="20"/>
          <w:szCs w:val="20"/>
        </w:rPr>
        <w:t>Difference</w:t>
      </w:r>
      <w:r>
        <w:rPr>
          <w:noProof/>
        </w:rPr>
        <w:t>”) and mark trials as “</w:t>
      </w:r>
      <w:r w:rsidRPr="0043048B">
        <w:rPr>
          <w:rFonts w:ascii="Courier New" w:hAnsi="Courier New" w:cs="Courier New"/>
          <w:noProof/>
          <w:sz w:val="20"/>
          <w:szCs w:val="20"/>
        </w:rPr>
        <w:t>incongruent</w:t>
      </w:r>
      <w:r>
        <w:rPr>
          <w:noProof/>
        </w:rPr>
        <w:t>” (target and observer motion in opposite directions), “</w:t>
      </w:r>
      <w:r w:rsidRPr="0043048B">
        <w:rPr>
          <w:rFonts w:ascii="Courier New" w:hAnsi="Courier New" w:cs="Courier New"/>
          <w:noProof/>
          <w:sz w:val="20"/>
          <w:szCs w:val="20"/>
        </w:rPr>
        <w:t>congruent</w:t>
      </w:r>
      <w:r>
        <w:rPr>
          <w:noProof/>
        </w:rPr>
        <w:t>” (target and observer motion in the same direction) and “</w:t>
      </w:r>
      <w:r w:rsidRPr="0043048B">
        <w:rPr>
          <w:rFonts w:ascii="Courier New" w:hAnsi="Courier New" w:cs="Courier New"/>
          <w:noProof/>
          <w:sz w:val="20"/>
          <w:szCs w:val="20"/>
        </w:rPr>
        <w:t>no motion</w:t>
      </w:r>
      <w:r>
        <w:rPr>
          <w:noProof/>
        </w:rPr>
        <w:t>” (no observer motion). Then, we apply a very crude exclusion criterion by excluding all those trials where the test stimulus motion was more than two times faster than the comparison stimulus. We will furthermore only compare “</w:t>
      </w:r>
      <w:r w:rsidRPr="0043048B">
        <w:rPr>
          <w:rFonts w:ascii="Courier New" w:hAnsi="Courier New" w:cs="Courier New"/>
          <w:noProof/>
          <w:sz w:val="20"/>
          <w:szCs w:val="20"/>
        </w:rPr>
        <w:t>incongruent</w:t>
      </w:r>
      <w:r>
        <w:rPr>
          <w:noProof/>
        </w:rPr>
        <w:t>” and “</w:t>
      </w:r>
      <w:r w:rsidRPr="0043048B">
        <w:rPr>
          <w:rFonts w:ascii="Courier New" w:hAnsi="Courier New" w:cs="Courier New"/>
          <w:noProof/>
          <w:sz w:val="20"/>
          <w:szCs w:val="20"/>
        </w:rPr>
        <w:t>no motion</w:t>
      </w:r>
      <w:r>
        <w:rPr>
          <w:noProof/>
        </w:rPr>
        <w:t>” trials, as we limit these guidelines to comparing one baseline and one test condition.</w:t>
      </w:r>
    </w:p>
    <w:p w14:paraId="2825643E"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Dataframe = Dataframe %&gt;% </w:t>
      </w:r>
    </w:p>
    <w:p w14:paraId="3D836A20"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mutate(</w:t>
      </w:r>
    </w:p>
    <w:p w14:paraId="758B3207"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lastRenderedPageBreak/>
        <w:t xml:space="preserve">    Pest_Bigger = case_when(</w:t>
      </w:r>
    </w:p>
    <w:p w14:paraId="780B1FAA"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Response_Interval == Pest_Interval ~ 1,</w:t>
      </w:r>
    </w:p>
    <w:p w14:paraId="5DCAB6F7"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Response_Interval != Pest_Interval ~ 0),</w:t>
      </w:r>
    </w:p>
    <w:p w14:paraId="44DA0576" w14:textId="77777777" w:rsidR="004851AE" w:rsidRPr="00965728"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Difference = abs(velH_Pest)-abs(velH),</w:t>
      </w:r>
    </w:p>
    <w:p w14:paraId="7B1050A3"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Congruent = case_when(</w:t>
      </w:r>
    </w:p>
    <w:p w14:paraId="3BF27613"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velH*velH_Subject &lt; 0 ~ "incongruent",</w:t>
      </w:r>
    </w:p>
    <w:p w14:paraId="5FA8904A"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velH*velH_Subject &gt; 0 ~ "congruent",</w:t>
      </w:r>
    </w:p>
    <w:p w14:paraId="60B45B78"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velH*velH_Subject == 0 ~ "1no motion")) %&gt;%</w:t>
      </w:r>
    </w:p>
    <w:p w14:paraId="0225FCB7" w14:textId="77777777" w:rsidR="004851AE"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w:t>
      </w:r>
      <w:r w:rsidRPr="005F0E78">
        <w:rPr>
          <w:rFonts w:ascii="Courier New" w:hAnsi="Courier New" w:cs="Courier New"/>
          <w:noProof/>
          <w:sz w:val="16"/>
          <w:szCs w:val="16"/>
        </w:rPr>
        <w:t>filter(abs(velH_Pest) &lt; abs(velH)*2 &amp; Congruent != "1no motion")</w:t>
      </w:r>
    </w:p>
    <w:p w14:paraId="065C9E19" w14:textId="77777777" w:rsidR="004851AE" w:rsidRPr="005F0E78" w:rsidRDefault="004851AE" w:rsidP="004851AE">
      <w:pPr>
        <w:pStyle w:val="NoSpacing"/>
        <w:jc w:val="both"/>
        <w:rPr>
          <w:rFonts w:ascii="Courier New" w:hAnsi="Courier New" w:cs="Courier New"/>
          <w:noProof/>
          <w:sz w:val="16"/>
          <w:szCs w:val="16"/>
        </w:rPr>
      </w:pPr>
    </w:p>
    <w:p w14:paraId="2A29DF9B" w14:textId="11BAB810" w:rsidR="004851AE" w:rsidRDefault="002B2472" w:rsidP="006521A0">
      <w:pPr>
        <w:jc w:val="both"/>
        <w:rPr>
          <w:noProof/>
        </w:rPr>
      </w:pPr>
      <w:r>
        <w:rPr>
          <w:noProof/>
        </w:rPr>
        <w:t xml:space="preserve">While there are different methods to fit psychometric functions that each have their own benefits, we use a direction likelihood maximization method </w:t>
      </w:r>
      <w:r>
        <w:rPr>
          <w:noProof/>
        </w:rPr>
        <w:fldChar w:fldCharType="begin" w:fldLock="1"/>
      </w:r>
      <w:r>
        <w:rPr>
          <w:noProof/>
        </w:rPr>
        <w:instrText>ADDIN CSL_CITATION {"citationItems":[{"id":"ITEM-1","itemData":{"DOI":"10.1017/CBO9781107415324.004","ISBN":"9788578110796","ISSN":"1098-6596","PMID":"25246403","author":[{"dropping-particle":"","family":"Prins","given":"N","non-dropping-particle":"","parse-names":false,"suffix":""},{"dropping-particle":"","family":"Kingdom","given":"F","non-dropping-particle":"","parse-names":false,"suffix":""}],"id":"ITEM-1","issued":{"date-parts":[["2016"]]},"publisher":"Academic Press","publisher-place":"London","title":"Psychophysics: A Practical Introduction","type":"book"},"uris":["http://www.mendeley.com/documents/?uuid=c42d84a8-2bb8-4b8f-a073-baeecec17120"]},{"id":"ITEM-2","itemData":{"ISBN":"9781461444749","author":[{"dropping-particle":"","family":"Knoblauch","given":"Kenneth","non-dropping-particle":"","parse-names":false,"suffix":""},{"dropping-particle":"","family":"Maloney","given":"Laurence T.","non-dropping-particle":"","parse-names":false,"suffix":""}],"id":"ITEM-2","issued":{"date-parts":[["2012"]]},"number-of-pages":"375","publisher":"Springer","publisher-place":"New York","title":"Modelling psychophysical data in R","type":"book"},"uris":["http://www.mendeley.com/documents/?uuid=0ea6b55d-c24f-4860-a5ca-3bb9df6a6fcb"]}],"mendeley":{"formattedCitation":"(Knoblauch &amp; Maloney, 2012; Prins &amp; Kingdom, 2016)","plainTextFormattedCitation":"(Knoblauch &amp; Maloney, 2012; Prins &amp; Kingdom, 2016)","previouslyFormattedCitation":"(Knoblauch &amp; Maloney, 2012; Prins &amp; Kingdom, 2016)"},"properties":{"noteIndex":0},"schema":"https://github.com/citation-style-language/schema/raw/master/csl-citation.json"}</w:instrText>
      </w:r>
      <w:r>
        <w:rPr>
          <w:noProof/>
        </w:rPr>
        <w:fldChar w:fldCharType="separate"/>
      </w:r>
      <w:r w:rsidRPr="00FD62D4">
        <w:rPr>
          <w:noProof/>
        </w:rPr>
        <w:t>(Knoblauch &amp; Maloney, 2012; Prins &amp; Kingdom, 2016)</w:t>
      </w:r>
      <w:r>
        <w:rPr>
          <w:noProof/>
        </w:rPr>
        <w:fldChar w:fldCharType="end"/>
      </w:r>
      <w:r>
        <w:rPr>
          <w:noProof/>
        </w:rPr>
        <w:t xml:space="preserve">, implemented in the R package quicksy </w:t>
      </w:r>
      <w:r>
        <w:rPr>
          <w:noProof/>
        </w:rPr>
        <w:fldChar w:fldCharType="begin" w:fldLock="1"/>
      </w:r>
      <w:r>
        <w:rPr>
          <w:noProof/>
        </w:rPr>
        <w:instrText>ADDIN CSL_CITATION {"citationItems":[{"id":"ITEM-1","itemData":{"ISSN":"20734859","abstract":"quickpsy is a package to parametrically fit psychometric functions. In comparison with previous R packages, quickpsy was built to easily fit and plot data for multiple groups. Here, we describe the standard parametric model used to fit psychometric functions and the standard estimation of its parameters using maximum likelihood. We also provide examples of usage of quickpsy, including how allowing the lapse rate to vary can sometimes eliminate the bias in parameter estimation, but not in general. Finally, we describe some implementation details, such as how to avoid the problems associated to round-off errors in the maximisation of the likelihood or the use of closures and non-standard evaluation functions.","author":[{"dropping-particle":"","family":"Linares","given":"Daniel","non-dropping-particle":"","parse-names":false,"suffix":""},{"dropping-particle":"","family":"López-Moliner","given":"Joan","non-dropping-particle":"","parse-names":false,"suffix":""}],"container-title":"The R Journal","id":"ITEM-1","issue":"1","issued":{"date-parts":[["2016"]]},"page":"122-131","title":"quickpsy: An R Package to Fit Psychometric Functions for Multiple Groups","type":"article-journal","volume":"8"},"uris":["http://www.mendeley.com/documents/?uuid=8a485358-cf3c-4642-ac6d-7cd189612ad9"]}],"mendeley":{"formattedCitation":"(Linares &amp; López-Moliner, 2016)","plainTextFormattedCitation":"(Linares &amp; López-Moliner, 2016)","previouslyFormattedCitation":"(Linares &amp; López-Moliner, 2016)"},"properties":{"noteIndex":0},"schema":"https://github.com/citation-style-language/schema/raw/master/csl-citation.json"}</w:instrText>
      </w:r>
      <w:r>
        <w:rPr>
          <w:noProof/>
        </w:rPr>
        <w:fldChar w:fldCharType="separate"/>
      </w:r>
      <w:r w:rsidRPr="00FD62D4">
        <w:rPr>
          <w:noProof/>
        </w:rPr>
        <w:t>(Linares &amp; López-Moliner, 2016)</w:t>
      </w:r>
      <w:r>
        <w:rPr>
          <w:noProof/>
        </w:rPr>
        <w:fldChar w:fldCharType="end"/>
      </w:r>
      <w:r>
        <w:rPr>
          <w:noProof/>
        </w:rPr>
        <w:t xml:space="preserve">. The bootstrap option is used to compute confidence intervals, which allow for statistical comparisons. However, the quickpsy package currently does not include an option to estimate population-wide parameters. We thus deactivate the bootstrap option, which speeds up the fitting process significantly. </w:t>
      </w:r>
      <w:r w:rsidR="004851AE">
        <w:rPr>
          <w:noProof/>
        </w:rPr>
        <w:t>We fit separate psychometric functions for each self-motion condition, participant and object velocity. Then, we can use the plot() function from base R to plot the psychometric functions.</w:t>
      </w:r>
    </w:p>
    <w:p w14:paraId="23740276" w14:textId="77777777" w:rsidR="004851AE" w:rsidRPr="00285A0E" w:rsidRDefault="004851AE" w:rsidP="004851AE">
      <w:pPr>
        <w:pStyle w:val="NoSpacing"/>
        <w:ind w:left="720"/>
        <w:jc w:val="both"/>
        <w:rPr>
          <w:rFonts w:ascii="Courier New" w:hAnsi="Courier New" w:cs="Courier New"/>
          <w:noProof/>
          <w:sz w:val="16"/>
          <w:szCs w:val="16"/>
        </w:rPr>
      </w:pPr>
      <w:r w:rsidRPr="00285A0E">
        <w:rPr>
          <w:rFonts w:ascii="Courier New" w:hAnsi="Courier New" w:cs="Courier New"/>
          <w:noProof/>
          <w:sz w:val="16"/>
          <w:szCs w:val="16"/>
        </w:rPr>
        <w:t>PsychometricFunctions = quickpsy(Dataframe,Difference,Pest_Bigger,</w:t>
      </w:r>
    </w:p>
    <w:p w14:paraId="348F2632" w14:textId="77777777" w:rsidR="004851AE" w:rsidRPr="00285A0E" w:rsidRDefault="004851AE" w:rsidP="004851AE">
      <w:pPr>
        <w:pStyle w:val="NoSpacing"/>
        <w:ind w:left="1440" w:firstLine="720"/>
        <w:jc w:val="both"/>
        <w:rPr>
          <w:rFonts w:ascii="Courier New" w:hAnsi="Courier New" w:cs="Courier New"/>
          <w:noProof/>
          <w:sz w:val="16"/>
          <w:szCs w:val="16"/>
        </w:rPr>
      </w:pPr>
      <w:r w:rsidRPr="00285A0E">
        <w:rPr>
          <w:rFonts w:ascii="Courier New" w:hAnsi="Courier New" w:cs="Courier New"/>
          <w:noProof/>
          <w:sz w:val="16"/>
          <w:szCs w:val="16"/>
        </w:rPr>
        <w:t>grouping = .(Congruent,participant,velH),</w:t>
      </w:r>
    </w:p>
    <w:p w14:paraId="72B92CA2" w14:textId="77777777" w:rsidR="004851AE" w:rsidRDefault="004851AE" w:rsidP="004851AE">
      <w:pPr>
        <w:pStyle w:val="NoSpacing"/>
        <w:ind w:left="2160"/>
        <w:jc w:val="both"/>
        <w:rPr>
          <w:rFonts w:ascii="Courier New" w:hAnsi="Courier New" w:cs="Courier New"/>
          <w:noProof/>
          <w:sz w:val="16"/>
          <w:szCs w:val="16"/>
        </w:rPr>
      </w:pPr>
      <w:r w:rsidRPr="00285A0E">
        <w:rPr>
          <w:rFonts w:ascii="Courier New" w:hAnsi="Courier New" w:cs="Courier New"/>
          <w:noProof/>
          <w:sz w:val="16"/>
          <w:szCs w:val="16"/>
        </w:rPr>
        <w:t>bootstrap = "none")</w:t>
      </w:r>
    </w:p>
    <w:p w14:paraId="44F22A97" w14:textId="77777777" w:rsidR="004851AE" w:rsidRDefault="004851AE" w:rsidP="004851AE">
      <w:pPr>
        <w:pStyle w:val="NoSpacing"/>
        <w:ind w:left="2160"/>
        <w:jc w:val="both"/>
        <w:rPr>
          <w:rFonts w:ascii="Courier New" w:hAnsi="Courier New" w:cs="Courier New"/>
          <w:noProof/>
          <w:sz w:val="16"/>
          <w:szCs w:val="16"/>
        </w:rPr>
      </w:pPr>
    </w:p>
    <w:p w14:paraId="1958BC19" w14:textId="77777777" w:rsidR="004851AE" w:rsidRDefault="004851AE" w:rsidP="004851AE">
      <w:pPr>
        <w:pStyle w:val="NoSpacing"/>
        <w:ind w:firstLine="720"/>
        <w:jc w:val="both"/>
        <w:rPr>
          <w:rFonts w:ascii="Courier New" w:hAnsi="Courier New" w:cs="Courier New"/>
          <w:noProof/>
          <w:sz w:val="16"/>
          <w:szCs w:val="16"/>
        </w:rPr>
      </w:pPr>
      <w:r w:rsidRPr="001A1ED1">
        <w:rPr>
          <w:rFonts w:ascii="Courier New" w:hAnsi="Courier New" w:cs="Courier New"/>
          <w:noProof/>
          <w:sz w:val="16"/>
          <w:szCs w:val="16"/>
        </w:rPr>
        <w:t>plot(PsychometricFunctions)</w:t>
      </w:r>
    </w:p>
    <w:p w14:paraId="7C34CB5E" w14:textId="77777777" w:rsidR="004851AE" w:rsidRDefault="004851AE" w:rsidP="004851AE"/>
    <w:p w14:paraId="106ACF82" w14:textId="77777777" w:rsidR="004851AE" w:rsidRDefault="004851AE" w:rsidP="004851AE">
      <w:r>
        <w:t xml:space="preserve">From the </w:t>
      </w:r>
      <w:r w:rsidRPr="0043048B">
        <w:rPr>
          <w:rFonts w:ascii="Courier New" w:hAnsi="Courier New" w:cs="Courier New"/>
          <w:noProof/>
          <w:sz w:val="20"/>
          <w:szCs w:val="20"/>
        </w:rPr>
        <w:t>quickpsy</w:t>
      </w:r>
      <w:r>
        <w:t xml:space="preserve"> object, we can extract the estimates for means and standard deviations of the fitted cumulative Gaussians. We save means and standard deviations in separate </w:t>
      </w:r>
      <w:proofErr w:type="spellStart"/>
      <w:r>
        <w:t>tibbles</w:t>
      </w:r>
      <w:proofErr w:type="spellEnd"/>
      <w:r>
        <w:t>.</w:t>
      </w:r>
    </w:p>
    <w:p w14:paraId="6CA77987"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 xml:space="preserve">PSEs = PsychometricFunctions$par %&gt;% </w:t>
      </w:r>
    </w:p>
    <w:p w14:paraId="6FEE1EEF"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 xml:space="preserve">  filter(parn == "p1" &amp; Congruent != "congruent")</w:t>
      </w:r>
    </w:p>
    <w:p w14:paraId="1D25B06F" w14:textId="77777777" w:rsidR="004851AE" w:rsidRPr="00436905" w:rsidRDefault="004851AE" w:rsidP="004851AE">
      <w:pPr>
        <w:pStyle w:val="NoSpacing"/>
        <w:ind w:left="720"/>
        <w:jc w:val="both"/>
        <w:rPr>
          <w:rFonts w:ascii="Courier New" w:hAnsi="Courier New" w:cs="Courier New"/>
          <w:noProof/>
          <w:sz w:val="16"/>
          <w:szCs w:val="16"/>
        </w:rPr>
      </w:pPr>
    </w:p>
    <w:p w14:paraId="49EE64AC"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 xml:space="preserve">SDs = PsychometricFunctions$par %&gt;% </w:t>
      </w:r>
    </w:p>
    <w:p w14:paraId="5998E5DC" w14:textId="77777777" w:rsidR="004851AE"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 xml:space="preserve">  filter(parn == "p2" &amp; Congruent != "congruent")</w:t>
      </w:r>
    </w:p>
    <w:p w14:paraId="59B71EC8" w14:textId="365DECF9" w:rsidR="004851AE" w:rsidRDefault="004851AE" w:rsidP="004851AE">
      <w:r>
        <w:t xml:space="preserve">The PSE corresponds to the means of the fitted cumulative Gaussian functions. To get an estimate for </w:t>
      </w:r>
      <w:r w:rsidRPr="0043048B">
        <w:rPr>
          <w:rFonts w:ascii="Courier New" w:hAnsi="Courier New" w:cs="Courier New"/>
          <w:noProof/>
          <w:sz w:val="20"/>
          <w:szCs w:val="20"/>
        </w:rPr>
        <w:t>PSE_Difference</w:t>
      </w:r>
      <w:r>
        <w:t>, we normalize the estimated mean for each condition by dividing it by the velocity of the comparison stimulus. We then take the mean of these values for “</w:t>
      </w:r>
      <w:r w:rsidR="0043048B" w:rsidRPr="0043048B">
        <w:rPr>
          <w:rFonts w:ascii="Courier New" w:hAnsi="Courier New" w:cs="Courier New"/>
          <w:noProof/>
          <w:sz w:val="20"/>
          <w:szCs w:val="20"/>
        </w:rPr>
        <w:t>in</w:t>
      </w:r>
      <w:r w:rsidRPr="0043048B">
        <w:rPr>
          <w:rFonts w:ascii="Courier New" w:hAnsi="Courier New" w:cs="Courier New"/>
          <w:noProof/>
          <w:sz w:val="20"/>
          <w:szCs w:val="20"/>
        </w:rPr>
        <w:t>congruent</w:t>
      </w:r>
      <w:r>
        <w:t>” and “</w:t>
      </w:r>
      <w:r w:rsidRPr="0043048B">
        <w:rPr>
          <w:rFonts w:ascii="Courier New" w:hAnsi="Courier New" w:cs="Courier New"/>
          <w:noProof/>
          <w:sz w:val="20"/>
          <w:szCs w:val="20"/>
        </w:rPr>
        <w:t>no motion</w:t>
      </w:r>
      <w:r>
        <w:t xml:space="preserve">” conditions and subtract one from the other. </w:t>
      </w:r>
    </w:p>
    <w:p w14:paraId="6124D424"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PSEs_Condition1_Absolute = (PSEs %&gt;% filter(Congruent == "incongruent"))$par</w:t>
      </w:r>
    </w:p>
    <w:p w14:paraId="5CEB6216"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velHs_Condition1 = abs((PSEs %&gt;% filter(Congruent == "incongruent"))$velH)</w:t>
      </w:r>
    </w:p>
    <w:p w14:paraId="4D1ECD3E"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PSEs_Condition1_Percentage = PSEs_Condition1_Absolute/velHs_Condition1</w:t>
      </w:r>
    </w:p>
    <w:p w14:paraId="31B4A8E7"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Mean_PSE_Condition1_Percentage = mean(PSEs_Condition1_Percentage)</w:t>
      </w:r>
    </w:p>
    <w:p w14:paraId="7AC0768A" w14:textId="77777777" w:rsidR="004851AE" w:rsidRPr="00436905" w:rsidRDefault="004851AE" w:rsidP="004851AE">
      <w:pPr>
        <w:pStyle w:val="NoSpacing"/>
        <w:ind w:left="720"/>
        <w:jc w:val="both"/>
        <w:rPr>
          <w:rFonts w:ascii="Courier New" w:hAnsi="Courier New" w:cs="Courier New"/>
          <w:noProof/>
          <w:sz w:val="16"/>
          <w:szCs w:val="16"/>
        </w:rPr>
      </w:pPr>
    </w:p>
    <w:p w14:paraId="4490770E"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PSEs_Condition2_Absolute = (PSEs %&gt;% filter(Congruent == "1no motion"))$par</w:t>
      </w:r>
    </w:p>
    <w:p w14:paraId="753435B7"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velHs_Condition2 = abs((PSEs %&gt;% filter(Congruent == "1no motion"))$velH)</w:t>
      </w:r>
    </w:p>
    <w:p w14:paraId="6EFDA151"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PSEs_Condition2_Percentage = PSEs_Condition2_Absolute/velHs_Condition2</w:t>
      </w:r>
    </w:p>
    <w:p w14:paraId="132299BD"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Mean_PSE_Condition2_Percentage = mean(PSEs_Condition2_Percentage)</w:t>
      </w:r>
    </w:p>
    <w:p w14:paraId="31709E22" w14:textId="77777777" w:rsidR="004851AE" w:rsidRPr="00436905" w:rsidRDefault="004851AE" w:rsidP="004851AE">
      <w:pPr>
        <w:pStyle w:val="NoSpacing"/>
        <w:ind w:left="720"/>
        <w:jc w:val="both"/>
        <w:rPr>
          <w:rFonts w:ascii="Courier New" w:hAnsi="Courier New" w:cs="Courier New"/>
          <w:noProof/>
          <w:sz w:val="16"/>
          <w:szCs w:val="16"/>
        </w:rPr>
      </w:pPr>
    </w:p>
    <w:p w14:paraId="486F5A37"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PSE_Difference = Mean_PSE_Condition1_Percentage-Mean_PSE_Condition2_Percentage</w:t>
      </w:r>
    </w:p>
    <w:p w14:paraId="72E4BDFA" w14:textId="77777777" w:rsidR="004851AE" w:rsidRPr="00436905" w:rsidRDefault="004851AE" w:rsidP="004851AE">
      <w:pPr>
        <w:pStyle w:val="NoSpacing"/>
        <w:jc w:val="both"/>
        <w:rPr>
          <w:rFonts w:ascii="Courier New" w:hAnsi="Courier New" w:cs="Courier New"/>
          <w:noProof/>
          <w:sz w:val="16"/>
          <w:szCs w:val="16"/>
        </w:rPr>
      </w:pPr>
    </w:p>
    <w:p w14:paraId="4C592365" w14:textId="77777777" w:rsidR="004851AE" w:rsidRDefault="004851AE" w:rsidP="004851AE">
      <w:r>
        <w:t xml:space="preserve">We follow the same procedure for </w:t>
      </w:r>
      <w:r w:rsidRPr="0043048B">
        <w:rPr>
          <w:rFonts w:ascii="Courier New" w:hAnsi="Courier New" w:cs="Courier New"/>
          <w:noProof/>
          <w:sz w:val="20"/>
          <w:szCs w:val="20"/>
        </w:rPr>
        <w:t>JND_Difference</w:t>
      </w:r>
      <w:r>
        <w:t xml:space="preserve">. While the standard deviation of the fitted </w:t>
      </w:r>
      <w:proofErr w:type="spellStart"/>
      <w:r>
        <w:t>Cummulative</w:t>
      </w:r>
      <w:proofErr w:type="spellEnd"/>
      <w:r>
        <w:t xml:space="preserve"> Gaussian is not the same as the JND, they are proportional. Since </w:t>
      </w:r>
      <w:r w:rsidRPr="0043048B">
        <w:rPr>
          <w:rFonts w:ascii="Courier New" w:hAnsi="Courier New" w:cs="Courier New"/>
          <w:noProof/>
          <w:sz w:val="20"/>
          <w:szCs w:val="20"/>
        </w:rPr>
        <w:t>JND_Difference</w:t>
      </w:r>
      <w:r>
        <w:t xml:space="preserve"> is expressed as a percentage, the difference between standard deviation and JND in absolute values is not a problem.</w:t>
      </w:r>
    </w:p>
    <w:p w14:paraId="12AFB209"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SDs_Condition1_Absolute = (SDs %&gt;% filter(Congruent == "incongruent"))$par</w:t>
      </w:r>
    </w:p>
    <w:p w14:paraId="794DBCA9"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velHs_Condition1 = abs((SDs %&gt;% filter(Congruent == "incongruent"))$velH)</w:t>
      </w:r>
    </w:p>
    <w:p w14:paraId="364BA4D8"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SDs_Condition1_Percentage = SDs_Condition1_Absolute/velHs_Condition1</w:t>
      </w:r>
    </w:p>
    <w:p w14:paraId="0EFFB948"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Mean_SD_Condition1_Percentage = mean(SDs_Condition1_Percentage)</w:t>
      </w:r>
    </w:p>
    <w:p w14:paraId="0373A539" w14:textId="77777777" w:rsidR="004851AE" w:rsidRPr="0028123C" w:rsidRDefault="004851AE" w:rsidP="004851AE">
      <w:pPr>
        <w:pStyle w:val="NoSpacing"/>
        <w:ind w:left="720"/>
        <w:jc w:val="both"/>
        <w:rPr>
          <w:rFonts w:ascii="Courier New" w:hAnsi="Courier New" w:cs="Courier New"/>
          <w:noProof/>
          <w:sz w:val="16"/>
          <w:szCs w:val="16"/>
        </w:rPr>
      </w:pPr>
    </w:p>
    <w:p w14:paraId="069639AD"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SDs_Condition2_Absolute = (SDs %&gt;% filter(Congruent == "1no motion"))$par</w:t>
      </w:r>
    </w:p>
    <w:p w14:paraId="4C2F5DA4"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velHs_Condition2 = abs((SDs %&gt;% filter(Congruent == "1no motion"))$velH)</w:t>
      </w:r>
    </w:p>
    <w:p w14:paraId="50283478"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SDs_Condition2_Percentage = SDs_Condition2_Absolute/velHs_Condition2</w:t>
      </w:r>
    </w:p>
    <w:p w14:paraId="3171BBE8"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Mean_SD_Condition2_Percentage = mean(SDs_Condition2_Percentage)</w:t>
      </w:r>
    </w:p>
    <w:p w14:paraId="734284BA" w14:textId="77777777" w:rsidR="004851AE" w:rsidRPr="0028123C" w:rsidRDefault="004851AE" w:rsidP="004851AE">
      <w:pPr>
        <w:pStyle w:val="NoSpacing"/>
        <w:ind w:left="720"/>
        <w:jc w:val="both"/>
        <w:rPr>
          <w:rFonts w:ascii="Courier New" w:hAnsi="Courier New" w:cs="Courier New"/>
          <w:noProof/>
          <w:sz w:val="16"/>
          <w:szCs w:val="16"/>
        </w:rPr>
      </w:pPr>
    </w:p>
    <w:p w14:paraId="59EABE6B"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JND_Difference = Mean_SD_Condition1_Percentage-Mean_SD_Condition2_Percentage</w:t>
      </w:r>
    </w:p>
    <w:p w14:paraId="1D97E99D" w14:textId="77777777" w:rsidR="004851AE" w:rsidRPr="0028123C" w:rsidRDefault="004851AE" w:rsidP="004851AE">
      <w:pPr>
        <w:pStyle w:val="NoSpacing"/>
        <w:jc w:val="both"/>
        <w:rPr>
          <w:rFonts w:ascii="Courier New" w:hAnsi="Courier New" w:cs="Courier New"/>
          <w:noProof/>
          <w:sz w:val="16"/>
          <w:szCs w:val="16"/>
        </w:rPr>
      </w:pPr>
    </w:p>
    <w:p w14:paraId="67E9DE3C" w14:textId="77777777" w:rsidR="004851AE" w:rsidRDefault="004851AE" w:rsidP="004851AE">
      <w:r w:rsidRPr="0043048B">
        <w:rPr>
          <w:rFonts w:ascii="Courier New" w:hAnsi="Courier New" w:cs="Courier New"/>
          <w:noProof/>
          <w:sz w:val="20"/>
          <w:szCs w:val="20"/>
        </w:rPr>
        <w:t>Mean_Standard</w:t>
      </w:r>
      <w:r>
        <w:t xml:space="preserve"> is the mean PSE across participants for the “</w:t>
      </w:r>
      <w:r w:rsidRPr="0043048B">
        <w:rPr>
          <w:rFonts w:ascii="Courier New" w:hAnsi="Courier New" w:cs="Courier New"/>
          <w:noProof/>
          <w:sz w:val="20"/>
          <w:szCs w:val="20"/>
        </w:rPr>
        <w:t>no motion</w:t>
      </w:r>
      <w:r>
        <w:t>” condition, after normalizing it by adding the mean target velocity and dividing this sum by the mean target velocity, and “</w:t>
      </w:r>
      <w:proofErr w:type="spellStart"/>
      <w:r w:rsidRPr="0043048B">
        <w:rPr>
          <w:rFonts w:ascii="Courier New" w:hAnsi="Courier New" w:cs="Courier New"/>
          <w:noProof/>
          <w:sz w:val="20"/>
          <w:szCs w:val="20"/>
        </w:rPr>
        <w:t>Multiplicator_SD_Standard</w:t>
      </w:r>
      <w:proofErr w:type="spellEnd"/>
      <w:r>
        <w:t>” is the mean standard deviation across participants for the “</w:t>
      </w:r>
      <w:r w:rsidRPr="0043048B">
        <w:rPr>
          <w:rFonts w:ascii="Courier New" w:hAnsi="Courier New" w:cs="Courier New"/>
          <w:noProof/>
          <w:sz w:val="20"/>
          <w:szCs w:val="20"/>
        </w:rPr>
        <w:t>no motion”</w:t>
      </w:r>
      <w:r>
        <w:t xml:space="preserve"> condition, again after normalizing. We already computed these values above:</w:t>
      </w:r>
    </w:p>
    <w:p w14:paraId="11FF9877" w14:textId="77777777" w:rsidR="004851AE" w:rsidRPr="00AF31D6" w:rsidRDefault="004851AE" w:rsidP="004851AE">
      <w:pPr>
        <w:pStyle w:val="NoSpacing"/>
        <w:ind w:left="720"/>
        <w:jc w:val="both"/>
        <w:rPr>
          <w:rFonts w:ascii="Courier New" w:hAnsi="Courier New" w:cs="Courier New"/>
          <w:noProof/>
          <w:sz w:val="16"/>
          <w:szCs w:val="16"/>
        </w:rPr>
      </w:pPr>
      <w:r w:rsidRPr="00AF31D6">
        <w:rPr>
          <w:rFonts w:ascii="Courier New" w:hAnsi="Courier New" w:cs="Courier New"/>
          <w:noProof/>
          <w:sz w:val="16"/>
          <w:szCs w:val="16"/>
        </w:rPr>
        <w:t>Mean_Standard = mean(PSEs_Condition2_Percentage)</w:t>
      </w:r>
    </w:p>
    <w:p w14:paraId="1588B997" w14:textId="77777777" w:rsidR="004851AE" w:rsidRDefault="004851AE" w:rsidP="004851AE">
      <w:pPr>
        <w:pStyle w:val="NoSpacing"/>
        <w:ind w:left="720"/>
        <w:jc w:val="both"/>
        <w:rPr>
          <w:rFonts w:ascii="Courier New" w:hAnsi="Courier New" w:cs="Courier New"/>
          <w:noProof/>
          <w:sz w:val="16"/>
          <w:szCs w:val="16"/>
        </w:rPr>
      </w:pPr>
      <w:r w:rsidRPr="00AF31D6">
        <w:rPr>
          <w:rFonts w:ascii="Courier New" w:hAnsi="Courier New" w:cs="Courier New"/>
          <w:noProof/>
          <w:sz w:val="16"/>
          <w:szCs w:val="16"/>
        </w:rPr>
        <w:t>Multiplicator_SD_Standard = mean(SDs_Condition2_Percentage)</w:t>
      </w:r>
    </w:p>
    <w:p w14:paraId="39449DB6" w14:textId="77777777" w:rsidR="004851AE" w:rsidRPr="00AF31D6" w:rsidRDefault="004851AE" w:rsidP="004851AE">
      <w:pPr>
        <w:pStyle w:val="NoSpacing"/>
        <w:ind w:left="720"/>
        <w:jc w:val="both"/>
        <w:rPr>
          <w:rFonts w:ascii="Courier New" w:hAnsi="Courier New" w:cs="Courier New"/>
          <w:noProof/>
          <w:sz w:val="16"/>
          <w:szCs w:val="16"/>
        </w:rPr>
      </w:pPr>
    </w:p>
    <w:p w14:paraId="18633060" w14:textId="77777777" w:rsidR="004851AE" w:rsidRDefault="004851AE" w:rsidP="004851AE">
      <w:r>
        <w:t>Similarly, we can use the values from above to get the between-participant variability for PSEs and standard deviations of the psychometric functions:</w:t>
      </w:r>
    </w:p>
    <w:p w14:paraId="3043A3E0" w14:textId="77777777" w:rsidR="004851AE" w:rsidRPr="00D53D9D" w:rsidRDefault="004851AE" w:rsidP="004851AE">
      <w:pPr>
        <w:pStyle w:val="NoSpacing"/>
        <w:ind w:left="720"/>
        <w:jc w:val="both"/>
        <w:rPr>
          <w:rFonts w:ascii="Courier New" w:hAnsi="Courier New" w:cs="Courier New"/>
          <w:noProof/>
          <w:sz w:val="16"/>
          <w:szCs w:val="16"/>
        </w:rPr>
      </w:pPr>
      <w:r w:rsidRPr="00D74BB9">
        <w:rPr>
          <w:rFonts w:ascii="Courier New" w:hAnsi="Courier New" w:cs="Courier New"/>
          <w:noProof/>
          <w:sz w:val="16"/>
          <w:szCs w:val="16"/>
        </w:rPr>
        <w:t>Mean_Variability_Between</w:t>
      </w:r>
      <w:r>
        <w:rPr>
          <w:rFonts w:ascii="Courier New" w:hAnsi="Courier New" w:cs="Courier New"/>
          <w:noProof/>
          <w:sz w:val="16"/>
          <w:szCs w:val="16"/>
        </w:rPr>
        <w:t xml:space="preserve"> = </w:t>
      </w:r>
      <w:r w:rsidRPr="00D53D9D">
        <w:rPr>
          <w:rFonts w:ascii="Courier New" w:hAnsi="Courier New" w:cs="Courier New"/>
          <w:noProof/>
          <w:sz w:val="16"/>
          <w:szCs w:val="16"/>
        </w:rPr>
        <w:t>sd(PSEs_Condition2_Percentage)</w:t>
      </w:r>
    </w:p>
    <w:p w14:paraId="2DF2896A" w14:textId="77777777" w:rsidR="004851AE" w:rsidRDefault="004851AE" w:rsidP="004851AE">
      <w:pPr>
        <w:pStyle w:val="NoSpacing"/>
        <w:ind w:left="720"/>
        <w:jc w:val="both"/>
        <w:rPr>
          <w:rFonts w:ascii="Courier New" w:hAnsi="Courier New" w:cs="Courier New"/>
          <w:noProof/>
          <w:sz w:val="16"/>
          <w:szCs w:val="16"/>
        </w:rPr>
      </w:pPr>
      <w:r w:rsidRPr="00C86279">
        <w:rPr>
          <w:rFonts w:ascii="Courier New" w:hAnsi="Courier New" w:cs="Courier New"/>
          <w:noProof/>
          <w:sz w:val="16"/>
          <w:szCs w:val="16"/>
        </w:rPr>
        <w:t xml:space="preserve">SD_Variability_Between </w:t>
      </w:r>
      <w:r>
        <w:rPr>
          <w:rFonts w:ascii="Courier New" w:hAnsi="Courier New" w:cs="Courier New"/>
          <w:noProof/>
          <w:sz w:val="16"/>
          <w:szCs w:val="16"/>
        </w:rPr>
        <w:t xml:space="preserve">= </w:t>
      </w:r>
      <w:r w:rsidRPr="00D53D9D">
        <w:rPr>
          <w:rFonts w:ascii="Courier New" w:hAnsi="Courier New" w:cs="Courier New"/>
          <w:noProof/>
          <w:sz w:val="16"/>
          <w:szCs w:val="16"/>
        </w:rPr>
        <w:t>sd(SDs_Condition2_Percentage)</w:t>
      </w:r>
    </w:p>
    <w:p w14:paraId="4C8E7475" w14:textId="77777777" w:rsidR="004851AE" w:rsidRPr="00D53D9D" w:rsidRDefault="004851AE" w:rsidP="004851AE">
      <w:pPr>
        <w:pStyle w:val="NoSpacing"/>
        <w:ind w:left="720"/>
        <w:jc w:val="both"/>
        <w:rPr>
          <w:rFonts w:ascii="Courier New" w:hAnsi="Courier New" w:cs="Courier New"/>
          <w:noProof/>
          <w:sz w:val="16"/>
          <w:szCs w:val="16"/>
        </w:rPr>
      </w:pPr>
    </w:p>
    <w:p w14:paraId="10169B40" w14:textId="4C58E6F8" w:rsidR="004851AE" w:rsidRDefault="004851AE" w:rsidP="004851AE">
      <w:r>
        <w:t>To choose whether a Gaussian or a Cauchy function is more appropriate for “</w:t>
      </w:r>
      <w:proofErr w:type="spellStart"/>
      <w:r w:rsidRPr="0043048B">
        <w:rPr>
          <w:rFonts w:ascii="Courier New" w:hAnsi="Courier New" w:cs="Courier New"/>
          <w:noProof/>
          <w:sz w:val="20"/>
          <w:szCs w:val="20"/>
        </w:rPr>
        <w:t>ResponseFunction</w:t>
      </w:r>
      <w:proofErr w:type="spellEnd"/>
      <w:r w:rsidRPr="00900E45">
        <w:t>”</w:t>
      </w:r>
      <w:r>
        <w:t xml:space="preserve"> and determine their standard deviation or scale, respectively, we can use the </w:t>
      </w:r>
      <w:r w:rsidRPr="0043048B">
        <w:rPr>
          <w:rFonts w:ascii="Courier New" w:hAnsi="Courier New" w:cs="Courier New"/>
          <w:noProof/>
          <w:sz w:val="20"/>
          <w:szCs w:val="20"/>
        </w:rPr>
        <w:t>fitdistr()</w:t>
      </w:r>
      <w:r w:rsidRPr="0043048B">
        <w:rPr>
          <w:rFonts w:ascii="Courier New" w:hAnsi="Courier New" w:cs="Courier New"/>
          <w:noProof/>
          <w:sz w:val="16"/>
          <w:szCs w:val="16"/>
        </w:rPr>
        <w:t xml:space="preserve"> </w:t>
      </w:r>
      <w:r>
        <w:t xml:space="preserve">function from the </w:t>
      </w:r>
      <w:r w:rsidRPr="0043048B">
        <w:rPr>
          <w:rFonts w:ascii="Courier New" w:hAnsi="Courier New" w:cs="Courier New"/>
          <w:noProof/>
          <w:sz w:val="20"/>
          <w:szCs w:val="20"/>
        </w:rPr>
        <w:t>MASS</w:t>
      </w:r>
      <w:r>
        <w:t xml:space="preserve"> package to determine the best fit for each PEST. To get the normalized value, we use the function to fit Gaussian and Cauchy functions to the quotient </w:t>
      </w:r>
      <w:r w:rsidRPr="0043048B">
        <w:rPr>
          <w:rFonts w:ascii="Courier New" w:hAnsi="Courier New" w:cs="Courier New"/>
          <w:noProof/>
          <w:sz w:val="20"/>
          <w:szCs w:val="20"/>
        </w:rPr>
        <w:t>velH_Pest/velH</w:t>
      </w:r>
      <w:r>
        <w:t xml:space="preserve">, separately for each congruency condition, </w:t>
      </w:r>
      <w:proofErr w:type="gramStart"/>
      <w:r>
        <w:t>participant</w:t>
      </w:r>
      <w:proofErr w:type="gramEnd"/>
      <w:r>
        <w:t xml:space="preserve"> and target velocity. We furthermore extract the loglikelihood from the fit as a measure of model</w:t>
      </w:r>
      <w:r w:rsidR="0043048B">
        <w:t xml:space="preserve"> </w:t>
      </w:r>
      <w:r>
        <w:t xml:space="preserve">fit. We subtract the loglikelihood for the Normal distribution from the loglikelihood for the Cauchy distribution. Higher loglikelihoods signify a better model fit. When this difference is positive, the Cauchy distribution makes for the better fit, and if it is negative, the Normal distribution makes for the better fit. We then take the median for each of these parameters across all conditions as final values for </w:t>
      </w:r>
      <w:r w:rsidRPr="0090370D">
        <w:rPr>
          <w:b/>
          <w:bCs/>
          <w:noProof/>
        </w:rPr>
        <w:t>SD_ResponseFunction</w:t>
      </w:r>
      <w:r>
        <w:rPr>
          <w:b/>
          <w:bCs/>
          <w:noProof/>
        </w:rPr>
        <w:t>.</w:t>
      </w:r>
    </w:p>
    <w:p w14:paraId="4E4EAB8F"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Dataframe %&gt;% </w:t>
      </w:r>
    </w:p>
    <w:p w14:paraId="3B186777"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group_by(participant) %&gt;% </w:t>
      </w:r>
    </w:p>
    <w:p w14:paraId="324603E4"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mutate(Scale_Cauchy = fitdistr(velH_Pest/velH,"cauchy")$estimate[2],</w:t>
      </w:r>
    </w:p>
    <w:p w14:paraId="43101C7E"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SD_Normal = fitdistr(velH_Pest/velH,"normal")$estimate[2],</w:t>
      </w:r>
    </w:p>
    <w:p w14:paraId="5C21DF5E"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loglikelihood_Cauchy = fitdistr(velH_Pest/velH,"cauchy")$loglik,</w:t>
      </w:r>
    </w:p>
    <w:p w14:paraId="1A8311EF"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loglikelihood_Normal = fitdistr(velH_Pest/velH,"normal")$loglik,</w:t>
      </w:r>
    </w:p>
    <w:p w14:paraId="3153D02C"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loglikelihood_Difference = loglikelihood_Cauchy-loglikelihood_Normal) %&gt;% </w:t>
      </w:r>
    </w:p>
    <w:p w14:paraId="7765F35C"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dplyr::select(participant,Scale_Cauchy,loglikelihood_Cauchy,SD_Normal,loglikelihood_Normal, loglikelihood_Difference) %&gt;% </w:t>
      </w:r>
    </w:p>
    <w:p w14:paraId="1D360649"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slice(1) %&gt;% </w:t>
      </w:r>
    </w:p>
    <w:p w14:paraId="3C9BEDB8"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ungroup() %&gt;% </w:t>
      </w:r>
    </w:p>
    <w:p w14:paraId="44FB8575"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summarise(median_Scale_Cauchy = median(Scale_Cauchy),</w:t>
      </w:r>
    </w:p>
    <w:p w14:paraId="003BBCA3" w14:textId="77777777" w:rsidR="004851AE" w:rsidRPr="00965728" w:rsidRDefault="004851AE" w:rsidP="004851AE">
      <w:pPr>
        <w:pStyle w:val="NoSpacing"/>
        <w:ind w:left="720"/>
        <w:jc w:val="both"/>
        <w:rPr>
          <w:rFonts w:ascii="Courier New" w:hAnsi="Courier New" w:cs="Courier New"/>
          <w:noProof/>
          <w:sz w:val="16"/>
          <w:szCs w:val="16"/>
          <w:lang w:val="es-ES"/>
        </w:rPr>
      </w:pPr>
      <w:r w:rsidRPr="00900E45">
        <w:rPr>
          <w:rFonts w:ascii="Courier New" w:hAnsi="Courier New" w:cs="Courier New"/>
          <w:noProof/>
          <w:sz w:val="16"/>
          <w:szCs w:val="16"/>
        </w:rPr>
        <w:t xml:space="preserve">            </w:t>
      </w:r>
      <w:r w:rsidRPr="00965728">
        <w:rPr>
          <w:rFonts w:ascii="Courier New" w:hAnsi="Courier New" w:cs="Courier New"/>
          <w:noProof/>
          <w:sz w:val="16"/>
          <w:szCs w:val="16"/>
          <w:lang w:val="es-ES"/>
        </w:rPr>
        <w:t>median_SD_Normal = median(SD_Normal),</w:t>
      </w:r>
    </w:p>
    <w:p w14:paraId="0EC0789C" w14:textId="77777777" w:rsidR="004851AE" w:rsidRDefault="004851AE" w:rsidP="004851AE">
      <w:pPr>
        <w:pStyle w:val="NoSpacing"/>
        <w:ind w:left="720"/>
        <w:jc w:val="both"/>
        <w:rPr>
          <w:rFonts w:ascii="Courier New" w:hAnsi="Courier New" w:cs="Courier New"/>
          <w:noProof/>
          <w:sz w:val="16"/>
          <w:szCs w:val="16"/>
        </w:rPr>
      </w:pPr>
      <w:r w:rsidRPr="00965728">
        <w:rPr>
          <w:rFonts w:ascii="Courier New" w:hAnsi="Courier New" w:cs="Courier New"/>
          <w:noProof/>
          <w:sz w:val="16"/>
          <w:szCs w:val="16"/>
          <w:lang w:val="es-ES"/>
        </w:rPr>
        <w:t xml:space="preserve">            </w:t>
      </w:r>
      <w:r w:rsidRPr="00900E45">
        <w:rPr>
          <w:rFonts w:ascii="Courier New" w:hAnsi="Courier New" w:cs="Courier New"/>
          <w:noProof/>
          <w:sz w:val="16"/>
          <w:szCs w:val="16"/>
        </w:rPr>
        <w:t>median_loglike_CauchyMinusNormal = median(loglikelihood_Difference))</w:t>
      </w:r>
    </w:p>
    <w:p w14:paraId="08DF9F6A" w14:textId="77777777" w:rsidR="004851AE" w:rsidRDefault="004851AE" w:rsidP="004851AE">
      <w:pPr>
        <w:pStyle w:val="NoSpacing"/>
        <w:jc w:val="both"/>
        <w:rPr>
          <w:rFonts w:ascii="Courier New" w:hAnsi="Courier New" w:cs="Courier New"/>
          <w:noProof/>
          <w:sz w:val="16"/>
          <w:szCs w:val="16"/>
        </w:rPr>
      </w:pPr>
    </w:p>
    <w:p w14:paraId="05F363D5" w14:textId="77777777" w:rsidR="004851AE" w:rsidRPr="00B66447" w:rsidRDefault="004851AE" w:rsidP="004851AE">
      <w:pPr>
        <w:pStyle w:val="NoSpacing"/>
        <w:ind w:left="720"/>
        <w:jc w:val="both"/>
        <w:rPr>
          <w:rFonts w:ascii="Courier New" w:hAnsi="Courier New" w:cs="Courier New"/>
          <w:noProof/>
          <w:sz w:val="16"/>
          <w:szCs w:val="16"/>
        </w:rPr>
      </w:pPr>
      <w:r w:rsidRPr="00B66447">
        <w:rPr>
          <w:rFonts w:ascii="Courier New" w:hAnsi="Courier New" w:cs="Courier New"/>
          <w:noProof/>
          <w:sz w:val="16"/>
          <w:szCs w:val="16"/>
        </w:rPr>
        <w:t>if (ResponseDistribution[3] &gt; 0){</w:t>
      </w:r>
    </w:p>
    <w:p w14:paraId="6549A27F" w14:textId="77777777" w:rsidR="004851AE" w:rsidRPr="00B66447" w:rsidRDefault="004851AE" w:rsidP="004851AE">
      <w:pPr>
        <w:pStyle w:val="NoSpacing"/>
        <w:ind w:left="720"/>
        <w:jc w:val="both"/>
        <w:rPr>
          <w:rFonts w:ascii="Courier New" w:hAnsi="Courier New" w:cs="Courier New"/>
          <w:noProof/>
          <w:sz w:val="16"/>
          <w:szCs w:val="16"/>
        </w:rPr>
      </w:pPr>
      <w:r w:rsidRPr="00B66447">
        <w:rPr>
          <w:rFonts w:ascii="Courier New" w:hAnsi="Courier New" w:cs="Courier New"/>
          <w:noProof/>
          <w:sz w:val="16"/>
          <w:szCs w:val="16"/>
        </w:rPr>
        <w:t xml:space="preserve">  SD_ResponseFunction = ResponseDistribution[1] </w:t>
      </w:r>
    </w:p>
    <w:p w14:paraId="54EBD668" w14:textId="77777777" w:rsidR="004851AE" w:rsidRPr="00B66447" w:rsidRDefault="004851AE" w:rsidP="004851AE">
      <w:pPr>
        <w:pStyle w:val="NoSpacing"/>
        <w:ind w:left="720"/>
        <w:jc w:val="both"/>
        <w:rPr>
          <w:rFonts w:ascii="Courier New" w:hAnsi="Courier New" w:cs="Courier New"/>
          <w:noProof/>
          <w:sz w:val="16"/>
          <w:szCs w:val="16"/>
        </w:rPr>
      </w:pPr>
      <w:r w:rsidRPr="00B66447">
        <w:rPr>
          <w:rFonts w:ascii="Courier New" w:hAnsi="Courier New" w:cs="Courier New"/>
          <w:noProof/>
          <w:sz w:val="16"/>
          <w:szCs w:val="16"/>
        </w:rPr>
        <w:t>} else {</w:t>
      </w:r>
    </w:p>
    <w:p w14:paraId="768D31E3" w14:textId="77777777" w:rsidR="004851AE" w:rsidRPr="00B66447" w:rsidRDefault="004851AE" w:rsidP="004851AE">
      <w:pPr>
        <w:pStyle w:val="NoSpacing"/>
        <w:ind w:left="720"/>
        <w:jc w:val="both"/>
        <w:rPr>
          <w:rFonts w:ascii="Courier New" w:hAnsi="Courier New" w:cs="Courier New"/>
          <w:noProof/>
          <w:sz w:val="16"/>
          <w:szCs w:val="16"/>
        </w:rPr>
      </w:pPr>
      <w:r w:rsidRPr="00B66447">
        <w:rPr>
          <w:rFonts w:ascii="Courier New" w:hAnsi="Courier New" w:cs="Courier New"/>
          <w:noProof/>
          <w:sz w:val="16"/>
          <w:szCs w:val="16"/>
        </w:rPr>
        <w:t xml:space="preserve">  SD_ResponseFunction = ResponseDistribution[1] </w:t>
      </w:r>
    </w:p>
    <w:p w14:paraId="21BFD710" w14:textId="77777777" w:rsidR="004851AE" w:rsidRDefault="004851AE" w:rsidP="004851AE">
      <w:pPr>
        <w:pStyle w:val="NoSpacing"/>
        <w:ind w:left="720"/>
        <w:jc w:val="both"/>
        <w:rPr>
          <w:rFonts w:ascii="Courier New" w:hAnsi="Courier New" w:cs="Courier New"/>
          <w:noProof/>
          <w:sz w:val="16"/>
          <w:szCs w:val="16"/>
        </w:rPr>
      </w:pPr>
      <w:r w:rsidRPr="00B66447">
        <w:rPr>
          <w:rFonts w:ascii="Courier New" w:hAnsi="Courier New" w:cs="Courier New"/>
          <w:noProof/>
          <w:sz w:val="16"/>
          <w:szCs w:val="16"/>
        </w:rPr>
        <w:t>}</w:t>
      </w:r>
    </w:p>
    <w:p w14:paraId="57AA558E" w14:textId="77777777" w:rsidR="004851AE" w:rsidRPr="00900E45" w:rsidRDefault="004851AE" w:rsidP="004851AE">
      <w:pPr>
        <w:pStyle w:val="NoSpacing"/>
        <w:jc w:val="both"/>
        <w:rPr>
          <w:rFonts w:ascii="Courier New" w:hAnsi="Courier New" w:cs="Courier New"/>
          <w:noProof/>
          <w:sz w:val="16"/>
          <w:szCs w:val="16"/>
        </w:rPr>
      </w:pPr>
    </w:p>
    <w:p w14:paraId="3CA11322" w14:textId="77777777" w:rsidR="004851AE" w:rsidRDefault="004851AE" w:rsidP="004851AE">
      <w:r>
        <w:t>Please note that this procedure yields the same variability parameter for both conditions. That is, we assume that the precision is not vastly different between the conditions. For JND differences bigger than 25 %, it might be advisable to use different variabilit</w:t>
      </w:r>
      <w:r w:rsidRPr="006E68CD">
        <w:t>y</w:t>
      </w:r>
      <w:r>
        <w:t xml:space="preserve"> parameters for the baseline and the test condition. </w:t>
      </w:r>
    </w:p>
    <w:p w14:paraId="0A67E46F" w14:textId="77777777" w:rsidR="004851AE" w:rsidRPr="00DA043D" w:rsidRDefault="004851AE" w:rsidP="004851AE">
      <w:r>
        <w:lastRenderedPageBreak/>
        <w:t xml:space="preserve">The whole package, including code and sample data, is available on </w:t>
      </w:r>
      <w:hyperlink r:id="rId8" w:history="1">
        <w:r w:rsidRPr="00F7517B">
          <w:rPr>
            <w:rStyle w:val="Hyperlink"/>
          </w:rPr>
          <w:t>GitHub</w:t>
        </w:r>
      </w:hyperlink>
      <w:r>
        <w:t>.</w:t>
      </w:r>
    </w:p>
    <w:p w14:paraId="61841D7C" w14:textId="77777777" w:rsidR="004851AE" w:rsidRDefault="004851AE" w:rsidP="006D0A02">
      <w:pPr>
        <w:pStyle w:val="Heading2"/>
        <w:rPr>
          <w:noProof/>
        </w:rPr>
      </w:pPr>
      <w:bookmarkStart w:id="8" w:name="_Toc53888650"/>
      <w:r>
        <w:rPr>
          <w:noProof/>
        </w:rPr>
        <w:t>Simulating the Data</w:t>
      </w:r>
      <w:bookmarkEnd w:id="8"/>
    </w:p>
    <w:p w14:paraId="246BFB09" w14:textId="77777777" w:rsidR="004851AE" w:rsidRDefault="004851AE" w:rsidP="004851AE">
      <w:pPr>
        <w:jc w:val="both"/>
        <w:rPr>
          <w:noProof/>
        </w:rPr>
      </w:pPr>
      <w:r>
        <w:rPr>
          <w:noProof/>
        </w:rPr>
        <w:t>We can then proceed to simulating the dataset. You can use either the above procedure to extract the values from a dataset or make estimated guesses about each value based on the literature.</w:t>
      </w:r>
    </w:p>
    <w:p w14:paraId="5D8A4BB4" w14:textId="77777777" w:rsidR="004851AE" w:rsidRPr="00104D08"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ID = paste0("s",1:15)</w:t>
      </w:r>
    </w:p>
    <w:p w14:paraId="1D872484" w14:textId="77777777" w:rsidR="004851AE" w:rsidRPr="00104D08"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ConditionOfInterest = c(0,1)</w:t>
      </w:r>
    </w:p>
    <w:p w14:paraId="6490938C" w14:textId="77777777" w:rsidR="004851AE" w:rsidRPr="00104D08"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StandardValues = c(5,8)</w:t>
      </w:r>
    </w:p>
    <w:p w14:paraId="19795986" w14:textId="77777777" w:rsidR="004851AE"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reps = 1:100</w:t>
      </w:r>
    </w:p>
    <w:p w14:paraId="5F6C203A" w14:textId="77777777" w:rsidR="004851AE" w:rsidRPr="00104D08" w:rsidRDefault="004851AE" w:rsidP="004851AE">
      <w:pPr>
        <w:pStyle w:val="NoSpacing"/>
        <w:ind w:left="720"/>
        <w:jc w:val="both"/>
        <w:rPr>
          <w:rFonts w:ascii="Courier New" w:hAnsi="Courier New" w:cs="Courier New"/>
          <w:noProof/>
          <w:sz w:val="16"/>
          <w:szCs w:val="16"/>
        </w:rPr>
      </w:pPr>
    </w:p>
    <w:p w14:paraId="521D33E6" w14:textId="77777777" w:rsidR="004851AE" w:rsidRPr="00104D08"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PSE_Difference = -0.1</w:t>
      </w:r>
    </w:p>
    <w:p w14:paraId="455CEECC" w14:textId="77777777" w:rsidR="004851AE" w:rsidRPr="00104D08"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JND_Difference = 0.25</w:t>
      </w:r>
    </w:p>
    <w:p w14:paraId="1941E5B3" w14:textId="77777777" w:rsidR="004851AE" w:rsidRPr="00104D08"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Multiplicator_PSE_Standard = 0</w:t>
      </w:r>
    </w:p>
    <w:p w14:paraId="1015B27C" w14:textId="77777777" w:rsidR="004851AE" w:rsidRPr="00104D08"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Multiplicator_SD_Standard = 0.15</w:t>
      </w:r>
    </w:p>
    <w:p w14:paraId="2B6D0A34" w14:textId="77777777" w:rsidR="004851AE" w:rsidRPr="00104D08"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Type_ResponseFunction = "Normal"</w:t>
      </w:r>
    </w:p>
    <w:p w14:paraId="112D277D" w14:textId="77777777" w:rsidR="004851AE" w:rsidRPr="00104D08"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SD_ResponseFunction = 0.1</w:t>
      </w:r>
    </w:p>
    <w:p w14:paraId="0C509B8A" w14:textId="18D53390" w:rsidR="004851AE" w:rsidRPr="00104D08"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Mean_Variability_Between = 0.</w:t>
      </w:r>
      <w:r w:rsidR="0043048B">
        <w:rPr>
          <w:rFonts w:ascii="Courier New" w:hAnsi="Courier New" w:cs="Courier New"/>
          <w:noProof/>
          <w:sz w:val="16"/>
          <w:szCs w:val="16"/>
        </w:rPr>
        <w:t>2</w:t>
      </w:r>
    </w:p>
    <w:p w14:paraId="0B6BA84C" w14:textId="04B87912" w:rsidR="004851AE"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SD_Variability_Between = 0.</w:t>
      </w:r>
      <w:r w:rsidR="0043048B">
        <w:rPr>
          <w:rFonts w:ascii="Courier New" w:hAnsi="Courier New" w:cs="Courier New"/>
          <w:noProof/>
          <w:sz w:val="16"/>
          <w:szCs w:val="16"/>
        </w:rPr>
        <w:t>2</w:t>
      </w:r>
    </w:p>
    <w:p w14:paraId="3C2410B3" w14:textId="77777777" w:rsidR="004851AE" w:rsidRPr="00104D08" w:rsidRDefault="004851AE" w:rsidP="004851AE">
      <w:pPr>
        <w:pStyle w:val="NoSpacing"/>
        <w:jc w:val="both"/>
        <w:rPr>
          <w:rFonts w:ascii="Courier New" w:hAnsi="Courier New" w:cs="Courier New"/>
          <w:noProof/>
          <w:sz w:val="16"/>
          <w:szCs w:val="16"/>
        </w:rPr>
      </w:pPr>
    </w:p>
    <w:p w14:paraId="4EA1797E" w14:textId="77A410B6" w:rsidR="004851AE" w:rsidRDefault="004851AE" w:rsidP="004851AE">
      <w:pPr>
        <w:jc w:val="both"/>
        <w:rPr>
          <w:noProof/>
        </w:rPr>
      </w:pPr>
      <w:r w:rsidRPr="0090370D">
        <w:rPr>
          <w:noProof/>
        </w:rPr>
        <w:t>Next, we simulate one whole data set based on the above values. We first create a data frame with one row for each trial</w:t>
      </w:r>
      <w:r w:rsidR="00F30B42">
        <w:rPr>
          <w:noProof/>
        </w:rPr>
        <w:t xml:space="preserve"> and participant.</w:t>
      </w:r>
      <w:r>
        <w:rPr>
          <w:noProof/>
        </w:rPr>
        <w:t xml:space="preserve"> </w:t>
      </w:r>
    </w:p>
    <w:p w14:paraId="23BEC824" w14:textId="77777777" w:rsidR="004851AE" w:rsidRDefault="004851AE" w:rsidP="004851AE">
      <w:pPr>
        <w:pStyle w:val="NoSpacing"/>
        <w:ind w:left="720"/>
        <w:jc w:val="both"/>
        <w:rPr>
          <w:rFonts w:ascii="Courier New" w:hAnsi="Courier New" w:cs="Courier New"/>
          <w:noProof/>
          <w:sz w:val="16"/>
          <w:szCs w:val="16"/>
        </w:rPr>
      </w:pPr>
      <w:r w:rsidRPr="00FB4E66">
        <w:rPr>
          <w:rFonts w:ascii="Courier New" w:hAnsi="Courier New" w:cs="Courier New"/>
          <w:noProof/>
          <w:sz w:val="16"/>
          <w:szCs w:val="16"/>
        </w:rPr>
        <w:t>Psychometric = expand.grid(ID=ID, ConditionOfInterest=ConditionOfInterest, StandardValues=StandardValues, reps = reps)</w:t>
      </w:r>
    </w:p>
    <w:p w14:paraId="6910E019" w14:textId="77777777" w:rsidR="004851AE" w:rsidRPr="00FB4E66" w:rsidRDefault="004851AE" w:rsidP="004851AE">
      <w:pPr>
        <w:pStyle w:val="NoSpacing"/>
        <w:jc w:val="both"/>
        <w:rPr>
          <w:rFonts w:ascii="Courier New" w:hAnsi="Courier New" w:cs="Courier New"/>
          <w:noProof/>
          <w:sz w:val="16"/>
          <w:szCs w:val="16"/>
        </w:rPr>
      </w:pPr>
    </w:p>
    <w:p w14:paraId="477202D0" w14:textId="77777777" w:rsidR="004851AE" w:rsidRDefault="004851AE" w:rsidP="004851AE">
      <w:pPr>
        <w:jc w:val="both"/>
        <w:rPr>
          <w:noProof/>
        </w:rPr>
      </w:pPr>
      <w:r w:rsidRPr="0090370D">
        <w:rPr>
          <w:noProof/>
        </w:rPr>
        <w:t xml:space="preserve">Then, we draw multiplicators for PSEs and JNDs per subject, accounting for between-subject differences in biases and precision. </w:t>
      </w:r>
    </w:p>
    <w:p w14:paraId="7BE2B655" w14:textId="77777777" w:rsidR="004851AE" w:rsidRPr="00FB4E66" w:rsidRDefault="004851AE" w:rsidP="004851AE">
      <w:pPr>
        <w:pStyle w:val="NoSpacing"/>
        <w:ind w:left="720"/>
        <w:jc w:val="both"/>
        <w:rPr>
          <w:rFonts w:ascii="Courier New" w:hAnsi="Courier New" w:cs="Courier New"/>
          <w:noProof/>
          <w:sz w:val="16"/>
          <w:szCs w:val="16"/>
        </w:rPr>
      </w:pPr>
      <w:r w:rsidRPr="00FB4E66">
        <w:rPr>
          <w:rFonts w:ascii="Courier New" w:hAnsi="Courier New" w:cs="Courier New"/>
          <w:noProof/>
          <w:sz w:val="16"/>
          <w:szCs w:val="16"/>
        </w:rPr>
        <w:t>Psychometric = Psychometric %&gt;%</w:t>
      </w:r>
    </w:p>
    <w:p w14:paraId="4379D3BD" w14:textId="77777777" w:rsidR="004851AE" w:rsidRPr="00FB4E66" w:rsidRDefault="004851AE" w:rsidP="004851AE">
      <w:pPr>
        <w:pStyle w:val="NoSpacing"/>
        <w:ind w:left="720"/>
        <w:jc w:val="both"/>
        <w:rPr>
          <w:rFonts w:ascii="Courier New" w:hAnsi="Courier New" w:cs="Courier New"/>
          <w:noProof/>
          <w:sz w:val="16"/>
          <w:szCs w:val="16"/>
        </w:rPr>
      </w:pPr>
      <w:r w:rsidRPr="00FB4E66">
        <w:rPr>
          <w:rFonts w:ascii="Courier New" w:hAnsi="Courier New" w:cs="Courier New"/>
          <w:noProof/>
          <w:sz w:val="16"/>
          <w:szCs w:val="16"/>
        </w:rPr>
        <w:t xml:space="preserve">  group_by(ID) %&gt;%#</w:t>
      </w:r>
    </w:p>
    <w:p w14:paraId="33BCD30D" w14:textId="77777777" w:rsidR="004851AE" w:rsidRPr="00FB4E66" w:rsidRDefault="004851AE" w:rsidP="004851AE">
      <w:pPr>
        <w:pStyle w:val="NoSpacing"/>
        <w:ind w:left="720"/>
        <w:jc w:val="both"/>
        <w:rPr>
          <w:rFonts w:ascii="Courier New" w:hAnsi="Courier New" w:cs="Courier New"/>
          <w:noProof/>
          <w:sz w:val="16"/>
          <w:szCs w:val="16"/>
        </w:rPr>
      </w:pPr>
      <w:r w:rsidRPr="00FB4E66">
        <w:rPr>
          <w:rFonts w:ascii="Courier New" w:hAnsi="Courier New" w:cs="Courier New"/>
          <w:noProof/>
          <w:sz w:val="16"/>
          <w:szCs w:val="16"/>
        </w:rPr>
        <w:t xml:space="preserve">  mutate(PSE_Factor_ID = rnorm(1,1,Mean_Variability_Between),</w:t>
      </w:r>
    </w:p>
    <w:p w14:paraId="6DF967F2" w14:textId="77777777" w:rsidR="004851AE" w:rsidRDefault="004851AE" w:rsidP="004851AE">
      <w:pPr>
        <w:pStyle w:val="NoSpacing"/>
        <w:ind w:left="720"/>
        <w:jc w:val="both"/>
        <w:rPr>
          <w:rFonts w:ascii="Courier New" w:hAnsi="Courier New" w:cs="Courier New"/>
          <w:noProof/>
          <w:sz w:val="16"/>
          <w:szCs w:val="16"/>
        </w:rPr>
      </w:pPr>
      <w:r w:rsidRPr="00FB4E66">
        <w:rPr>
          <w:rFonts w:ascii="Courier New" w:hAnsi="Courier New" w:cs="Courier New"/>
          <w:noProof/>
          <w:sz w:val="16"/>
          <w:szCs w:val="16"/>
        </w:rPr>
        <w:t xml:space="preserve">         SD_Factor_ID = rnorm(1,1,SD_Variability_Between))</w:t>
      </w:r>
    </w:p>
    <w:p w14:paraId="1415A108" w14:textId="77777777" w:rsidR="004851AE" w:rsidRPr="00FB4E66" w:rsidRDefault="004851AE" w:rsidP="004851AE">
      <w:pPr>
        <w:pStyle w:val="NoSpacing"/>
        <w:jc w:val="both"/>
        <w:rPr>
          <w:rFonts w:ascii="Courier New" w:hAnsi="Courier New" w:cs="Courier New"/>
          <w:noProof/>
          <w:sz w:val="16"/>
          <w:szCs w:val="16"/>
        </w:rPr>
      </w:pPr>
    </w:p>
    <w:p w14:paraId="1CCF7BF6" w14:textId="2F8513E6" w:rsidR="004851AE" w:rsidRDefault="004851AE" w:rsidP="004851AE">
      <w:pPr>
        <w:jc w:val="both"/>
        <w:rPr>
          <w:noProof/>
        </w:rPr>
      </w:pPr>
      <w:r w:rsidRPr="0090370D">
        <w:rPr>
          <w:noProof/>
        </w:rPr>
        <w:t>Omitting this step amounts to the assumption that the effect of interest is equally strong in each participant.</w:t>
      </w:r>
      <w:r>
        <w:rPr>
          <w:noProof/>
        </w:rPr>
        <w:t xml:space="preserve"> This can be a valid assumption, but it should not be the default. Rather, the value chosen here should be justified, independently of whether it is zero or above zero. </w:t>
      </w:r>
      <w:r w:rsidRPr="00856393">
        <w:rPr>
          <w:noProof/>
        </w:rPr>
        <w:t>Next, we simulate means and standard deviations of the psychometric functions for each condition</w:t>
      </w:r>
      <w:r w:rsidR="00294964">
        <w:rPr>
          <w:noProof/>
        </w:rPr>
        <w:t>. W</w:t>
      </w:r>
      <w:r w:rsidRPr="00856393">
        <w:rPr>
          <w:noProof/>
        </w:rPr>
        <w:t xml:space="preserve">e </w:t>
      </w:r>
      <w:r w:rsidR="00294964">
        <w:rPr>
          <w:noProof/>
        </w:rPr>
        <w:t xml:space="preserve">also </w:t>
      </w:r>
      <w:r w:rsidRPr="00856393">
        <w:rPr>
          <w:noProof/>
        </w:rPr>
        <w:t xml:space="preserve">add </w:t>
      </w:r>
      <w:r w:rsidR="00294964">
        <w:rPr>
          <w:noProof/>
        </w:rPr>
        <w:t xml:space="preserve">in </w:t>
      </w:r>
      <w:r w:rsidRPr="00856393">
        <w:rPr>
          <w:noProof/>
        </w:rPr>
        <w:t>between-subject variability</w:t>
      </w:r>
      <w:r w:rsidR="00294964">
        <w:rPr>
          <w:noProof/>
        </w:rPr>
        <w:t xml:space="preserve"> for PSEs and standard deviations</w:t>
      </w:r>
      <w:r>
        <w:rPr>
          <w:noProof/>
        </w:rPr>
        <w:t>.</w:t>
      </w:r>
    </w:p>
    <w:p w14:paraId="5ED34DDA" w14:textId="77777777" w:rsidR="004851AE" w:rsidRPr="00571EA5" w:rsidRDefault="004851AE" w:rsidP="004851AE">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Psychometric = Psychometric %&gt;%</w:t>
      </w:r>
    </w:p>
    <w:p w14:paraId="6B5E9AF4" w14:textId="77777777" w:rsidR="004851AE" w:rsidRPr="00571EA5" w:rsidRDefault="004851AE" w:rsidP="004851AE">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 xml:space="preserve">  mutate(</w:t>
      </w:r>
    </w:p>
    <w:p w14:paraId="276B7F06" w14:textId="77777777" w:rsidR="004851AE" w:rsidRPr="00571EA5" w:rsidRDefault="004851AE" w:rsidP="004851AE">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 xml:space="preserve">    Mean_Standard = StandardValues+StandardValues*Multiplicator_PSE_Standard,</w:t>
      </w:r>
    </w:p>
    <w:p w14:paraId="61F4D0BC" w14:textId="77777777" w:rsidR="004851AE" w:rsidRPr="00571EA5" w:rsidRDefault="004851AE" w:rsidP="004851AE">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 xml:space="preserve">    SD_Standard = StandardValues*Multiplicator_SD_Standard,</w:t>
      </w:r>
    </w:p>
    <w:p w14:paraId="07F8A80C" w14:textId="77777777" w:rsidR="004851AE" w:rsidRPr="00571EA5" w:rsidRDefault="004851AE" w:rsidP="004851AE">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 xml:space="preserve">    Mean = (Mean_Standard + (ConditionOfInterest==1)*Mean_Standard*PSE_Difference),</w:t>
      </w:r>
    </w:p>
    <w:p w14:paraId="69538F7A" w14:textId="77777777" w:rsidR="004851AE" w:rsidRDefault="004851AE" w:rsidP="004851AE">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 xml:space="preserve">    SD = abs(SD_Standard + (ConditionOfInterest==1)*SD_Standard*JND_Difference))</w:t>
      </w:r>
    </w:p>
    <w:p w14:paraId="45B42139" w14:textId="77777777" w:rsidR="004851AE" w:rsidRDefault="004851AE" w:rsidP="004851AE">
      <w:pPr>
        <w:pStyle w:val="NoSpacing"/>
        <w:ind w:left="720"/>
        <w:jc w:val="both"/>
        <w:rPr>
          <w:rFonts w:ascii="Courier New" w:hAnsi="Courier New" w:cs="Courier New"/>
          <w:noProof/>
          <w:sz w:val="16"/>
          <w:szCs w:val="16"/>
        </w:rPr>
      </w:pPr>
    </w:p>
    <w:p w14:paraId="2A6B62BF" w14:textId="77777777" w:rsidR="004851AE" w:rsidRPr="00FE404D" w:rsidRDefault="004851AE" w:rsidP="004851AE">
      <w:pPr>
        <w:pStyle w:val="NoSpacing"/>
        <w:ind w:left="720"/>
        <w:jc w:val="both"/>
        <w:rPr>
          <w:rFonts w:ascii="Courier New" w:hAnsi="Courier New" w:cs="Courier New"/>
          <w:noProof/>
          <w:sz w:val="16"/>
          <w:szCs w:val="16"/>
        </w:rPr>
      </w:pPr>
      <w:r w:rsidRPr="00FE404D">
        <w:rPr>
          <w:rFonts w:ascii="Courier New" w:hAnsi="Courier New" w:cs="Courier New"/>
          <w:noProof/>
          <w:sz w:val="16"/>
          <w:szCs w:val="16"/>
        </w:rPr>
        <w:t>Psychometric = Psychometric %&gt;%</w:t>
      </w:r>
    </w:p>
    <w:p w14:paraId="74B80776" w14:textId="77777777" w:rsidR="004851AE" w:rsidRPr="00FE404D" w:rsidRDefault="004851AE" w:rsidP="004851AE">
      <w:pPr>
        <w:pStyle w:val="NoSpacing"/>
        <w:ind w:left="720"/>
        <w:jc w:val="both"/>
        <w:rPr>
          <w:rFonts w:ascii="Courier New" w:hAnsi="Courier New" w:cs="Courier New"/>
          <w:noProof/>
          <w:sz w:val="16"/>
          <w:szCs w:val="16"/>
        </w:rPr>
      </w:pPr>
      <w:r w:rsidRPr="00FE404D">
        <w:rPr>
          <w:rFonts w:ascii="Courier New" w:hAnsi="Courier New" w:cs="Courier New"/>
          <w:noProof/>
          <w:sz w:val="16"/>
          <w:szCs w:val="16"/>
        </w:rPr>
        <w:t xml:space="preserve">  mutate(</w:t>
      </w:r>
    </w:p>
    <w:p w14:paraId="53031E0C" w14:textId="77777777" w:rsidR="004851AE" w:rsidRPr="00FE404D" w:rsidRDefault="004851AE" w:rsidP="004851AE">
      <w:pPr>
        <w:pStyle w:val="NoSpacing"/>
        <w:ind w:left="720"/>
        <w:jc w:val="both"/>
        <w:rPr>
          <w:rFonts w:ascii="Courier New" w:hAnsi="Courier New" w:cs="Courier New"/>
          <w:noProof/>
          <w:sz w:val="16"/>
          <w:szCs w:val="16"/>
        </w:rPr>
      </w:pPr>
      <w:r w:rsidRPr="00FE404D">
        <w:rPr>
          <w:rFonts w:ascii="Courier New" w:hAnsi="Courier New" w:cs="Courier New"/>
          <w:noProof/>
          <w:sz w:val="16"/>
          <w:szCs w:val="16"/>
        </w:rPr>
        <w:t xml:space="preserve">    Mean = Mean*PSE_Factor_ID,</w:t>
      </w:r>
    </w:p>
    <w:p w14:paraId="39A486A8" w14:textId="77777777" w:rsidR="004851AE" w:rsidRDefault="004851AE" w:rsidP="004851AE">
      <w:pPr>
        <w:pStyle w:val="NoSpacing"/>
        <w:ind w:left="720"/>
        <w:jc w:val="both"/>
        <w:rPr>
          <w:rFonts w:ascii="Courier New" w:hAnsi="Courier New" w:cs="Courier New"/>
          <w:noProof/>
          <w:sz w:val="16"/>
          <w:szCs w:val="16"/>
        </w:rPr>
      </w:pPr>
      <w:r w:rsidRPr="00FE404D">
        <w:rPr>
          <w:rFonts w:ascii="Courier New" w:hAnsi="Courier New" w:cs="Courier New"/>
          <w:noProof/>
          <w:sz w:val="16"/>
          <w:szCs w:val="16"/>
        </w:rPr>
        <w:t xml:space="preserve">    SD = SD*SD_Factor_ID)</w:t>
      </w:r>
    </w:p>
    <w:p w14:paraId="77CE9BC4" w14:textId="77777777" w:rsidR="004851AE" w:rsidRPr="00571EA5" w:rsidRDefault="004851AE" w:rsidP="004851AE">
      <w:pPr>
        <w:pStyle w:val="NoSpacing"/>
        <w:jc w:val="both"/>
        <w:rPr>
          <w:rFonts w:ascii="Courier New" w:hAnsi="Courier New" w:cs="Courier New"/>
          <w:noProof/>
          <w:sz w:val="16"/>
          <w:szCs w:val="16"/>
        </w:rPr>
      </w:pPr>
    </w:p>
    <w:p w14:paraId="4C3AAC02" w14:textId="34778F9D" w:rsidR="004851AE" w:rsidRDefault="004851AE" w:rsidP="004851AE">
      <w:pPr>
        <w:jc w:val="both"/>
        <w:rPr>
          <w:noProof/>
        </w:rPr>
      </w:pPr>
      <w:r>
        <w:rPr>
          <w:noProof/>
        </w:rPr>
        <w:t>Then</w:t>
      </w:r>
      <w:r w:rsidRPr="00856393">
        <w:rPr>
          <w:noProof/>
        </w:rPr>
        <w:t>, we draw the stimulus strengths likely to be presented in our experiment. As mentioned above, this varies depending on the way the experiment is controlled. For staircase procedures, the responses are more akin to normal distribution</w:t>
      </w:r>
      <w:r>
        <w:rPr>
          <w:noProof/>
        </w:rPr>
        <w:t>s</w:t>
      </w:r>
      <w:r w:rsidRPr="00856393">
        <w:rPr>
          <w:noProof/>
        </w:rPr>
        <w:t xml:space="preserve"> with relatively low standard deviations or Cauchy distribution</w:t>
      </w:r>
      <w:r>
        <w:rPr>
          <w:noProof/>
        </w:rPr>
        <w:t xml:space="preserve">s </w:t>
      </w:r>
      <w:r w:rsidRPr="00856393">
        <w:rPr>
          <w:noProof/>
        </w:rPr>
        <w:t>with low scale</w:t>
      </w:r>
      <w:r>
        <w:rPr>
          <w:noProof/>
        </w:rPr>
        <w:t>s</w:t>
      </w:r>
      <w:r w:rsidRPr="00856393">
        <w:rPr>
          <w:noProof/>
        </w:rPr>
        <w:t xml:space="preserve">. A good way to determine the most appropriate function would be to plot the </w:t>
      </w:r>
      <w:r>
        <w:rPr>
          <w:noProof/>
        </w:rPr>
        <w:t xml:space="preserve">distribution of </w:t>
      </w:r>
      <w:r w:rsidRPr="00856393">
        <w:rPr>
          <w:noProof/>
        </w:rPr>
        <w:t>presented stimulus strengths for pilot data and compare them to different distributions.</w:t>
      </w:r>
      <w:r>
        <w:rPr>
          <w:noProof/>
        </w:rPr>
        <w:t xml:space="preserve"> </w:t>
      </w:r>
      <w:r w:rsidRPr="00856393">
        <w:rPr>
          <w:noProof/>
        </w:rPr>
        <w:t xml:space="preserve">For the method of constant stimuli, the responses </w:t>
      </w:r>
      <w:r w:rsidR="00294964">
        <w:rPr>
          <w:noProof/>
        </w:rPr>
        <w:t>would</w:t>
      </w:r>
      <w:r w:rsidRPr="00856393">
        <w:rPr>
          <w:noProof/>
        </w:rPr>
        <w:t xml:space="preserve"> typically </w:t>
      </w:r>
      <w:r w:rsidR="00294964">
        <w:rPr>
          <w:noProof/>
        </w:rPr>
        <w:t xml:space="preserve">be </w:t>
      </w:r>
      <w:r w:rsidRPr="00856393">
        <w:rPr>
          <w:noProof/>
        </w:rPr>
        <w:t xml:space="preserve">uniformly distributed across 5 to 9 values around the standard stimulus strength. </w:t>
      </w:r>
    </w:p>
    <w:p w14:paraId="01E5A1AC"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lastRenderedPageBreak/>
        <w:t>if (Type_ResponseFunction == "normal"){</w:t>
      </w:r>
    </w:p>
    <w:p w14:paraId="6177E7E6"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w:t>
      </w:r>
    </w:p>
    <w:p w14:paraId="50084709"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Psychometric = Psychometric %&gt;%</w:t>
      </w:r>
    </w:p>
    <w:p w14:paraId="689A0500"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mutate(</w:t>
      </w:r>
    </w:p>
    <w:p w14:paraId="77BEBDF1"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staircase_factor = pnorm(length(reps),1,SD_ResponseFunction*(1+ConditionOfInterest*JND_Difference)))</w:t>
      </w:r>
    </w:p>
    <w:p w14:paraId="6B89CACC"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w:t>
      </w:r>
    </w:p>
    <w:p w14:paraId="2035E4E1"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else if (Type_ResponseFunction == "Cauchy"){</w:t>
      </w:r>
    </w:p>
    <w:p w14:paraId="4E9A4D73"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w:t>
      </w:r>
    </w:p>
    <w:p w14:paraId="109A1A15"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Psychometric = Psychometric %&gt;%</w:t>
      </w:r>
    </w:p>
    <w:p w14:paraId="02E7614A"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mutate(</w:t>
      </w:r>
    </w:p>
    <w:p w14:paraId="018BF634" w14:textId="77777777" w:rsidR="004851AE"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staircase_factor = rcauchy(length(reps),1,SD_ResponseFunction*(1+ConditionOfInterest*JND_Difference)))}</w:t>
      </w:r>
    </w:p>
    <w:p w14:paraId="7170E3B6" w14:textId="77777777" w:rsidR="004851AE" w:rsidRPr="00783C56" w:rsidRDefault="004851AE" w:rsidP="004851AE">
      <w:pPr>
        <w:pStyle w:val="NoSpacing"/>
        <w:jc w:val="both"/>
        <w:rPr>
          <w:rFonts w:ascii="Courier New" w:hAnsi="Courier New" w:cs="Courier New"/>
          <w:noProof/>
          <w:sz w:val="16"/>
          <w:szCs w:val="16"/>
        </w:rPr>
      </w:pPr>
    </w:p>
    <w:p w14:paraId="12DC9E26" w14:textId="77777777" w:rsidR="004851AE" w:rsidRDefault="004851AE" w:rsidP="004851AE">
      <w:pPr>
        <w:jc w:val="both"/>
        <w:rPr>
          <w:noProof/>
        </w:rPr>
      </w:pPr>
      <w:r w:rsidRPr="00856393">
        <w:rPr>
          <w:noProof/>
        </w:rPr>
        <w:t>We then use these multipliers ("</w:t>
      </w:r>
      <w:r w:rsidRPr="00294964">
        <w:rPr>
          <w:rFonts w:ascii="Courier New" w:hAnsi="Courier New" w:cs="Courier New"/>
          <w:noProof/>
          <w:sz w:val="20"/>
          <w:szCs w:val="20"/>
        </w:rPr>
        <w:t>staircase_factor</w:t>
      </w:r>
      <w:r w:rsidRPr="00294964">
        <w:rPr>
          <w:noProof/>
        </w:rPr>
        <w:t>")</w:t>
      </w:r>
      <w:r w:rsidRPr="00856393">
        <w:rPr>
          <w:noProof/>
        </w:rPr>
        <w:t xml:space="preserve"> to compute the test stimulus strengths presented in the experiment ("</w:t>
      </w:r>
      <w:r w:rsidRPr="00294964">
        <w:rPr>
          <w:rFonts w:ascii="Courier New" w:hAnsi="Courier New" w:cs="Courier New"/>
          <w:noProof/>
          <w:sz w:val="20"/>
          <w:szCs w:val="20"/>
        </w:rPr>
        <w:t>Presented_TestStimulusStrength</w:t>
      </w:r>
      <w:r w:rsidRPr="00856393">
        <w:rPr>
          <w:noProof/>
        </w:rPr>
        <w:t>"). Lastly, we compute the difference between test stimulus and standard stimulus for each trial ("</w:t>
      </w:r>
      <w:r w:rsidRPr="00294964">
        <w:rPr>
          <w:rFonts w:ascii="Courier New" w:hAnsi="Courier New" w:cs="Courier New"/>
          <w:noProof/>
          <w:sz w:val="20"/>
          <w:szCs w:val="20"/>
        </w:rPr>
        <w:t>Difference</w:t>
      </w:r>
      <w:r w:rsidRPr="00856393">
        <w:rPr>
          <w:noProof/>
        </w:rPr>
        <w:t>").</w:t>
      </w:r>
    </w:p>
    <w:p w14:paraId="34ABC0CB"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Psychometric = Psychometric %&gt;%</w:t>
      </w:r>
    </w:p>
    <w:p w14:paraId="3C0FECEF"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mutate(</w:t>
      </w:r>
    </w:p>
    <w:p w14:paraId="4A0167B6"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staircase_factor = rcauchy(length(reps),1,SD_ResponseFunction), </w:t>
      </w:r>
    </w:p>
    <w:p w14:paraId="32F4979F"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Presented_TestStimulusStrength = Mean*staircase_factor,</w:t>
      </w:r>
    </w:p>
    <w:p w14:paraId="6C6974D1" w14:textId="77777777" w:rsidR="004851AE"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Difference = Presented_TestStimulusStrength - StandardValues)</w:t>
      </w:r>
    </w:p>
    <w:p w14:paraId="24B36FC3" w14:textId="77777777" w:rsidR="004851AE" w:rsidRPr="00783C56" w:rsidRDefault="004851AE" w:rsidP="004851AE">
      <w:pPr>
        <w:pStyle w:val="NoSpacing"/>
        <w:jc w:val="both"/>
        <w:rPr>
          <w:rFonts w:ascii="Courier New" w:hAnsi="Courier New" w:cs="Courier New"/>
          <w:noProof/>
          <w:sz w:val="16"/>
          <w:szCs w:val="16"/>
        </w:rPr>
      </w:pPr>
    </w:p>
    <w:p w14:paraId="12D34CCE" w14:textId="1AFC85E9" w:rsidR="004851AE" w:rsidRDefault="004851AE" w:rsidP="004851AE">
      <w:pPr>
        <w:jc w:val="both"/>
        <w:rPr>
          <w:noProof/>
        </w:rPr>
      </w:pPr>
      <w:r w:rsidRPr="00856393">
        <w:rPr>
          <w:noProof/>
        </w:rPr>
        <w:t>Then, we compute the probability on each trial to judge the test stimulus intensity</w:t>
      </w:r>
      <w:r>
        <w:rPr>
          <w:noProof/>
        </w:rPr>
        <w:t xml:space="preserve"> as</w:t>
      </w:r>
      <w:r w:rsidRPr="00856393">
        <w:rPr>
          <w:noProof/>
        </w:rPr>
        <w:t xml:space="preserve"> higher (</w:t>
      </w:r>
      <w:r w:rsidR="00294964">
        <w:rPr>
          <w:noProof/>
        </w:rPr>
        <w:t>bigger</w:t>
      </w:r>
      <w:r w:rsidRPr="00856393">
        <w:rPr>
          <w:noProof/>
        </w:rPr>
        <w:t xml:space="preserve">, brighter, </w:t>
      </w:r>
      <w:r w:rsidR="00294964">
        <w:rPr>
          <w:noProof/>
        </w:rPr>
        <w:t>faster</w:t>
      </w:r>
      <w:r w:rsidRPr="00856393">
        <w:rPr>
          <w:noProof/>
        </w:rPr>
        <w:t>, ...) by feeding the simulated test stimulus strengths in a cummulative Gaussian with the mean and the standard deviations calculated above. We then use this value ("</w:t>
      </w:r>
      <w:r w:rsidRPr="00294964">
        <w:rPr>
          <w:rFonts w:ascii="Courier New" w:hAnsi="Courier New" w:cs="Courier New"/>
          <w:noProof/>
          <w:sz w:val="20"/>
          <w:szCs w:val="20"/>
        </w:rPr>
        <w:t>AnswerProbability</w:t>
      </w:r>
      <w:r w:rsidRPr="00856393">
        <w:rPr>
          <w:noProof/>
        </w:rPr>
        <w:t>") to simulate binary answers ("</w:t>
      </w:r>
      <w:r w:rsidRPr="00294964">
        <w:rPr>
          <w:rFonts w:ascii="Courier New" w:hAnsi="Courier New" w:cs="Courier New"/>
          <w:noProof/>
          <w:sz w:val="20"/>
          <w:szCs w:val="20"/>
        </w:rPr>
        <w:t>Answer</w:t>
      </w:r>
      <w:r w:rsidRPr="00856393">
        <w:rPr>
          <w:noProof/>
        </w:rPr>
        <w:t>") by drawing responses from a Bernoulli distribution.</w:t>
      </w:r>
      <w:r>
        <w:rPr>
          <w:noProof/>
        </w:rPr>
        <w:t xml:space="preserve"> </w:t>
      </w:r>
      <w:r>
        <w:rPr>
          <w:noProof/>
        </w:rPr>
        <w:fldChar w:fldCharType="begin"/>
      </w:r>
      <w:r>
        <w:rPr>
          <w:noProof/>
        </w:rPr>
        <w:instrText xml:space="preserve"> REF _Ref37198802 \h </w:instrText>
      </w:r>
      <w:r>
        <w:rPr>
          <w:noProof/>
        </w:rPr>
      </w:r>
      <w:r>
        <w:rPr>
          <w:noProof/>
        </w:rPr>
        <w:fldChar w:fldCharType="separate"/>
      </w:r>
      <w:r>
        <w:t xml:space="preserve">Figure </w:t>
      </w:r>
      <w:r>
        <w:rPr>
          <w:noProof/>
        </w:rPr>
        <w:t>3</w:t>
      </w:r>
      <w:r>
        <w:rPr>
          <w:noProof/>
        </w:rPr>
        <w:fldChar w:fldCharType="end"/>
      </w:r>
      <w:r>
        <w:rPr>
          <w:noProof/>
        </w:rPr>
        <w:t xml:space="preserve"> illustrates the stimulated data set for five subjects, where both PSE and JND differ between conditions.</w:t>
      </w:r>
    </w:p>
    <w:p w14:paraId="4F3640D2" w14:textId="77777777" w:rsidR="004851AE" w:rsidRPr="0066290C" w:rsidRDefault="004851AE" w:rsidP="004851AE">
      <w:pPr>
        <w:pStyle w:val="NoSpacing"/>
        <w:ind w:left="720"/>
        <w:jc w:val="both"/>
        <w:rPr>
          <w:rFonts w:ascii="Courier New" w:hAnsi="Courier New" w:cs="Courier New"/>
          <w:noProof/>
          <w:sz w:val="16"/>
          <w:szCs w:val="16"/>
        </w:rPr>
      </w:pPr>
      <w:r w:rsidRPr="0066290C">
        <w:rPr>
          <w:rFonts w:ascii="Courier New" w:hAnsi="Courier New" w:cs="Courier New"/>
          <w:noProof/>
          <w:sz w:val="16"/>
          <w:szCs w:val="16"/>
        </w:rPr>
        <w:t>Psychometric = Psychometric %&gt;%</w:t>
      </w:r>
    </w:p>
    <w:p w14:paraId="6F6184CA" w14:textId="77777777" w:rsidR="004851AE" w:rsidRPr="0066290C" w:rsidRDefault="004851AE" w:rsidP="004851AE">
      <w:pPr>
        <w:pStyle w:val="NoSpacing"/>
        <w:ind w:left="720"/>
        <w:jc w:val="both"/>
        <w:rPr>
          <w:rFonts w:ascii="Courier New" w:hAnsi="Courier New" w:cs="Courier New"/>
          <w:noProof/>
          <w:sz w:val="16"/>
          <w:szCs w:val="16"/>
        </w:rPr>
      </w:pPr>
      <w:r w:rsidRPr="0066290C">
        <w:rPr>
          <w:rFonts w:ascii="Courier New" w:hAnsi="Courier New" w:cs="Courier New"/>
          <w:noProof/>
          <w:sz w:val="16"/>
          <w:szCs w:val="16"/>
        </w:rPr>
        <w:t xml:space="preserve">  mutate(</w:t>
      </w:r>
    </w:p>
    <w:p w14:paraId="0B3024AF" w14:textId="77777777" w:rsidR="004851AE" w:rsidRPr="0066290C" w:rsidRDefault="004851AE" w:rsidP="004851AE">
      <w:pPr>
        <w:pStyle w:val="NoSpacing"/>
        <w:ind w:left="720"/>
        <w:jc w:val="both"/>
        <w:rPr>
          <w:rFonts w:ascii="Courier New" w:hAnsi="Courier New" w:cs="Courier New"/>
          <w:noProof/>
          <w:sz w:val="16"/>
          <w:szCs w:val="16"/>
        </w:rPr>
      </w:pPr>
      <w:r w:rsidRPr="0066290C">
        <w:rPr>
          <w:rFonts w:ascii="Courier New" w:hAnsi="Courier New" w:cs="Courier New"/>
          <w:noProof/>
          <w:sz w:val="16"/>
          <w:szCs w:val="16"/>
        </w:rPr>
        <w:t xml:space="preserve">    AnswerProbability = pnorm(Presented_TestStimulusStrength,Mean,SD),</w:t>
      </w:r>
    </w:p>
    <w:p w14:paraId="50FC053F" w14:textId="77777777" w:rsidR="004851AE" w:rsidRPr="0066290C" w:rsidRDefault="004851AE" w:rsidP="004851AE">
      <w:pPr>
        <w:pStyle w:val="NoSpacing"/>
        <w:ind w:left="720"/>
        <w:jc w:val="both"/>
        <w:rPr>
          <w:rFonts w:ascii="Courier New" w:hAnsi="Courier New" w:cs="Courier New"/>
          <w:noProof/>
          <w:sz w:val="16"/>
          <w:szCs w:val="16"/>
        </w:rPr>
      </w:pPr>
      <w:r w:rsidRPr="0066290C">
        <w:rPr>
          <w:rFonts w:ascii="Courier New" w:hAnsi="Courier New" w:cs="Courier New"/>
          <w:noProof/>
          <w:sz w:val="16"/>
          <w:szCs w:val="16"/>
        </w:rPr>
        <w:t xml:space="preserve">    Answer = as.numeric(rbernoulli(length(AnswerProbability),AnswerProbability))</w:t>
      </w:r>
    </w:p>
    <w:p w14:paraId="6F621A26" w14:textId="77777777" w:rsidR="004851AE" w:rsidRDefault="004851AE" w:rsidP="004851AE">
      <w:pPr>
        <w:pStyle w:val="NoSpacing"/>
        <w:ind w:left="720"/>
        <w:jc w:val="both"/>
        <w:rPr>
          <w:rFonts w:ascii="Courier New" w:hAnsi="Courier New" w:cs="Courier New"/>
          <w:noProof/>
          <w:sz w:val="16"/>
          <w:szCs w:val="16"/>
        </w:rPr>
      </w:pPr>
      <w:r w:rsidRPr="0066290C">
        <w:rPr>
          <w:rFonts w:ascii="Courier New" w:hAnsi="Courier New" w:cs="Courier New"/>
          <w:noProof/>
          <w:sz w:val="16"/>
          <w:szCs w:val="16"/>
        </w:rPr>
        <w:t xml:space="preserve">  )</w:t>
      </w:r>
    </w:p>
    <w:p w14:paraId="219222F6" w14:textId="77777777" w:rsidR="004851AE" w:rsidRPr="0066290C" w:rsidRDefault="004851AE" w:rsidP="004851AE">
      <w:pPr>
        <w:pStyle w:val="NoSpacing"/>
        <w:jc w:val="both"/>
        <w:rPr>
          <w:rFonts w:ascii="Courier New" w:hAnsi="Courier New" w:cs="Courier New"/>
          <w:noProof/>
          <w:sz w:val="16"/>
          <w:szCs w:val="16"/>
        </w:rPr>
      </w:pPr>
    </w:p>
    <w:p w14:paraId="7E53F448" w14:textId="7CA442FE" w:rsidR="004851AE" w:rsidRDefault="004851AE" w:rsidP="004851AE">
      <w:pPr>
        <w:jc w:val="both"/>
        <w:rPr>
          <w:noProof/>
        </w:rPr>
      </w:pPr>
      <w:r w:rsidRPr="00856393">
        <w:rPr>
          <w:noProof/>
        </w:rPr>
        <w:t>As a next step, we bring the data into the format necessary for the glmer() function: We first remove extreme outliers (e.g.</w:t>
      </w:r>
      <w:r>
        <w:rPr>
          <w:noProof/>
        </w:rPr>
        <w:t>,</w:t>
      </w:r>
      <w:r w:rsidRPr="00856393">
        <w:rPr>
          <w:noProof/>
        </w:rPr>
        <w:t xml:space="preserve"> by a simple criterion such as excluding trials in which the difference between test and standard stimulus was higher than half the standard stimulus strength)</w:t>
      </w:r>
      <w:r>
        <w:rPr>
          <w:noProof/>
        </w:rPr>
        <w:t>, which are likely</w:t>
      </w:r>
      <w:r w:rsidR="00294964">
        <w:rPr>
          <w:noProof/>
        </w:rPr>
        <w:t xml:space="preserve"> to</w:t>
      </w:r>
      <w:r>
        <w:rPr>
          <w:noProof/>
        </w:rPr>
        <w:t xml:space="preserve"> occur to some extent</w:t>
      </w:r>
      <w:r w:rsidR="00294964">
        <w:rPr>
          <w:noProof/>
        </w:rPr>
        <w:t>, especially</w:t>
      </w:r>
      <w:r>
        <w:rPr>
          <w:noProof/>
        </w:rPr>
        <w:t xml:space="preserve"> when the cauchy function is used. </w:t>
      </w:r>
      <w:r w:rsidRPr="00856393">
        <w:rPr>
          <w:noProof/>
        </w:rPr>
        <w:t>Then, we compute the number of "Test stimulus intensity was higher" responses for each Condition and difference between test and comparison stimulus strength and the number of total observerations for each condition and difference in intensities.</w:t>
      </w:r>
    </w:p>
    <w:p w14:paraId="75CF61D8" w14:textId="77777777" w:rsidR="004851AE" w:rsidRPr="00C55937" w:rsidRDefault="004851AE" w:rsidP="004851AE">
      <w:pPr>
        <w:pStyle w:val="NoSpacing"/>
        <w:ind w:left="720"/>
        <w:jc w:val="both"/>
        <w:rPr>
          <w:rFonts w:ascii="Courier New" w:hAnsi="Courier New" w:cs="Courier New"/>
          <w:noProof/>
          <w:sz w:val="16"/>
          <w:szCs w:val="16"/>
        </w:rPr>
      </w:pPr>
      <w:r w:rsidRPr="00C55937">
        <w:rPr>
          <w:rFonts w:ascii="Courier New" w:hAnsi="Courier New" w:cs="Courier New"/>
          <w:noProof/>
          <w:sz w:val="16"/>
          <w:szCs w:val="16"/>
        </w:rPr>
        <w:t>Psychometric = Psychometric %&gt;%</w:t>
      </w:r>
    </w:p>
    <w:p w14:paraId="2FE986B1" w14:textId="77777777" w:rsidR="004851AE" w:rsidRPr="00C55937" w:rsidRDefault="004851AE" w:rsidP="004851AE">
      <w:pPr>
        <w:pStyle w:val="NoSpacing"/>
        <w:ind w:left="720"/>
        <w:jc w:val="both"/>
        <w:rPr>
          <w:rFonts w:ascii="Courier New" w:hAnsi="Courier New" w:cs="Courier New"/>
          <w:noProof/>
          <w:sz w:val="16"/>
          <w:szCs w:val="16"/>
        </w:rPr>
      </w:pPr>
      <w:r w:rsidRPr="00C55937">
        <w:rPr>
          <w:rFonts w:ascii="Courier New" w:hAnsi="Courier New" w:cs="Courier New"/>
          <w:noProof/>
          <w:sz w:val="16"/>
          <w:szCs w:val="16"/>
        </w:rPr>
        <w:t xml:space="preserve">  filter(abs(staircase_factor-1) &lt; 0.75) %&gt;%</w:t>
      </w:r>
    </w:p>
    <w:p w14:paraId="2CE10B72" w14:textId="77777777" w:rsidR="004851AE" w:rsidRPr="00C55937" w:rsidRDefault="004851AE" w:rsidP="004851AE">
      <w:pPr>
        <w:pStyle w:val="NoSpacing"/>
        <w:ind w:left="720"/>
        <w:jc w:val="both"/>
        <w:rPr>
          <w:rFonts w:ascii="Courier New" w:hAnsi="Courier New" w:cs="Courier New"/>
          <w:noProof/>
          <w:sz w:val="16"/>
          <w:szCs w:val="16"/>
        </w:rPr>
      </w:pPr>
      <w:r w:rsidRPr="00C55937">
        <w:rPr>
          <w:rFonts w:ascii="Courier New" w:hAnsi="Courier New" w:cs="Courier New"/>
          <w:noProof/>
          <w:sz w:val="16"/>
          <w:szCs w:val="16"/>
        </w:rPr>
        <w:t xml:space="preserve">  group_by(ID,ConditionOfInterest,StandardValues,Difference) %&gt;%</w:t>
      </w:r>
    </w:p>
    <w:p w14:paraId="5080D168" w14:textId="77777777" w:rsidR="004851AE" w:rsidRPr="00C55937" w:rsidRDefault="004851AE" w:rsidP="004851AE">
      <w:pPr>
        <w:pStyle w:val="NoSpacing"/>
        <w:ind w:left="720"/>
        <w:jc w:val="both"/>
        <w:rPr>
          <w:rFonts w:ascii="Courier New" w:hAnsi="Courier New" w:cs="Courier New"/>
          <w:noProof/>
          <w:sz w:val="16"/>
          <w:szCs w:val="16"/>
        </w:rPr>
      </w:pPr>
      <w:r w:rsidRPr="00C55937">
        <w:rPr>
          <w:rFonts w:ascii="Courier New" w:hAnsi="Courier New" w:cs="Courier New"/>
          <w:noProof/>
          <w:sz w:val="16"/>
          <w:szCs w:val="16"/>
        </w:rPr>
        <w:t xml:space="preserve">  mutate(Yes = sum(Answer==1),</w:t>
      </w:r>
    </w:p>
    <w:p w14:paraId="78EE5713" w14:textId="77777777" w:rsidR="004851AE" w:rsidRPr="00C55937" w:rsidRDefault="004851AE" w:rsidP="004851AE">
      <w:pPr>
        <w:pStyle w:val="NoSpacing"/>
        <w:ind w:left="720"/>
        <w:jc w:val="both"/>
        <w:rPr>
          <w:rFonts w:ascii="Courier New" w:hAnsi="Courier New" w:cs="Courier New"/>
          <w:noProof/>
          <w:sz w:val="16"/>
          <w:szCs w:val="16"/>
        </w:rPr>
      </w:pPr>
      <w:r w:rsidRPr="00C55937">
        <w:rPr>
          <w:rFonts w:ascii="Courier New" w:hAnsi="Courier New" w:cs="Courier New"/>
          <w:noProof/>
          <w:sz w:val="16"/>
          <w:szCs w:val="16"/>
        </w:rPr>
        <w:t xml:space="preserve">         Total = length(ConditionOfInterest))</w:t>
      </w:r>
    </w:p>
    <w:p w14:paraId="6A8F5B00" w14:textId="262AC10B" w:rsidR="004851AE" w:rsidRDefault="004851AE" w:rsidP="004851AE">
      <w:pPr>
        <w:jc w:val="both"/>
        <w:rPr>
          <w:noProof/>
        </w:rPr>
      </w:pPr>
      <w:r>
        <w:rPr>
          <w:noProof/>
        </w:rPr>
        <w:t xml:space="preserve">Now, we can inspect these psychometric functions visually to verify whether the values chosen above give rise to the expected psychometric functions in terms of PSE and slopes. We use the quickpsy package </w:t>
      </w:r>
      <w:r>
        <w:rPr>
          <w:noProof/>
        </w:rPr>
        <w:fldChar w:fldCharType="begin" w:fldLock="1"/>
      </w:r>
      <w:r>
        <w:rPr>
          <w:noProof/>
        </w:rPr>
        <w:instrText>ADDIN CSL_CITATION {"citationItems":[{"id":"ITEM-1","itemData":{"ISSN":"20734859","abstract":"quickpsy is a package to parametrically fit psychometric functions. In comparison with previous R packages, quickpsy was built to easily fit and plot data for multiple groups. Here, we describe the standard parametric model used to fit psychometric functions and the standard estimation of its parameters using maximum likelihood. We also provide examples of usage of quickpsy, including how allowing the lapse rate to vary can sometimes eliminate the bias in parameter estimation, but not in general. Finally, we describe some implementation details, such as how to avoid the problems associated to round-off errors in the maximisation of the likelihood or the use of closures and non-standard evaluation functions.","author":[{"dropping-particle":"","family":"Linares","given":"Daniel","non-dropping-particle":"","parse-names":false,"suffix":""},{"dropping-particle":"","family":"López-Moliner","given":"Joan","non-dropping-particle":"","parse-names":false,"suffix":""}],"container-title":"The R Journal","id":"ITEM-1","issue":"1","issued":{"date-parts":[["2016"]]},"page":"122-131","title":"quickpsy: An R Package to Fit Psychometric Functions for Multiple Groups","type":"article-journal","volume":"8"},"uris":["http://www.mendeley.com/documents/?uuid=8a485358-cf3c-4642-ac6d-7cd189612ad9"]}],"mendeley":{"formattedCitation":"(Linares &amp; López-Moliner, 2016)","plainTextFormattedCitation":"(Linares &amp; López-Moliner, 2016)","previouslyFormattedCitation":"(Linares &amp; López-Moliner, 2016)"},"properties":{"noteIndex":0},"schema":"https://github.com/citation-style-language/schema/raw/master/csl-citation.json"}</w:instrText>
      </w:r>
      <w:r>
        <w:rPr>
          <w:noProof/>
        </w:rPr>
        <w:fldChar w:fldCharType="separate"/>
      </w:r>
      <w:r w:rsidRPr="001460B7">
        <w:rPr>
          <w:noProof/>
        </w:rPr>
        <w:t>(Linares &amp; López-Moliner, 2016)</w:t>
      </w:r>
      <w:r>
        <w:rPr>
          <w:noProof/>
        </w:rPr>
        <w:fldChar w:fldCharType="end"/>
      </w:r>
      <w:r>
        <w:rPr>
          <w:noProof/>
        </w:rPr>
        <w:t xml:space="preserve"> to fit the psychometric functions and plot them with the ggplot2 package.</w:t>
      </w:r>
    </w:p>
    <w:p w14:paraId="18A30CCF" w14:textId="77777777" w:rsidR="004851AE" w:rsidRPr="001460B7" w:rsidRDefault="004851AE" w:rsidP="004851AE">
      <w:pPr>
        <w:pStyle w:val="NoSpacing"/>
        <w:ind w:left="720"/>
        <w:jc w:val="both"/>
        <w:rPr>
          <w:rFonts w:ascii="Courier New" w:hAnsi="Courier New" w:cs="Courier New"/>
          <w:noProof/>
          <w:sz w:val="16"/>
          <w:szCs w:val="16"/>
        </w:rPr>
      </w:pPr>
      <w:r w:rsidRPr="001460B7">
        <w:rPr>
          <w:rFonts w:ascii="Courier New" w:hAnsi="Courier New" w:cs="Courier New"/>
          <w:noProof/>
          <w:sz w:val="16"/>
          <w:szCs w:val="16"/>
        </w:rPr>
        <w:t>PsychometricFunctions = quickpsy(Psychometric,Difference,Answer,grouping = .(ConditionOfInterest,ID,StandardValues), bootstrap = "none")</w:t>
      </w:r>
    </w:p>
    <w:p w14:paraId="422F13B3" w14:textId="77777777" w:rsidR="004851AE" w:rsidRPr="001460B7" w:rsidRDefault="004851AE" w:rsidP="004851AE">
      <w:pPr>
        <w:pStyle w:val="NoSpacing"/>
        <w:ind w:left="720"/>
        <w:jc w:val="both"/>
        <w:rPr>
          <w:rFonts w:ascii="Courier New" w:hAnsi="Courier New" w:cs="Courier New"/>
          <w:noProof/>
          <w:sz w:val="16"/>
          <w:szCs w:val="16"/>
        </w:rPr>
      </w:pPr>
      <w:r w:rsidRPr="001460B7">
        <w:rPr>
          <w:rFonts w:ascii="Courier New" w:hAnsi="Courier New" w:cs="Courier New"/>
          <w:noProof/>
          <w:sz w:val="16"/>
          <w:szCs w:val="16"/>
        </w:rPr>
        <w:t>plot(PsychometricFunctions) +</w:t>
      </w:r>
    </w:p>
    <w:p w14:paraId="2313A434" w14:textId="77777777" w:rsidR="004851AE" w:rsidRPr="001460B7" w:rsidRDefault="004851AE" w:rsidP="004851AE">
      <w:pPr>
        <w:pStyle w:val="NoSpacing"/>
        <w:ind w:left="720"/>
        <w:jc w:val="both"/>
        <w:rPr>
          <w:rFonts w:ascii="Courier New" w:hAnsi="Courier New" w:cs="Courier New"/>
          <w:noProof/>
          <w:sz w:val="16"/>
          <w:szCs w:val="16"/>
        </w:rPr>
      </w:pPr>
      <w:r w:rsidRPr="001460B7">
        <w:rPr>
          <w:rFonts w:ascii="Courier New" w:hAnsi="Courier New" w:cs="Courier New"/>
          <w:noProof/>
          <w:sz w:val="16"/>
          <w:szCs w:val="16"/>
        </w:rPr>
        <w:t xml:space="preserve">  scale_color_manual(name = "",</w:t>
      </w:r>
    </w:p>
    <w:p w14:paraId="438F2121" w14:textId="77777777" w:rsidR="004851AE" w:rsidRPr="001460B7" w:rsidRDefault="004851AE" w:rsidP="004851AE">
      <w:pPr>
        <w:pStyle w:val="NoSpacing"/>
        <w:ind w:left="720"/>
        <w:jc w:val="both"/>
        <w:rPr>
          <w:rFonts w:ascii="Courier New" w:hAnsi="Courier New" w:cs="Courier New"/>
          <w:noProof/>
          <w:sz w:val="16"/>
          <w:szCs w:val="16"/>
        </w:rPr>
      </w:pPr>
      <w:r w:rsidRPr="001460B7">
        <w:rPr>
          <w:rFonts w:ascii="Courier New" w:hAnsi="Courier New" w:cs="Courier New"/>
          <w:noProof/>
          <w:sz w:val="16"/>
          <w:szCs w:val="16"/>
        </w:rPr>
        <w:t xml:space="preserve">                     values = c(Red,BlauUB),</w:t>
      </w:r>
    </w:p>
    <w:p w14:paraId="64F6B857" w14:textId="77777777" w:rsidR="004851AE" w:rsidRPr="001460B7" w:rsidRDefault="004851AE" w:rsidP="004851AE">
      <w:pPr>
        <w:pStyle w:val="NoSpacing"/>
        <w:ind w:left="720"/>
        <w:jc w:val="both"/>
        <w:rPr>
          <w:rFonts w:ascii="Courier New" w:hAnsi="Courier New" w:cs="Courier New"/>
          <w:noProof/>
          <w:sz w:val="16"/>
          <w:szCs w:val="16"/>
        </w:rPr>
      </w:pPr>
      <w:r w:rsidRPr="001460B7">
        <w:rPr>
          <w:rFonts w:ascii="Courier New" w:hAnsi="Courier New" w:cs="Courier New"/>
          <w:noProof/>
          <w:sz w:val="16"/>
          <w:szCs w:val="16"/>
        </w:rPr>
        <w:t xml:space="preserve">                     labels = c("Control","Experimental")) +</w:t>
      </w:r>
    </w:p>
    <w:p w14:paraId="680ADB23" w14:textId="77777777" w:rsidR="004851AE" w:rsidRPr="001460B7" w:rsidRDefault="004851AE" w:rsidP="004851AE">
      <w:pPr>
        <w:pStyle w:val="NoSpacing"/>
        <w:ind w:left="720"/>
        <w:jc w:val="both"/>
        <w:rPr>
          <w:rFonts w:ascii="Courier New" w:hAnsi="Courier New" w:cs="Courier New"/>
          <w:noProof/>
          <w:sz w:val="16"/>
          <w:szCs w:val="16"/>
        </w:rPr>
      </w:pPr>
      <w:r w:rsidRPr="001460B7">
        <w:rPr>
          <w:rFonts w:ascii="Courier New" w:hAnsi="Courier New" w:cs="Courier New"/>
          <w:noProof/>
          <w:sz w:val="16"/>
          <w:szCs w:val="16"/>
        </w:rPr>
        <w:t xml:space="preserve">  xlab("Difference between Comparison and Test") +</w:t>
      </w:r>
    </w:p>
    <w:p w14:paraId="0385BF63" w14:textId="77777777" w:rsidR="004851AE" w:rsidRPr="001460B7" w:rsidRDefault="004851AE" w:rsidP="004851AE">
      <w:pPr>
        <w:pStyle w:val="NoSpacing"/>
        <w:ind w:left="720"/>
        <w:jc w:val="both"/>
        <w:rPr>
          <w:rFonts w:ascii="Courier New" w:hAnsi="Courier New" w:cs="Courier New"/>
          <w:noProof/>
          <w:sz w:val="16"/>
          <w:szCs w:val="16"/>
        </w:rPr>
      </w:pPr>
      <w:r w:rsidRPr="001460B7">
        <w:rPr>
          <w:rFonts w:ascii="Courier New" w:hAnsi="Courier New" w:cs="Courier New"/>
          <w:noProof/>
          <w:sz w:val="16"/>
          <w:szCs w:val="16"/>
        </w:rPr>
        <w:t xml:space="preserve">  ylab("Probability to choose Test") +</w:t>
      </w:r>
    </w:p>
    <w:p w14:paraId="3D0BDB22" w14:textId="77777777" w:rsidR="004851AE" w:rsidRPr="001460B7" w:rsidRDefault="004851AE" w:rsidP="004851AE">
      <w:pPr>
        <w:pStyle w:val="NoSpacing"/>
        <w:ind w:left="720"/>
        <w:jc w:val="both"/>
        <w:rPr>
          <w:rFonts w:ascii="Courier New" w:hAnsi="Courier New" w:cs="Courier New"/>
          <w:noProof/>
          <w:sz w:val="16"/>
          <w:szCs w:val="16"/>
        </w:rPr>
      </w:pPr>
      <w:r w:rsidRPr="001460B7">
        <w:rPr>
          <w:rFonts w:ascii="Courier New" w:hAnsi="Courier New" w:cs="Courier New"/>
          <w:noProof/>
          <w:sz w:val="16"/>
          <w:szCs w:val="16"/>
        </w:rPr>
        <w:t xml:space="preserve">  geom_vline(linetype = 2, xintercept = 0, color = "grey") +</w:t>
      </w:r>
    </w:p>
    <w:p w14:paraId="0AE27A9A" w14:textId="77777777" w:rsidR="004851AE" w:rsidRDefault="004851AE" w:rsidP="004851AE">
      <w:pPr>
        <w:pStyle w:val="NoSpacing"/>
        <w:ind w:left="720"/>
        <w:jc w:val="both"/>
        <w:rPr>
          <w:rFonts w:ascii="Courier New" w:hAnsi="Courier New" w:cs="Courier New"/>
          <w:noProof/>
          <w:sz w:val="16"/>
          <w:szCs w:val="16"/>
        </w:rPr>
      </w:pPr>
      <w:r w:rsidRPr="001460B7">
        <w:rPr>
          <w:rFonts w:ascii="Courier New" w:hAnsi="Courier New" w:cs="Courier New"/>
          <w:noProof/>
          <w:sz w:val="16"/>
          <w:szCs w:val="16"/>
        </w:rPr>
        <w:lastRenderedPageBreak/>
        <w:t xml:space="preserve">  geom_hline(linetype = 2, yintercept = 0.5, color = "grey")</w:t>
      </w:r>
    </w:p>
    <w:p w14:paraId="2D8611DB" w14:textId="77777777" w:rsidR="004851AE" w:rsidRPr="001460B7" w:rsidRDefault="004851AE" w:rsidP="004851AE">
      <w:pPr>
        <w:pStyle w:val="NoSpacing"/>
        <w:jc w:val="both"/>
        <w:rPr>
          <w:rFonts w:ascii="Courier New" w:hAnsi="Courier New" w:cs="Courier New"/>
          <w:noProof/>
          <w:sz w:val="16"/>
          <w:szCs w:val="16"/>
        </w:rPr>
      </w:pPr>
    </w:p>
    <w:p w14:paraId="0B67C2F9" w14:textId="1563C129" w:rsidR="004851AE" w:rsidRDefault="00C108D7" w:rsidP="004851AE">
      <w:pPr>
        <w:jc w:val="both"/>
        <w:rPr>
          <w:noProof/>
        </w:rPr>
      </w:pPr>
      <w:r>
        <w:rPr>
          <w:noProof/>
        </w:rPr>
        <w:fldChar w:fldCharType="begin"/>
      </w:r>
      <w:r>
        <w:rPr>
          <w:noProof/>
        </w:rPr>
        <w:instrText xml:space="preserve"> REF _Ref45511606 \h </w:instrText>
      </w:r>
      <w:r>
        <w:rPr>
          <w:noProof/>
        </w:rPr>
      </w:r>
      <w:r>
        <w:rPr>
          <w:noProof/>
        </w:rPr>
        <w:fldChar w:fldCharType="separate"/>
      </w:r>
      <w:r>
        <w:t xml:space="preserve">Figure </w:t>
      </w:r>
      <w:r>
        <w:rPr>
          <w:noProof/>
        </w:rPr>
        <w:t>3</w:t>
      </w:r>
      <w:r>
        <w:rPr>
          <w:noProof/>
        </w:rPr>
        <w:fldChar w:fldCharType="end"/>
      </w:r>
      <w:r>
        <w:rPr>
          <w:noProof/>
        </w:rPr>
        <w:t xml:space="preserve"> </w:t>
      </w:r>
      <w:r w:rsidR="004851AE">
        <w:rPr>
          <w:noProof/>
        </w:rPr>
        <w:t xml:space="preserve">illustrates the simulated psychometric functions for the above values. The vertical lines indicate the PSE for each participant and stimulus strength. We can see that the PSEs for </w:t>
      </w:r>
      <w:r w:rsidR="004851AE" w:rsidRPr="000F0EBA">
        <w:rPr>
          <w:noProof/>
        </w:rPr>
        <w:t xml:space="preserve">Condition of Interest: 1 </w:t>
      </w:r>
      <w:r w:rsidR="004851AE">
        <w:rPr>
          <w:noProof/>
        </w:rPr>
        <w:t xml:space="preserve">are shifted towards the right. Furthermore, the curves for </w:t>
      </w:r>
      <w:r w:rsidR="004851AE" w:rsidRPr="000F0EBA">
        <w:rPr>
          <w:noProof/>
        </w:rPr>
        <w:t>Condition of Interest: 1</w:t>
      </w:r>
      <w:r w:rsidR="004851AE">
        <w:rPr>
          <w:noProof/>
        </w:rPr>
        <w:t xml:space="preserve"> are more shallow, indicating higher JNDs. </w:t>
      </w:r>
    </w:p>
    <w:p w14:paraId="2C5B9706" w14:textId="50BD8B5C" w:rsidR="0000500A" w:rsidRDefault="0000500A" w:rsidP="004851AE">
      <w:pPr>
        <w:jc w:val="both"/>
        <w:rPr>
          <w:noProof/>
        </w:rPr>
      </w:pPr>
    </w:p>
    <w:p w14:paraId="406A6147" w14:textId="77777777" w:rsidR="0000500A" w:rsidRDefault="0000500A" w:rsidP="0000500A">
      <w:pPr>
        <w:keepNext/>
        <w:jc w:val="both"/>
      </w:pPr>
      <w:r>
        <w:rPr>
          <w:noProof/>
        </w:rPr>
        <w:drawing>
          <wp:inline distT="0" distB="0" distL="0" distR="0" wp14:anchorId="1439C559" wp14:editId="255953B0">
            <wp:extent cx="5943600" cy="2971488"/>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943600" cy="2971488"/>
                    </a:xfrm>
                    <a:prstGeom prst="rect">
                      <a:avLst/>
                    </a:prstGeom>
                    <a:noFill/>
                    <a:ln>
                      <a:noFill/>
                    </a:ln>
                  </pic:spPr>
                </pic:pic>
              </a:graphicData>
            </a:graphic>
          </wp:inline>
        </w:drawing>
      </w:r>
    </w:p>
    <w:p w14:paraId="12981B85" w14:textId="690113C7" w:rsidR="0000500A" w:rsidRPr="00C33157" w:rsidRDefault="0000500A" w:rsidP="0000500A">
      <w:pPr>
        <w:pStyle w:val="Caption"/>
        <w:jc w:val="both"/>
        <w:rPr>
          <w:noProof/>
        </w:rPr>
      </w:pPr>
      <w:bookmarkStart w:id="9" w:name="_Ref45511606"/>
      <w:r>
        <w:t xml:space="preserve">Figure </w:t>
      </w:r>
      <w:fldSimple w:instr=" SEQ Figure \* ARABIC ">
        <w:r w:rsidR="00A220A8">
          <w:rPr>
            <w:noProof/>
          </w:rPr>
          <w:t>3</w:t>
        </w:r>
      </w:fldSimple>
      <w:bookmarkEnd w:id="9"/>
      <w:r>
        <w:t>:</w:t>
      </w:r>
      <w:r w:rsidRPr="0000500A">
        <w:t xml:space="preserve"> Simulated psychometric functions based on the example values chosen above. We plot the difference in stimulus intensity between test and standard stimulus (x axis) against the participants’ probability to choose the test stimulus as more intense (y axis). Different panels are the psychometric functions per participant (columns) and per standard stimulus intensity (rows). The psychometric functions are color-coded blue for the experimental Condition of Interest, and red for the control condition without manipulation. The red and blue vertical lines indicate the Points of Subjective Equality, while the vertical and horizontal grey dashed lines denote a difference between test and comparison of 0, and a probability of 0.5 to choose either stimulus. Their intersection thus indicates perfect accuracy, with a PSE of 0. The curves are cumulative Gaussians fitted to the data, while the dots indicate the answer (0 or 1) for each trial.</w:t>
      </w:r>
    </w:p>
    <w:p w14:paraId="4A6C3419" w14:textId="563EC955" w:rsidR="00C97284" w:rsidRDefault="00C97284" w:rsidP="007002AE"/>
    <w:p w14:paraId="6F141477" w14:textId="46D36C77" w:rsidR="000A2EE2" w:rsidRDefault="000A2EE2" w:rsidP="000A2EE2">
      <w:pPr>
        <w:pStyle w:val="Heading1"/>
      </w:pPr>
      <w:bookmarkStart w:id="10" w:name="_Toc53888651"/>
      <w:r>
        <w:t>Analyzing Psychophysical Data</w:t>
      </w:r>
      <w:bookmarkEnd w:id="10"/>
    </w:p>
    <w:p w14:paraId="42E9F9F4" w14:textId="4A9B7090" w:rsidR="000A2EE2" w:rsidRDefault="000A2EE2" w:rsidP="00376144">
      <w:pPr>
        <w:jc w:val="both"/>
      </w:pPr>
      <w:r>
        <w:t xml:space="preserve">In the introduction, we have briefly touched upon two different ways of applying Null Hypothesis </w:t>
      </w:r>
      <w:r w:rsidR="006A6799">
        <w:t>Significance Testing to</w:t>
      </w:r>
      <w:r>
        <w:t xml:space="preserve"> psychophysical data that are usually illustrated as psychometric functions: </w:t>
      </w:r>
    </w:p>
    <w:p w14:paraId="67674203" w14:textId="5095B279" w:rsidR="00D805A7" w:rsidRDefault="000A2EE2" w:rsidP="00376144">
      <w:pPr>
        <w:pStyle w:val="ListParagraph"/>
        <w:numPr>
          <w:ilvl w:val="0"/>
          <w:numId w:val="2"/>
        </w:numPr>
        <w:jc w:val="both"/>
      </w:pPr>
      <w:r>
        <w:t>Fitting Psychometric functions, extracting PSEs and JNDs and conducting the appropriate statistical test over these values</w:t>
      </w:r>
      <w:r w:rsidR="009343BB">
        <w:t xml:space="preserve">. This is </w:t>
      </w:r>
      <w:r>
        <w:t xml:space="preserve">usually a </w:t>
      </w:r>
      <w:r w:rsidRPr="00D21577">
        <w:rPr>
          <w:i/>
          <w:iCs/>
        </w:rPr>
        <w:t>t test</w:t>
      </w:r>
      <w:r>
        <w:t xml:space="preserve"> or an </w:t>
      </w:r>
      <w:r w:rsidRPr="00D21577">
        <w:rPr>
          <w:i/>
          <w:iCs/>
        </w:rPr>
        <w:t>ANOVA</w:t>
      </w:r>
      <w:r w:rsidR="009343BB">
        <w:t xml:space="preserve">, but for more accurate results, one can use Linear Mixed Models, which we will discuss </w:t>
      </w:r>
      <w:r w:rsidR="00D21577">
        <w:t>below</w:t>
      </w:r>
      <w:r w:rsidR="00D805A7">
        <w:t xml:space="preserve">. We will call this </w:t>
      </w:r>
      <w:r w:rsidR="009343BB">
        <w:t>the “Two-Step</w:t>
      </w:r>
      <w:r w:rsidR="00D805A7">
        <w:t xml:space="preserve"> </w:t>
      </w:r>
      <w:r w:rsidR="009343BB">
        <w:t>A</w:t>
      </w:r>
      <w:r w:rsidR="00D805A7">
        <w:t>pproach</w:t>
      </w:r>
      <w:r w:rsidR="009343BB">
        <w:t>”.</w:t>
      </w:r>
    </w:p>
    <w:p w14:paraId="187327C5" w14:textId="6839D650" w:rsidR="000A2EE2" w:rsidRDefault="000A2EE2" w:rsidP="00376144">
      <w:pPr>
        <w:pStyle w:val="ListParagraph"/>
        <w:numPr>
          <w:ilvl w:val="0"/>
          <w:numId w:val="2"/>
        </w:numPr>
        <w:jc w:val="both"/>
      </w:pPr>
      <w:r>
        <w:t xml:space="preserve">Following </w:t>
      </w:r>
      <w:bookmarkStart w:id="11" w:name="_Hlk45502744"/>
      <w:r>
        <w:t xml:space="preserve">Moscatelli et al. </w:t>
      </w:r>
      <w:r>
        <w:fldChar w:fldCharType="begin" w:fldLock="1"/>
      </w:r>
      <w:r w:rsidR="006928E2">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manualFormatting":"(2012)","plainTextFormattedCitation":"(Moscatelli et al., 2012)","previouslyFormattedCitation":"(Moscatelli et al., 2012)"},"properties":{"noteIndex":0},"schema":"https://github.com/citation-style-language/schema/raw/master/csl-citation.json"}</w:instrText>
      </w:r>
      <w:r>
        <w:fldChar w:fldCharType="separate"/>
      </w:r>
      <w:r w:rsidRPr="000A2EE2">
        <w:rPr>
          <w:noProof/>
        </w:rPr>
        <w:t>(2012)</w:t>
      </w:r>
      <w:r>
        <w:fldChar w:fldCharType="end"/>
      </w:r>
      <w:bookmarkEnd w:id="11"/>
      <w:r w:rsidR="006A6799">
        <w:t xml:space="preserve">, one can </w:t>
      </w:r>
      <w:r w:rsidR="00D21577">
        <w:t xml:space="preserve">also </w:t>
      </w:r>
      <w:r w:rsidR="006A6799">
        <w:t>use Generalized Linear Mixed Models</w:t>
      </w:r>
      <w:r w:rsidR="00A03E69">
        <w:t xml:space="preserve"> (GLMM)</w:t>
      </w:r>
      <w:r w:rsidR="006A6799">
        <w:t xml:space="preserve"> to extract population parameters directly without the intermediate step of fitting psychometric </w:t>
      </w:r>
      <w:r w:rsidR="006A6799">
        <w:lastRenderedPageBreak/>
        <w:t>functions. This approach should, according to the authors, lead to a higher power for detecting these effects</w:t>
      </w:r>
      <w:r w:rsidR="00446CA3">
        <w:t>, at least for PSEs</w:t>
      </w:r>
      <w:r w:rsidR="006A6799">
        <w:t>.</w:t>
      </w:r>
      <w:r w:rsidR="00A03E69">
        <w:t xml:space="preserve"> We will call this the “GLMM Approach”.</w:t>
      </w:r>
    </w:p>
    <w:p w14:paraId="7C134D6C" w14:textId="770FD044" w:rsidR="00517177" w:rsidRDefault="00517177" w:rsidP="00376144">
      <w:pPr>
        <w:jc w:val="both"/>
      </w:pPr>
      <w:r>
        <w:t xml:space="preserve">In the following, we will discuss the advantages and limitations of both methods and illustrate them with </w:t>
      </w:r>
      <w:r w:rsidR="004E458E">
        <w:t xml:space="preserve">the </w:t>
      </w:r>
      <w:r>
        <w:t>data simulated above.</w:t>
      </w:r>
    </w:p>
    <w:p w14:paraId="5A3E9A09" w14:textId="46E18322" w:rsidR="005C4DF0" w:rsidRDefault="005C4DF0" w:rsidP="005C4DF0">
      <w:pPr>
        <w:keepNext/>
      </w:pPr>
    </w:p>
    <w:p w14:paraId="263D4C4D" w14:textId="7737756A" w:rsidR="00517177" w:rsidRDefault="003C5BC8" w:rsidP="00517177">
      <w:pPr>
        <w:pStyle w:val="Heading2"/>
      </w:pPr>
      <w:bookmarkStart w:id="12" w:name="_Toc53888652"/>
      <w:r>
        <w:t>Two-Step Approach</w:t>
      </w:r>
      <w:bookmarkEnd w:id="12"/>
    </w:p>
    <w:p w14:paraId="470E0BDD" w14:textId="13C7FD54" w:rsidR="00517177" w:rsidRDefault="000E7E22" w:rsidP="00376144">
      <w:pPr>
        <w:jc w:val="both"/>
      </w:pPr>
      <w:r w:rsidRPr="000E7E22">
        <w:rPr>
          <w:b/>
          <w:bCs/>
        </w:rPr>
        <w:t>How to</w:t>
      </w:r>
      <w:r>
        <w:t xml:space="preserve"> – </w:t>
      </w:r>
      <w:r w:rsidR="00517177">
        <w:t xml:space="preserve">The first step for </w:t>
      </w:r>
      <w:r w:rsidR="0002478D">
        <w:t xml:space="preserve">Two-Step Approaches </w:t>
      </w:r>
      <w:r w:rsidR="00517177">
        <w:t xml:space="preserve">is the estimation of means and standard deviations of those psychometric functions with the best fits for the observed (or simulated) data. We can </w:t>
      </w:r>
      <w:r w:rsidR="00352DD8">
        <w:t xml:space="preserve">extract means and standard deviations from </w:t>
      </w:r>
      <w:r w:rsidR="00517177">
        <w:t xml:space="preserve">the </w:t>
      </w:r>
      <w:proofErr w:type="spellStart"/>
      <w:r w:rsidR="00B155D3">
        <w:t>quickpsy</w:t>
      </w:r>
      <w:proofErr w:type="spellEnd"/>
      <w:r w:rsidR="00B155D3">
        <w:t xml:space="preserve"> </w:t>
      </w:r>
      <w:r w:rsidR="00517177">
        <w:t>fit we used above</w:t>
      </w:r>
      <w:r w:rsidR="00352DD8">
        <w:t>:</w:t>
      </w:r>
    </w:p>
    <w:p w14:paraId="0F3DDD5E" w14:textId="77777777" w:rsidR="00CD2FA9" w:rsidRPr="00CD2FA9" w:rsidRDefault="00CD2FA9" w:rsidP="00CD2FA9">
      <w:pPr>
        <w:pStyle w:val="NoSpacing"/>
        <w:ind w:left="720"/>
        <w:jc w:val="both"/>
        <w:rPr>
          <w:rFonts w:ascii="Courier New" w:hAnsi="Courier New" w:cs="Courier New"/>
          <w:noProof/>
          <w:sz w:val="16"/>
          <w:szCs w:val="16"/>
        </w:rPr>
      </w:pPr>
      <w:r w:rsidRPr="00CD2FA9">
        <w:rPr>
          <w:rFonts w:ascii="Courier New" w:hAnsi="Courier New" w:cs="Courier New"/>
          <w:noProof/>
          <w:sz w:val="16"/>
          <w:szCs w:val="16"/>
        </w:rPr>
        <w:t>Parameters = PsychometricFunctions$par</w:t>
      </w:r>
    </w:p>
    <w:p w14:paraId="53622235" w14:textId="77777777" w:rsidR="00CD2FA9" w:rsidRPr="00CD2FA9" w:rsidRDefault="00CD2FA9" w:rsidP="00CD2FA9">
      <w:pPr>
        <w:pStyle w:val="NoSpacing"/>
        <w:ind w:left="720"/>
        <w:jc w:val="both"/>
        <w:rPr>
          <w:rFonts w:ascii="Courier New" w:hAnsi="Courier New" w:cs="Courier New"/>
          <w:noProof/>
          <w:sz w:val="16"/>
          <w:szCs w:val="16"/>
        </w:rPr>
      </w:pPr>
      <w:r w:rsidRPr="00CD2FA9">
        <w:rPr>
          <w:rFonts w:ascii="Courier New" w:hAnsi="Courier New" w:cs="Courier New"/>
          <w:noProof/>
          <w:sz w:val="16"/>
          <w:szCs w:val="16"/>
        </w:rPr>
        <w:t>Parameters2 = Parameters %&gt;%</w:t>
      </w:r>
    </w:p>
    <w:p w14:paraId="76C73AE5" w14:textId="77777777" w:rsidR="00CD2FA9" w:rsidRPr="00CD2FA9" w:rsidRDefault="00CD2FA9" w:rsidP="00CD2FA9">
      <w:pPr>
        <w:pStyle w:val="NoSpacing"/>
        <w:ind w:left="720"/>
        <w:jc w:val="both"/>
        <w:rPr>
          <w:rFonts w:ascii="Courier New" w:hAnsi="Courier New" w:cs="Courier New"/>
          <w:noProof/>
          <w:sz w:val="16"/>
          <w:szCs w:val="16"/>
        </w:rPr>
      </w:pPr>
      <w:r w:rsidRPr="00CD2FA9">
        <w:rPr>
          <w:rFonts w:ascii="Courier New" w:hAnsi="Courier New" w:cs="Courier New"/>
          <w:noProof/>
          <w:sz w:val="16"/>
          <w:szCs w:val="16"/>
        </w:rPr>
        <w:t xml:space="preserve">  filter(parn == "p1") %&gt;%</w:t>
      </w:r>
    </w:p>
    <w:p w14:paraId="542B55C2" w14:textId="77777777" w:rsidR="00CD2FA9" w:rsidRPr="00CD2FA9" w:rsidRDefault="00CD2FA9" w:rsidP="00CD2FA9">
      <w:pPr>
        <w:pStyle w:val="NoSpacing"/>
        <w:ind w:left="720"/>
        <w:jc w:val="both"/>
        <w:rPr>
          <w:rFonts w:ascii="Courier New" w:hAnsi="Courier New" w:cs="Courier New"/>
          <w:noProof/>
          <w:sz w:val="16"/>
          <w:szCs w:val="16"/>
        </w:rPr>
      </w:pPr>
      <w:r w:rsidRPr="00CD2FA9">
        <w:rPr>
          <w:rFonts w:ascii="Courier New" w:hAnsi="Courier New" w:cs="Courier New"/>
          <w:noProof/>
          <w:sz w:val="16"/>
          <w:szCs w:val="16"/>
        </w:rPr>
        <w:t xml:space="preserve">  select(ID,ConditionOfInterest,Mean=par, StandardValues)</w:t>
      </w:r>
    </w:p>
    <w:p w14:paraId="1D85C2FA" w14:textId="77777777" w:rsidR="00CD2FA9" w:rsidRPr="00CD2FA9" w:rsidRDefault="00CD2FA9" w:rsidP="00CD2FA9">
      <w:pPr>
        <w:pStyle w:val="NoSpacing"/>
        <w:ind w:left="720"/>
        <w:jc w:val="both"/>
        <w:rPr>
          <w:rFonts w:ascii="Courier New" w:hAnsi="Courier New" w:cs="Courier New"/>
          <w:noProof/>
          <w:sz w:val="16"/>
          <w:szCs w:val="16"/>
        </w:rPr>
      </w:pPr>
      <w:r w:rsidRPr="00CD2FA9">
        <w:rPr>
          <w:rFonts w:ascii="Courier New" w:hAnsi="Courier New" w:cs="Courier New"/>
          <w:noProof/>
          <w:sz w:val="16"/>
          <w:szCs w:val="16"/>
        </w:rPr>
        <w:t>Parameters2$SD = Parameters$par[Parameters$parn == "p2"]</w:t>
      </w:r>
    </w:p>
    <w:p w14:paraId="124367A5" w14:textId="59E41EC8" w:rsidR="00517177" w:rsidRDefault="00CD2FA9" w:rsidP="00CD2FA9">
      <w:pPr>
        <w:pStyle w:val="NoSpacing"/>
        <w:ind w:left="720"/>
        <w:jc w:val="both"/>
        <w:rPr>
          <w:rFonts w:ascii="Courier New" w:hAnsi="Courier New" w:cs="Courier New"/>
          <w:noProof/>
          <w:sz w:val="16"/>
          <w:szCs w:val="16"/>
        </w:rPr>
      </w:pPr>
      <w:r w:rsidRPr="00CD2FA9">
        <w:rPr>
          <w:rFonts w:ascii="Courier New" w:hAnsi="Courier New" w:cs="Courier New"/>
          <w:noProof/>
          <w:sz w:val="16"/>
          <w:szCs w:val="16"/>
        </w:rPr>
        <w:t>Parameters = Parameters2</w:t>
      </w:r>
    </w:p>
    <w:p w14:paraId="1F7DC2B0" w14:textId="77777777" w:rsidR="005A44E1" w:rsidRDefault="005A44E1" w:rsidP="00CD2FA9">
      <w:pPr>
        <w:pStyle w:val="NoSpacing"/>
        <w:ind w:left="720"/>
        <w:jc w:val="both"/>
        <w:rPr>
          <w:rFonts w:ascii="Courier New" w:hAnsi="Courier New" w:cs="Courier New"/>
          <w:noProof/>
          <w:sz w:val="16"/>
          <w:szCs w:val="16"/>
        </w:rPr>
      </w:pPr>
    </w:p>
    <w:p w14:paraId="5E9A1807" w14:textId="08CEF566" w:rsidR="005A44E1" w:rsidRDefault="005A44E1" w:rsidP="00CD2FA9">
      <w:pPr>
        <w:rPr>
          <w:noProof/>
        </w:rPr>
      </w:pPr>
      <w:r>
        <w:rPr>
          <w:noProof/>
        </w:rPr>
        <w:t xml:space="preserve">Then, we load the “lmerTest” package which </w:t>
      </w:r>
      <w:r w:rsidR="00FB2805">
        <w:rPr>
          <w:noProof/>
        </w:rPr>
        <w:t>computes p values for ANOVAs and includes these in the regular summary() output and conduct 2x2 ANOVAs (StandardValues x ConditionOfInterest) for both means and standard deviations.</w:t>
      </w:r>
    </w:p>
    <w:p w14:paraId="0C126E01" w14:textId="528EDBF4" w:rsidR="00FB2805" w:rsidRDefault="00FB2805" w:rsidP="00FB2805">
      <w:pPr>
        <w:pStyle w:val="NoSpacing"/>
        <w:ind w:left="720"/>
        <w:jc w:val="both"/>
        <w:rPr>
          <w:rFonts w:ascii="Courier New" w:hAnsi="Courier New" w:cs="Courier New"/>
          <w:noProof/>
          <w:sz w:val="16"/>
          <w:szCs w:val="16"/>
        </w:rPr>
      </w:pPr>
      <w:r w:rsidRPr="00FB2805">
        <w:rPr>
          <w:rFonts w:ascii="Courier New" w:hAnsi="Courier New" w:cs="Courier New"/>
          <w:noProof/>
          <w:sz w:val="16"/>
          <w:szCs w:val="16"/>
        </w:rPr>
        <w:t>require(lmerTest)</w:t>
      </w:r>
    </w:p>
    <w:p w14:paraId="4D99107B" w14:textId="77777777" w:rsidR="00FB2805" w:rsidRPr="00FB2805" w:rsidRDefault="00FB2805" w:rsidP="00FB2805">
      <w:pPr>
        <w:pStyle w:val="NoSpacing"/>
        <w:ind w:left="720"/>
        <w:jc w:val="both"/>
        <w:rPr>
          <w:rFonts w:ascii="Courier New" w:hAnsi="Courier New" w:cs="Courier New"/>
          <w:noProof/>
          <w:sz w:val="16"/>
          <w:szCs w:val="16"/>
        </w:rPr>
      </w:pPr>
    </w:p>
    <w:p w14:paraId="330CEF7A" w14:textId="77777777" w:rsidR="00AF719D" w:rsidRPr="00AF719D" w:rsidRDefault="00AF719D" w:rsidP="00AF719D">
      <w:pPr>
        <w:pStyle w:val="NoSpacing"/>
        <w:ind w:left="720"/>
        <w:jc w:val="both"/>
        <w:rPr>
          <w:rFonts w:ascii="Courier New" w:hAnsi="Courier New" w:cs="Courier New"/>
          <w:noProof/>
          <w:sz w:val="16"/>
          <w:szCs w:val="16"/>
        </w:rPr>
      </w:pPr>
      <w:r w:rsidRPr="00AF719D">
        <w:rPr>
          <w:rFonts w:ascii="Courier New" w:hAnsi="Courier New" w:cs="Courier New"/>
          <w:noProof/>
          <w:sz w:val="16"/>
          <w:szCs w:val="16"/>
        </w:rPr>
        <w:t>ANOVA_Mean = lm(Mean ~ as.factor(ConditionOfInterest)*StandardValues,Parameters)</w:t>
      </w:r>
    </w:p>
    <w:p w14:paraId="72407560" w14:textId="124BE9B3" w:rsidR="000E7E22" w:rsidRDefault="00AF719D" w:rsidP="00AF719D">
      <w:pPr>
        <w:pStyle w:val="NoSpacing"/>
        <w:ind w:left="720"/>
        <w:jc w:val="both"/>
        <w:rPr>
          <w:rFonts w:ascii="Courier New" w:hAnsi="Courier New" w:cs="Courier New"/>
          <w:noProof/>
          <w:sz w:val="16"/>
          <w:szCs w:val="16"/>
        </w:rPr>
      </w:pPr>
      <w:r w:rsidRPr="00AF719D">
        <w:rPr>
          <w:rFonts w:ascii="Courier New" w:hAnsi="Courier New" w:cs="Courier New"/>
          <w:noProof/>
          <w:sz w:val="16"/>
          <w:szCs w:val="16"/>
        </w:rPr>
        <w:t>ANOVA_SD = lm(SD ~ StandardValues*as.factor(ConditionOfInterest),Parameters)</w:t>
      </w:r>
    </w:p>
    <w:p w14:paraId="433A7E68" w14:textId="2E38E11D" w:rsidR="0004040C" w:rsidRPr="0004040C" w:rsidRDefault="000E7E22" w:rsidP="0004040C">
      <w:pPr>
        <w:rPr>
          <w:noProof/>
        </w:rPr>
      </w:pPr>
      <w:r w:rsidRPr="0004040C">
        <w:rPr>
          <w:noProof/>
        </w:rPr>
        <w:t xml:space="preserve">Then, we can </w:t>
      </w:r>
      <w:r w:rsidR="0004040C" w:rsidRPr="0004040C">
        <w:rPr>
          <w:noProof/>
        </w:rPr>
        <w:t>display the output of the ANOVAs by calling the summary() function on the fitted ANOVA objects</w:t>
      </w:r>
      <w:r w:rsidR="0004040C">
        <w:rPr>
          <w:noProof/>
        </w:rPr>
        <w:t>:</w:t>
      </w:r>
    </w:p>
    <w:p w14:paraId="24FFAFF5" w14:textId="5569A9E4" w:rsidR="000E7E22" w:rsidRPr="00FB2805" w:rsidRDefault="000E7E22" w:rsidP="00FB2805">
      <w:pPr>
        <w:pStyle w:val="NoSpacing"/>
        <w:ind w:left="720"/>
        <w:jc w:val="both"/>
        <w:rPr>
          <w:rFonts w:ascii="Courier New" w:hAnsi="Courier New" w:cs="Courier New"/>
          <w:noProof/>
          <w:sz w:val="16"/>
          <w:szCs w:val="16"/>
        </w:rPr>
      </w:pPr>
      <w:r w:rsidRPr="000E7E22">
        <w:rPr>
          <w:rFonts w:ascii="Courier New" w:hAnsi="Courier New" w:cs="Courier New"/>
          <w:noProof/>
          <w:sz w:val="16"/>
          <w:szCs w:val="16"/>
        </w:rPr>
        <w:t>summary(ANOVA_Mean)</w:t>
      </w:r>
    </w:p>
    <w:p w14:paraId="37DD1E92" w14:textId="49801F9B" w:rsidR="00FB2805" w:rsidRPr="00FB2805" w:rsidRDefault="00FB2805" w:rsidP="00FB2805">
      <w:pPr>
        <w:pStyle w:val="NoSpacing"/>
        <w:ind w:left="720"/>
        <w:jc w:val="both"/>
        <w:rPr>
          <w:rFonts w:ascii="Courier New" w:hAnsi="Courier New" w:cs="Courier New"/>
          <w:noProof/>
          <w:sz w:val="16"/>
          <w:szCs w:val="16"/>
        </w:rPr>
      </w:pPr>
      <w:r w:rsidRPr="00FB2805">
        <w:rPr>
          <w:rFonts w:ascii="Courier New" w:hAnsi="Courier New" w:cs="Courier New"/>
          <w:noProof/>
          <w:sz w:val="16"/>
          <w:szCs w:val="16"/>
        </w:rPr>
        <w:t>summary(ANOVA_SD)</w:t>
      </w:r>
    </w:p>
    <w:p w14:paraId="25F361B8" w14:textId="04F89B60" w:rsidR="0004040C" w:rsidRDefault="0004040C" w:rsidP="00CD2FA9">
      <w:pPr>
        <w:pStyle w:val="NoSpacing"/>
        <w:jc w:val="both"/>
        <w:rPr>
          <w:rFonts w:ascii="Courier New" w:hAnsi="Courier New" w:cs="Courier New"/>
          <w:noProof/>
          <w:sz w:val="16"/>
          <w:szCs w:val="16"/>
        </w:rPr>
      </w:pPr>
    </w:p>
    <w:p w14:paraId="616CE05F" w14:textId="46C09B35" w:rsidR="006928E2" w:rsidRDefault="0004040C" w:rsidP="00376144">
      <w:pPr>
        <w:jc w:val="both"/>
        <w:rPr>
          <w:noProof/>
        </w:rPr>
      </w:pPr>
      <w:r w:rsidRPr="0004040C">
        <w:rPr>
          <w:b/>
          <w:bCs/>
          <w:noProof/>
        </w:rPr>
        <w:t>Discussion</w:t>
      </w:r>
      <w:r>
        <w:rPr>
          <w:noProof/>
        </w:rPr>
        <w:t xml:space="preserve"> – </w:t>
      </w:r>
      <w:r w:rsidR="008459C4">
        <w:rPr>
          <w:noProof/>
        </w:rPr>
        <w:t>T</w:t>
      </w:r>
      <w:r>
        <w:rPr>
          <w:noProof/>
        </w:rPr>
        <w:t>his</w:t>
      </w:r>
      <w:r w:rsidR="009B6F2B">
        <w:rPr>
          <w:noProof/>
        </w:rPr>
        <w:t xml:space="preserve"> simple</w:t>
      </w:r>
      <w:r>
        <w:rPr>
          <w:noProof/>
        </w:rPr>
        <w:t xml:space="preserve"> </w:t>
      </w:r>
      <w:r w:rsidR="008459C4">
        <w:rPr>
          <w:noProof/>
        </w:rPr>
        <w:t xml:space="preserve">approach has </w:t>
      </w:r>
      <w:r w:rsidR="006D0A02">
        <w:rPr>
          <w:noProof/>
        </w:rPr>
        <w:t>three</w:t>
      </w:r>
      <w:r>
        <w:rPr>
          <w:noProof/>
        </w:rPr>
        <w:t xml:space="preserve"> important pitfalls</w:t>
      </w:r>
      <w:r w:rsidR="006D0A02">
        <w:rPr>
          <w:noProof/>
        </w:rPr>
        <w:t xml:space="preserve">. First, statistical power is lost, especially when we have many trials for each condition, because this approach disregards </w:t>
      </w:r>
      <w:r w:rsidR="008459C4">
        <w:rPr>
          <w:noProof/>
        </w:rPr>
        <w:t xml:space="preserve">that </w:t>
      </w:r>
      <w:r w:rsidR="006D0A02">
        <w:rPr>
          <w:noProof/>
        </w:rPr>
        <w:t xml:space="preserve">each </w:t>
      </w:r>
      <w:r w:rsidR="008459C4">
        <w:rPr>
          <w:noProof/>
        </w:rPr>
        <w:t>PSE</w:t>
      </w:r>
      <w:r w:rsidR="006D0A02">
        <w:rPr>
          <w:noProof/>
        </w:rPr>
        <w:t xml:space="preserve"> and standard deviation estimate </w:t>
      </w:r>
      <w:r w:rsidR="008459C4">
        <w:rPr>
          <w:noProof/>
        </w:rPr>
        <w:t xml:space="preserve">is based on several tens of trials </w:t>
      </w:r>
      <w:r w:rsidR="006D0A02">
        <w:rPr>
          <w:noProof/>
        </w:rPr>
        <w:t xml:space="preserve">and treats them as one measurement each. In our example script, each staircase is measured in 100 trials. With the </w:t>
      </w:r>
      <w:r w:rsidR="009B6F2B">
        <w:rPr>
          <w:noProof/>
        </w:rPr>
        <w:t>Two-Step Approach</w:t>
      </w:r>
      <w:r w:rsidR="006D0A02">
        <w:rPr>
          <w:noProof/>
        </w:rPr>
        <w:t xml:space="preserve">, each of these chunks of 100 trials are reduced to one mean and one standard deviation each, while there is no way to adjust for the added confidence in these values in a </w:t>
      </w:r>
      <w:r w:rsidR="008459C4">
        <w:rPr>
          <w:noProof/>
        </w:rPr>
        <w:t xml:space="preserve">simple </w:t>
      </w:r>
      <w:r w:rsidR="006D0A02">
        <w:rPr>
          <w:noProof/>
        </w:rPr>
        <w:t xml:space="preserve">t test </w:t>
      </w:r>
      <w:r w:rsidR="008459C4">
        <w:rPr>
          <w:noProof/>
        </w:rPr>
        <w:t xml:space="preserve">or </w:t>
      </w:r>
      <w:r w:rsidR="006D0A02">
        <w:rPr>
          <w:noProof/>
        </w:rPr>
        <w:t>ANOVA.</w:t>
      </w:r>
      <w:r w:rsidR="009B6F2B">
        <w:rPr>
          <w:noProof/>
        </w:rPr>
        <w:t xml:space="preserve"> </w:t>
      </w:r>
      <w:r w:rsidR="006D0A02">
        <w:rPr>
          <w:noProof/>
        </w:rPr>
        <w:t xml:space="preserve">Second, when participants and/or conditions contain different numbers of trials, this method still treats the means and standard deviations as equally reliable. In staircase procedures, participants or conditions tend to have unequal numbers of trials because often the staircases terminate </w:t>
      </w:r>
      <w:r w:rsidR="00376144">
        <w:rPr>
          <w:noProof/>
        </w:rPr>
        <w:t>once the step size has fallen under a certain threshold. Some participants may achieve this threshold substantially sooner or later than others.</w:t>
      </w:r>
      <w:r w:rsidR="008459C4">
        <w:rPr>
          <w:noProof/>
        </w:rPr>
        <w:t xml:space="preserve"> Therefore, each PSE and standard deviation is treated equally, despite one being </w:t>
      </w:r>
      <w:r w:rsidR="00446CA3">
        <w:rPr>
          <w:noProof/>
        </w:rPr>
        <w:t xml:space="preserve">based on more trials and therefore </w:t>
      </w:r>
      <w:r w:rsidR="008459C4">
        <w:rPr>
          <w:noProof/>
        </w:rPr>
        <w:t>more reliable than the other.</w:t>
      </w:r>
      <w:r w:rsidR="00376144">
        <w:rPr>
          <w:noProof/>
        </w:rPr>
        <w:t xml:space="preserve"> Third, one of the assumptions of an ANOVA is the independence of the dependant variables. This assumption is often violated in these analyses: mean and standard deviation estimates from one participant are likely more similar to other mean and standard deviation estimates from the same participant than to estimates from other participants. This may not always be fatal, but a more careful modelling of the data is recommended. Mixed </w:t>
      </w:r>
      <w:r w:rsidR="006928E2">
        <w:rPr>
          <w:noProof/>
        </w:rPr>
        <w:t xml:space="preserve">Effect </w:t>
      </w:r>
      <w:r w:rsidR="00376144">
        <w:rPr>
          <w:noProof/>
        </w:rPr>
        <w:t>Models allow to model these data structures more closely and provide a means to account for their partial dependence.</w:t>
      </w:r>
    </w:p>
    <w:p w14:paraId="4C71C752" w14:textId="2F54F12B" w:rsidR="0067329A" w:rsidRDefault="003E605C" w:rsidP="00376144">
      <w:pPr>
        <w:jc w:val="both"/>
        <w:rPr>
          <w:noProof/>
        </w:rPr>
      </w:pPr>
      <w:r w:rsidRPr="003E605C">
        <w:rPr>
          <w:b/>
          <w:bCs/>
          <w:noProof/>
        </w:rPr>
        <w:lastRenderedPageBreak/>
        <w:t>Linear Mixed Models to the rescue</w:t>
      </w:r>
      <w:r>
        <w:rPr>
          <w:noProof/>
        </w:rPr>
        <w:t xml:space="preserve"> – </w:t>
      </w:r>
      <w:r w:rsidR="004919B1">
        <w:rPr>
          <w:noProof/>
        </w:rPr>
        <w:t xml:space="preserve">Mixed Effect Models are an extension of Linear Regression Models. Just like regular regression models, they fit straight lines through the data. Additionally, they </w:t>
      </w:r>
      <w:r w:rsidR="005C4DF0">
        <w:rPr>
          <w:noProof/>
        </w:rPr>
        <w:t>can account for particular properties of sub-populations of the data.</w:t>
      </w:r>
      <w:r w:rsidR="00687B85">
        <w:rPr>
          <w:noProof/>
        </w:rPr>
        <w:t xml:space="preserve"> Effects that are examined across the whole population are called “fixed effects”, while these sub-group properties are called “random effects”. LMMs can accommodate a whole range of random effects.</w:t>
      </w:r>
      <w:r w:rsidR="005C4DF0">
        <w:rPr>
          <w:noProof/>
        </w:rPr>
        <w:t xml:space="preserve"> For example, in our case, </w:t>
      </w:r>
      <w:r w:rsidR="00687B85">
        <w:rPr>
          <w:noProof/>
        </w:rPr>
        <w:t>LMM</w:t>
      </w:r>
      <w:r w:rsidR="00446CA3">
        <w:rPr>
          <w:noProof/>
        </w:rPr>
        <w:t>s</w:t>
      </w:r>
      <w:r w:rsidR="00687B85">
        <w:rPr>
          <w:noProof/>
        </w:rPr>
        <w:t xml:space="preserve"> </w:t>
      </w:r>
      <w:r w:rsidR="005C4DF0">
        <w:rPr>
          <w:noProof/>
        </w:rPr>
        <w:t>can account for the fact that the psychometric functions may be shifted consistently to the left or to the right</w:t>
      </w:r>
      <w:r w:rsidR="003E4683">
        <w:rPr>
          <w:noProof/>
        </w:rPr>
        <w:t xml:space="preserve"> (indicating higher or lower PSEs)</w:t>
      </w:r>
      <w:r w:rsidR="005C4DF0">
        <w:rPr>
          <w:noProof/>
        </w:rPr>
        <w:t xml:space="preserve"> for some participants, but not for others</w:t>
      </w:r>
      <w:r w:rsidR="00FB5FEE">
        <w:rPr>
          <w:noProof/>
        </w:rPr>
        <w:t xml:space="preserve">, or </w:t>
      </w:r>
      <w:r w:rsidR="005C4DF0">
        <w:rPr>
          <w:noProof/>
        </w:rPr>
        <w:t>for that the fact that</w:t>
      </w:r>
      <w:r w:rsidR="008459C4">
        <w:rPr>
          <w:noProof/>
        </w:rPr>
        <w:t xml:space="preserve"> some participants are generally more sensitive than others, which in turn results in steeper </w:t>
      </w:r>
      <w:r w:rsidR="005C4DF0">
        <w:rPr>
          <w:noProof/>
        </w:rPr>
        <w:t>psychometric functions</w:t>
      </w:r>
      <w:r w:rsidR="008459C4">
        <w:rPr>
          <w:noProof/>
        </w:rPr>
        <w:t xml:space="preserve"> and thus lower JNDs</w:t>
      </w:r>
      <w:r w:rsidR="0099358C">
        <w:rPr>
          <w:noProof/>
        </w:rPr>
        <w:t>.</w:t>
      </w:r>
      <w:r w:rsidR="00687B85">
        <w:rPr>
          <w:noProof/>
        </w:rPr>
        <w:t xml:space="preserve"> In such cases of mean differences between groups, we speak of “random intercepts”. With the inclusion of “random slopes” we can accommodate for between-participant differences in the effect of ConditionOfInterest or StandardValues, i.e., that participant s01 may be affected differently by ConditionOfInterest than participant s02.</w:t>
      </w:r>
      <w:r w:rsidR="00AB6C49">
        <w:rPr>
          <w:noProof/>
        </w:rPr>
        <w:t xml:space="preserve"> There is no clear consensus on which random effects (random intercepts and/or random slopes) should be included and it generally regarded as situational decision </w:t>
      </w:r>
      <w:r w:rsidR="00446CA3">
        <w:rPr>
          <w:noProof/>
        </w:rPr>
        <w:t xml:space="preserve">to be taken based </w:t>
      </w:r>
      <w:r w:rsidR="00AB6C49">
        <w:rPr>
          <w:noProof/>
        </w:rPr>
        <w:t xml:space="preserve">on domain knowledge about the data </w:t>
      </w:r>
      <w:r w:rsidR="00AB6C49">
        <w:rPr>
          <w:noProof/>
        </w:rPr>
        <w:fldChar w:fldCharType="begin" w:fldLock="1"/>
      </w:r>
      <w:r w:rsidR="007C2D01">
        <w:rPr>
          <w:noProof/>
        </w:rPr>
        <w:instrText>ADDIN CSL_CITATION {"citationItems":[{"id":"ITEM-1","itemData":{"DOI":"10.1016/j.jml.2017.01.001","ISSN":"0749596X","abstract":"Linear mixed-effects models have increasingly replaced mixed-model analyses of variance for statistical inference in factorial psycholinguistic experiments. Although LMMs have many advantages over ANOVA, like ANOVAs, setting them up for data analysis also requires some care. One simple option, when numerically possible, is to fit the full variance-covariance structure of random effects (the maximal model; Barr, Levy, Scheepers &amp; Tily, 2013), presumably to keep Type I error down to the nominal α in the presence of random effects. Although it is true that fitting a model with only random intercepts may lead to higher Type I error, fitting a maximal model also has a cost: it can lead to a significant loss of power. We demonstrate this with simulations and suggest that for typical psychological and psycholinguistic data, higher power is achieved without inflating Type I error rate if a model selection criterion is used to select a random effect structure that is supported by the data.","author":[{"dropping-particle":"","family":"Matuschek","given":"Hannes","non-dropping-particle":"","parse-names":false,"suffix":""},{"dropping-particle":"","family":"Kliegl","given":"Reinhold","non-dropping-particle":"","parse-names":false,"suffix":""},{"dropping-particle":"","family":"Vasishth","given":"Shravan","non-dropping-particle":"","parse-names":false,"suffix":""},{"dropping-particle":"","family":"Baayen","given":"Harald","non-dropping-particle":"","parse-names":false,"suffix":""},{"dropping-particle":"","family":"Bates","given":"Douglas","non-dropping-particle":"","parse-names":false,"suffix":""}],"container-title":"Journal of Memory and Language","id":"ITEM-1","issued":{"date-parts":[["2017"]]},"page":"305-315","publisher":"The Authors","title":"Balancing Type I error and power in linear mixed models","type":"article-journal","volume":"94"},"uris":["http://www.mendeley.com/documents/?uuid=daf242c4-0277-454e-ba64-d52f2c7cb236"]},{"id":"ITEM-2","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2","issue":"1","issued":{"date-parts":[["2015"]]},"title":"Fitting linear mixed-effects models using lme4","type":"article-journal","volume":"67"},"uris":["http://www.mendeley.com/documents/?uuid=6e60e806-5dd9-4d32-b0ba-2b1dba40f823"]},{"id":"ITEM-3","itemData":{"DOI":"10.1016/j.jml.2012.11.001","ISSN":"0749596X","PMID":"24403724","abstract":"Linear mixed-effects models (LMEMs) have become increasingly prominent in psycholinguistics and related areas. However, many researchers do not seem to appreciate how random effects structures affect the generalizability of an analysis. Here, we argue that researchers using LMEMs for confirmatory hypothesis testing should minimally adhere to the standards that have been in place for many decades. Through theoretical arguments and Monte Carlo simulation, we show that LMEMs generalize best when they include the maximal random effects structure justified by the design. The generalization performance of LMEMs including data-driven random effects structures strongly depends upon modeling criteria and sample size, yielding reasonable results on moderately-sized samples when conservative criteria are used, but with little or no power advantage over maximal models. Finally, random-intercepts-only LMEMs used on within-subjects and/or within-items data from populations where subjects and/or items vary in their sensitivity to experimental manipulations always generalize worse than separate F1 and F2 tests, and in many cases, even worse than F1 alone. Maximal LMEMs should be the 'gold standard' for confirmatory hypothesis testing in psycholinguistics and beyond. © 2012 Elsevier Inc.","author":[{"dropping-particle":"","family":"Barr","given":"Dale J.","non-dropping-particle":"","parse-names":false,"suffix":""},{"dropping-particle":"","family":"Levy","given":"Roger","non-dropping-particle":"","parse-names":false,"suffix":""},{"dropping-particle":"","family":"Scheepers","given":"Christoph","non-dropping-particle":"","parse-names":false,"suffix":""},{"dropping-particle":"","family":"Tily","given":"Harry J.","non-dropping-particle":"","parse-names":false,"suffix":""}],"container-title":"Journal of Memory and Language","id":"ITEM-3","issue":"3","issued":{"date-parts":[["2013"]]},"page":"255-278","publisher":"Elsevier Inc.","title":"Random effects structure for confirmatory hypothesis testing: Keep it maximal","type":"article-journal","volume":"68"},"uris":["http://www.mendeley.com/documents/?uuid=96d1cf6d-908c-4054-8fd3-72c739b4228f"]},{"id":"ITEM-4","itemData":{"ISBN":"9781439866849","abstract":"A First Step toward a Unified Theory of Richly Parameterized Linear Models.Using mixed linear models to analyze data often leads to results that are mysterious, inconvenient, or wrong. Further compounding the problem, statisticians lack a cohesive resource to acquire a systematic, theory-based understanding of models with random effects. Richly Parameterized Linear Models: Additive, Time Series, and Spatial Models Using Random Effects takes a first step in developing a full theory of richly parameterized models, which would allow statisticians to better understand their analysis results. The author examines what is known and unknown about mixed linear models and identifies research opportunities. The first two parts of the book cover an existing syntax for unifying models with random effects. The text explains how richly parameterized models can be expressed as mixed linear models and analyzed using conventional and Bayesian methods. In the last two parts, the author discusses oddities that can arise when analyzing data using these models. He presents ways to detect problems and, when possible, shows how to mitigate or avoid them. The book adapts ideas from linear model theory and then goes beyond that theory by examining the information in the data about the mixed linear model's covariance matrices. Each chapter ends with two sets of exercises. Conventional problems encourage readers to practice with the algebraic methods and open questions motivate readers to research further. Supporting materials, including datasets for most of the examples analyzed, are available on the author's website.","author":[{"dropping-particle":"","family":"Hodges","given":"James S.","non-dropping-particle":"","parse-names":false,"suffix":""}],"container-title":"Richly Parameterized Linear Models: Additive, Time Series, and Spatial Models Using Random Effects","id":"ITEM-4","issued":{"date-parts":[["2016"]]},"number-of-pages":"1-469","title":"Richly parameterized linear models: Additive, time series, and spatial models using random effects","type":"book"},"uris":["http://www.mendeley.com/documents/?uuid=c73dc86a-1569-414f-960a-ec47a375ecd6"]}],"mendeley":{"formattedCitation":"(Barr, Levy, Scheepers, &amp; Tily, 2013; Bates, Mächler, Bolker, &amp; Walker, 2015; Hodges, 2016; Matuschek, Kliegl, Vasishth, Baayen, &amp; Bates, 2017)","plainTextFormattedCitation":"(Barr, Levy, Scheepers, &amp; Tily, 2013; Bates, Mächler, Bolker, &amp; Walker, 2015; Hodges, 2016; Matuschek, Kliegl, Vasishth, Baayen, &amp; Bates, 2017)","previouslyFormattedCitation":"(Barr, Levy, Scheepers, &amp; Tily, 2013; Bates, Mächler, Bolker, &amp; Walker, 2015; Hodges, 2016; Matuschek, Kliegl, Vasishth, Baayen, &amp; Bates, 2017)"},"properties":{"noteIndex":0},"schema":"https://github.com/citation-style-language/schema/raw/master/csl-citation.json"}</w:instrText>
      </w:r>
      <w:r w:rsidR="00AB6C49">
        <w:rPr>
          <w:noProof/>
        </w:rPr>
        <w:fldChar w:fldCharType="separate"/>
      </w:r>
      <w:r w:rsidR="00AB6C49" w:rsidRPr="00AB6C49">
        <w:rPr>
          <w:noProof/>
        </w:rPr>
        <w:t>(Barr, Levy, Scheepers, &amp; Tily, 2013; Bates, Mächler, Bolker, &amp; Walker, 2015; Hodges, 2016; Matuschek, Kliegl, Vasishth, Baayen, &amp; Bates, 2017)</w:t>
      </w:r>
      <w:r w:rsidR="00AB6C49">
        <w:rPr>
          <w:noProof/>
        </w:rPr>
        <w:fldChar w:fldCharType="end"/>
      </w:r>
      <w:r w:rsidR="00AB6C49">
        <w:rPr>
          <w:noProof/>
        </w:rPr>
        <w:t>. We recommend to include at least random intercepts per participant.</w:t>
      </w:r>
      <w:r w:rsidR="00687B85">
        <w:rPr>
          <w:noProof/>
        </w:rPr>
        <w:t xml:space="preserve"> </w:t>
      </w:r>
      <w:r w:rsidR="0099358C">
        <w:rPr>
          <w:noProof/>
        </w:rPr>
        <w:fldChar w:fldCharType="begin"/>
      </w:r>
      <w:r w:rsidR="0099358C">
        <w:rPr>
          <w:noProof/>
        </w:rPr>
        <w:instrText xml:space="preserve"> REF _Ref45635370 \h </w:instrText>
      </w:r>
      <w:r w:rsidR="0099358C">
        <w:rPr>
          <w:noProof/>
        </w:rPr>
      </w:r>
      <w:r w:rsidR="0099358C">
        <w:rPr>
          <w:noProof/>
        </w:rPr>
        <w:fldChar w:fldCharType="separate"/>
      </w:r>
      <w:r w:rsidR="0099358C">
        <w:t xml:space="preserve">Figure </w:t>
      </w:r>
      <w:r w:rsidR="0099358C">
        <w:rPr>
          <w:noProof/>
        </w:rPr>
        <w:t>4</w:t>
      </w:r>
      <w:r w:rsidR="0099358C">
        <w:rPr>
          <w:noProof/>
        </w:rPr>
        <w:fldChar w:fldCharType="end"/>
      </w:r>
      <w:r w:rsidR="0099358C">
        <w:rPr>
          <w:noProof/>
        </w:rPr>
        <w:t xml:space="preserve"> illustrates </w:t>
      </w:r>
      <w:r w:rsidR="00AB6C49">
        <w:rPr>
          <w:noProof/>
        </w:rPr>
        <w:t xml:space="preserve">the </w:t>
      </w:r>
      <w:r w:rsidR="0099358C">
        <w:rPr>
          <w:noProof/>
        </w:rPr>
        <w:t xml:space="preserve">difference </w:t>
      </w:r>
      <w:r w:rsidR="00AB6C49">
        <w:rPr>
          <w:noProof/>
        </w:rPr>
        <w:t>between a regular ANOVA and an LMM with random intercept</w:t>
      </w:r>
      <w:r w:rsidR="00446CA3">
        <w:rPr>
          <w:noProof/>
        </w:rPr>
        <w:t>s</w:t>
      </w:r>
      <w:r w:rsidR="00AB6C49">
        <w:rPr>
          <w:noProof/>
        </w:rPr>
        <w:t xml:space="preserve"> per participant </w:t>
      </w:r>
      <w:r w:rsidR="0099358C">
        <w:rPr>
          <w:noProof/>
        </w:rPr>
        <w:t>graphically</w:t>
      </w:r>
      <w:r w:rsidR="008459C4">
        <w:rPr>
          <w:noProof/>
        </w:rPr>
        <w:t>:</w:t>
      </w:r>
      <w:r w:rsidR="0099358C">
        <w:rPr>
          <w:noProof/>
        </w:rPr>
        <w:t xml:space="preserve"> </w:t>
      </w:r>
      <w:r w:rsidR="008459C4">
        <w:rPr>
          <w:noProof/>
        </w:rPr>
        <w:t>a</w:t>
      </w:r>
      <w:r w:rsidR="0099358C">
        <w:rPr>
          <w:noProof/>
        </w:rPr>
        <w:t xml:space="preserve"> regular 2x4 ANOVA (2 Conditions x 4 Standard</w:t>
      </w:r>
      <w:r w:rsidR="008459C4">
        <w:rPr>
          <w:noProof/>
        </w:rPr>
        <w:t xml:space="preserve"> </w:t>
      </w:r>
      <w:r w:rsidR="0099358C">
        <w:rPr>
          <w:noProof/>
        </w:rPr>
        <w:t xml:space="preserve">Values) does not distinguish between participants (see </w:t>
      </w:r>
      <w:r w:rsidR="00F70779">
        <w:rPr>
          <w:noProof/>
        </w:rPr>
        <w:fldChar w:fldCharType="begin"/>
      </w:r>
      <w:r w:rsidR="00F70779">
        <w:rPr>
          <w:noProof/>
        </w:rPr>
        <w:instrText xml:space="preserve"> REF _Ref45635370 \h </w:instrText>
      </w:r>
      <w:r w:rsidR="00F70779">
        <w:rPr>
          <w:noProof/>
        </w:rPr>
      </w:r>
      <w:r w:rsidR="00F70779">
        <w:rPr>
          <w:noProof/>
        </w:rPr>
        <w:fldChar w:fldCharType="separate"/>
      </w:r>
      <w:r w:rsidR="00F70779">
        <w:t xml:space="preserve">Figure </w:t>
      </w:r>
      <w:r w:rsidR="00F70779">
        <w:rPr>
          <w:noProof/>
        </w:rPr>
        <w:t>4</w:t>
      </w:r>
      <w:r w:rsidR="00F70779">
        <w:rPr>
          <w:noProof/>
        </w:rPr>
        <w:fldChar w:fldCharType="end"/>
      </w:r>
      <w:r w:rsidR="0099358C">
        <w:rPr>
          <w:noProof/>
        </w:rPr>
        <w:t xml:space="preserve">A), which leads to a higher </w:t>
      </w:r>
      <w:r w:rsidR="00446CA3">
        <w:rPr>
          <w:noProof/>
        </w:rPr>
        <w:t>standard error</w:t>
      </w:r>
      <w:r w:rsidR="0099358C">
        <w:rPr>
          <w:noProof/>
        </w:rPr>
        <w:t xml:space="preserve"> overall. A Linear Mixed Model with Condition and Standard Values and their interaction as </w:t>
      </w:r>
      <w:r w:rsidR="003E4683">
        <w:rPr>
          <w:noProof/>
        </w:rPr>
        <w:t>fixed</w:t>
      </w:r>
      <w:r w:rsidR="0099358C">
        <w:rPr>
          <w:noProof/>
        </w:rPr>
        <w:t xml:space="preserve"> effects and random intercepts per participant (See </w:t>
      </w:r>
      <w:r w:rsidR="00F70779">
        <w:rPr>
          <w:noProof/>
        </w:rPr>
        <w:fldChar w:fldCharType="begin"/>
      </w:r>
      <w:r w:rsidR="00F70779">
        <w:rPr>
          <w:noProof/>
        </w:rPr>
        <w:instrText xml:space="preserve"> REF _Ref45635370 \h </w:instrText>
      </w:r>
      <w:r w:rsidR="00F70779">
        <w:rPr>
          <w:noProof/>
        </w:rPr>
      </w:r>
      <w:r w:rsidR="00F70779">
        <w:rPr>
          <w:noProof/>
        </w:rPr>
        <w:fldChar w:fldCharType="separate"/>
      </w:r>
      <w:r w:rsidR="00F70779">
        <w:t xml:space="preserve">Figure </w:t>
      </w:r>
      <w:r w:rsidR="00F70779">
        <w:rPr>
          <w:noProof/>
        </w:rPr>
        <w:t>4</w:t>
      </w:r>
      <w:r w:rsidR="00F70779">
        <w:rPr>
          <w:noProof/>
        </w:rPr>
        <w:fldChar w:fldCharType="end"/>
      </w:r>
      <w:r w:rsidR="0099358C">
        <w:rPr>
          <w:noProof/>
        </w:rPr>
        <w:t>B)</w:t>
      </w:r>
      <w:r w:rsidR="00F70779">
        <w:rPr>
          <w:noProof/>
        </w:rPr>
        <w:t xml:space="preserve"> allocates some of the variability in the data to idiosyncra</w:t>
      </w:r>
      <w:r w:rsidR="00446CA3">
        <w:rPr>
          <w:noProof/>
        </w:rPr>
        <w:t>c</w:t>
      </w:r>
      <w:r w:rsidR="00F70779">
        <w:rPr>
          <w:noProof/>
        </w:rPr>
        <w:t>ies of each participant</w:t>
      </w:r>
      <w:r w:rsidR="00AB6C49">
        <w:rPr>
          <w:noProof/>
        </w:rPr>
        <w:t>, which makes it easier to identify an overall consistent effect of ConditionOfInterest.</w:t>
      </w:r>
      <w:r w:rsidR="00F70779">
        <w:rPr>
          <w:noProof/>
        </w:rPr>
        <w:t xml:space="preserve"> </w:t>
      </w:r>
      <w:r w:rsidR="0067329A">
        <w:rPr>
          <w:noProof/>
        </w:rPr>
        <w:t xml:space="preserve">The lme4 package </w:t>
      </w:r>
      <w:r w:rsidR="0067329A">
        <w:rPr>
          <w:noProof/>
        </w:rPr>
        <w:fldChar w:fldCharType="begin" w:fldLock="1"/>
      </w:r>
      <w:r w:rsidR="00AB6C49">
        <w:rPr>
          <w:noProof/>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title":"Fitting linear mixed-effects models using lme4","type":"article-journal","volume":"67"},"uris":["http://www.mendeley.com/documents/?uuid=6e60e806-5dd9-4d32-b0ba-2b1dba40f823"]}],"mendeley":{"formattedCitation":"(Bates et al., 2015)","plainTextFormattedCitation":"(Bates et al., 2015)","previouslyFormattedCitation":"(Bates et al., 2015)"},"properties":{"noteIndex":0},"schema":"https://github.com/citation-style-language/schema/raw/master/csl-citation.json"}</w:instrText>
      </w:r>
      <w:r w:rsidR="0067329A">
        <w:rPr>
          <w:noProof/>
        </w:rPr>
        <w:fldChar w:fldCharType="separate"/>
      </w:r>
      <w:r w:rsidR="00AB6C49" w:rsidRPr="00AB6C49">
        <w:rPr>
          <w:noProof/>
        </w:rPr>
        <w:t>(Bates et al., 2015)</w:t>
      </w:r>
      <w:r w:rsidR="0067329A">
        <w:rPr>
          <w:noProof/>
        </w:rPr>
        <w:fldChar w:fldCharType="end"/>
      </w:r>
      <w:r w:rsidR="0067329A">
        <w:rPr>
          <w:noProof/>
        </w:rPr>
        <w:t xml:space="preserve"> for R provides a user-friendly interface for the fitting of Linear Mixed Models. </w:t>
      </w:r>
      <w:r w:rsidR="00AB6C49">
        <w:rPr>
          <w:noProof/>
        </w:rPr>
        <w:t>In lme4 syntax, t</w:t>
      </w:r>
      <w:r w:rsidR="0067329A">
        <w:rPr>
          <w:noProof/>
        </w:rPr>
        <w:t>he model specification look</w:t>
      </w:r>
      <w:r w:rsidR="00AB6C49">
        <w:rPr>
          <w:noProof/>
        </w:rPr>
        <w:t>s</w:t>
      </w:r>
      <w:r w:rsidR="0067329A">
        <w:rPr>
          <w:noProof/>
        </w:rPr>
        <w:t xml:space="preserve"> like the following:</w:t>
      </w:r>
    </w:p>
    <w:p w14:paraId="78758138" w14:textId="29FC1F73" w:rsidR="0067329A" w:rsidRPr="0067329A" w:rsidRDefault="0067329A" w:rsidP="0067329A">
      <w:pPr>
        <w:pStyle w:val="NoSpacing"/>
        <w:ind w:left="720"/>
        <w:jc w:val="both"/>
        <w:rPr>
          <w:rFonts w:ascii="Courier New" w:hAnsi="Courier New" w:cs="Courier New"/>
          <w:noProof/>
          <w:sz w:val="16"/>
          <w:szCs w:val="16"/>
        </w:rPr>
      </w:pPr>
      <w:r w:rsidRPr="0067329A">
        <w:rPr>
          <w:rFonts w:ascii="Courier New" w:hAnsi="Courier New" w:cs="Courier New"/>
          <w:noProof/>
          <w:sz w:val="16"/>
          <w:szCs w:val="16"/>
        </w:rPr>
        <w:t>LMM</w:t>
      </w:r>
      <w:r w:rsidR="00681DFB">
        <w:rPr>
          <w:rFonts w:ascii="Courier New" w:hAnsi="Courier New" w:cs="Courier New"/>
          <w:noProof/>
          <w:sz w:val="16"/>
          <w:szCs w:val="16"/>
        </w:rPr>
        <w:t>_Mean</w:t>
      </w:r>
      <w:r w:rsidRPr="0067329A">
        <w:rPr>
          <w:rFonts w:ascii="Courier New" w:hAnsi="Courier New" w:cs="Courier New"/>
          <w:noProof/>
          <w:sz w:val="16"/>
          <w:szCs w:val="16"/>
        </w:rPr>
        <w:t xml:space="preserve"> = lmer(Mean ~ ConditionOfInterest*StandardValues + (1 | ID),</w:t>
      </w:r>
    </w:p>
    <w:p w14:paraId="182FD63B" w14:textId="067B507C" w:rsidR="0067329A" w:rsidRDefault="0067329A" w:rsidP="0067329A">
      <w:pPr>
        <w:pStyle w:val="NoSpacing"/>
        <w:ind w:left="720"/>
        <w:jc w:val="both"/>
        <w:rPr>
          <w:rFonts w:ascii="Courier New" w:hAnsi="Courier New" w:cs="Courier New"/>
          <w:noProof/>
          <w:sz w:val="16"/>
          <w:szCs w:val="16"/>
        </w:rPr>
      </w:pPr>
      <w:r w:rsidRPr="0067329A">
        <w:rPr>
          <w:rFonts w:ascii="Courier New" w:hAnsi="Courier New" w:cs="Courier New"/>
          <w:noProof/>
          <w:sz w:val="16"/>
          <w:szCs w:val="16"/>
        </w:rPr>
        <w:t xml:space="preserve">         data = Parameters)</w:t>
      </w:r>
    </w:p>
    <w:p w14:paraId="418C1025" w14:textId="68FD1C25" w:rsidR="003B29B6" w:rsidRDefault="0067329A" w:rsidP="003B29B6">
      <w:pPr>
        <w:pStyle w:val="NoSpacing"/>
        <w:ind w:left="720"/>
        <w:jc w:val="both"/>
        <w:rPr>
          <w:rFonts w:ascii="Courier New" w:hAnsi="Courier New" w:cs="Courier New"/>
          <w:noProof/>
          <w:sz w:val="16"/>
          <w:szCs w:val="16"/>
        </w:rPr>
      </w:pPr>
      <w:r>
        <w:rPr>
          <w:rFonts w:ascii="Courier New" w:hAnsi="Courier New" w:cs="Courier New"/>
          <w:noProof/>
          <w:sz w:val="16"/>
          <w:szCs w:val="16"/>
        </w:rPr>
        <w:t>summary(</w:t>
      </w:r>
      <w:r w:rsidR="00681DFB" w:rsidRPr="0067329A">
        <w:rPr>
          <w:rFonts w:ascii="Courier New" w:hAnsi="Courier New" w:cs="Courier New"/>
          <w:noProof/>
          <w:sz w:val="16"/>
          <w:szCs w:val="16"/>
        </w:rPr>
        <w:t>LMM</w:t>
      </w:r>
      <w:r w:rsidR="00681DFB">
        <w:rPr>
          <w:rFonts w:ascii="Courier New" w:hAnsi="Courier New" w:cs="Courier New"/>
          <w:noProof/>
          <w:sz w:val="16"/>
          <w:szCs w:val="16"/>
        </w:rPr>
        <w:t>_Mean</w:t>
      </w:r>
      <w:r>
        <w:rPr>
          <w:rFonts w:ascii="Courier New" w:hAnsi="Courier New" w:cs="Courier New"/>
          <w:noProof/>
          <w:sz w:val="16"/>
          <w:szCs w:val="16"/>
        </w:rPr>
        <w:t>)</w:t>
      </w:r>
    </w:p>
    <w:p w14:paraId="4E1EF98B" w14:textId="15582AC2" w:rsidR="0029207F" w:rsidRDefault="0029207F" w:rsidP="003B29B6">
      <w:pPr>
        <w:pStyle w:val="NoSpacing"/>
        <w:ind w:left="720"/>
        <w:jc w:val="both"/>
        <w:rPr>
          <w:rFonts w:ascii="Courier New" w:hAnsi="Courier New" w:cs="Courier New"/>
          <w:noProof/>
          <w:sz w:val="16"/>
          <w:szCs w:val="16"/>
        </w:rPr>
      </w:pPr>
    </w:p>
    <w:p w14:paraId="5AD8AAEF" w14:textId="032A53E5" w:rsidR="0029207F" w:rsidRPr="0029207F" w:rsidRDefault="0029207F" w:rsidP="0029207F">
      <w:pPr>
        <w:pStyle w:val="NoSpacing"/>
        <w:ind w:left="720"/>
        <w:jc w:val="both"/>
        <w:rPr>
          <w:rFonts w:ascii="Courier New" w:hAnsi="Courier New" w:cs="Courier New"/>
          <w:noProof/>
          <w:sz w:val="16"/>
          <w:szCs w:val="16"/>
        </w:rPr>
      </w:pPr>
      <w:r w:rsidRPr="0029207F">
        <w:rPr>
          <w:rFonts w:ascii="Courier New" w:hAnsi="Courier New" w:cs="Courier New"/>
          <w:noProof/>
          <w:sz w:val="16"/>
          <w:szCs w:val="16"/>
        </w:rPr>
        <w:t>LMM_SD = lmer(SD ~ ConditionOfInterest</w:t>
      </w:r>
      <w:r w:rsidR="00DB2A4D" w:rsidRPr="0067329A">
        <w:rPr>
          <w:rFonts w:ascii="Courier New" w:hAnsi="Courier New" w:cs="Courier New"/>
          <w:noProof/>
          <w:sz w:val="16"/>
          <w:szCs w:val="16"/>
        </w:rPr>
        <w:t>*StandardValues</w:t>
      </w:r>
      <w:r w:rsidRPr="0029207F">
        <w:rPr>
          <w:rFonts w:ascii="Courier New" w:hAnsi="Courier New" w:cs="Courier New"/>
          <w:noProof/>
          <w:sz w:val="16"/>
          <w:szCs w:val="16"/>
        </w:rPr>
        <w:t xml:space="preserve"> + (1 | ID),</w:t>
      </w:r>
    </w:p>
    <w:p w14:paraId="45227CD9" w14:textId="77777777" w:rsidR="0029207F" w:rsidRPr="0029207F" w:rsidRDefault="0029207F" w:rsidP="0029207F">
      <w:pPr>
        <w:pStyle w:val="NoSpacing"/>
        <w:ind w:left="720"/>
        <w:jc w:val="both"/>
        <w:rPr>
          <w:rFonts w:ascii="Courier New" w:hAnsi="Courier New" w:cs="Courier New"/>
          <w:noProof/>
          <w:sz w:val="16"/>
          <w:szCs w:val="16"/>
        </w:rPr>
      </w:pPr>
      <w:r w:rsidRPr="0029207F">
        <w:rPr>
          <w:rFonts w:ascii="Courier New" w:hAnsi="Courier New" w:cs="Courier New"/>
          <w:noProof/>
          <w:sz w:val="16"/>
          <w:szCs w:val="16"/>
        </w:rPr>
        <w:t xml:space="preserve">           data = Parameters)</w:t>
      </w:r>
    </w:p>
    <w:p w14:paraId="726CFF1C" w14:textId="571C6B7F" w:rsidR="0029207F" w:rsidRDefault="0029207F" w:rsidP="0029207F">
      <w:pPr>
        <w:pStyle w:val="NoSpacing"/>
        <w:ind w:left="720"/>
        <w:jc w:val="both"/>
        <w:rPr>
          <w:rFonts w:ascii="Courier New" w:hAnsi="Courier New" w:cs="Courier New"/>
          <w:noProof/>
          <w:sz w:val="16"/>
          <w:szCs w:val="16"/>
        </w:rPr>
      </w:pPr>
      <w:r w:rsidRPr="0029207F">
        <w:rPr>
          <w:rFonts w:ascii="Courier New" w:hAnsi="Courier New" w:cs="Courier New"/>
          <w:noProof/>
          <w:sz w:val="16"/>
          <w:szCs w:val="16"/>
        </w:rPr>
        <w:t>summary(LMM_SD)</w:t>
      </w:r>
    </w:p>
    <w:p w14:paraId="592D2470" w14:textId="77777777" w:rsidR="003B29B6" w:rsidRPr="003B29B6" w:rsidRDefault="003B29B6" w:rsidP="003B29B6">
      <w:pPr>
        <w:pStyle w:val="NoSpacing"/>
        <w:jc w:val="both"/>
        <w:rPr>
          <w:rFonts w:ascii="Courier New" w:hAnsi="Courier New" w:cs="Courier New"/>
          <w:noProof/>
          <w:sz w:val="16"/>
          <w:szCs w:val="16"/>
        </w:rPr>
      </w:pPr>
    </w:p>
    <w:p w14:paraId="1171E3AE" w14:textId="2C640048" w:rsidR="00825577" w:rsidRDefault="00F70779" w:rsidP="00376144">
      <w:pPr>
        <w:jc w:val="both"/>
        <w:rPr>
          <w:noProof/>
        </w:rPr>
      </w:pPr>
      <w:r>
        <w:rPr>
          <w:noProof/>
        </w:rPr>
        <w:t xml:space="preserve">This </w:t>
      </w:r>
      <w:r w:rsidR="00497C0A">
        <w:rPr>
          <w:noProof/>
        </w:rPr>
        <w:t>adjudicates</w:t>
      </w:r>
      <w:r>
        <w:rPr>
          <w:noProof/>
        </w:rPr>
        <w:t xml:space="preserve"> some of </w:t>
      </w:r>
      <w:r w:rsidR="007F1400">
        <w:rPr>
          <w:noProof/>
        </w:rPr>
        <w:t xml:space="preserve">the </w:t>
      </w:r>
      <w:r>
        <w:rPr>
          <w:noProof/>
        </w:rPr>
        <w:t>variability</w:t>
      </w:r>
      <w:r w:rsidR="00497C0A">
        <w:rPr>
          <w:noProof/>
        </w:rPr>
        <w:t xml:space="preserve"> to differences between each participant</w:t>
      </w:r>
      <w:r>
        <w:rPr>
          <w:noProof/>
        </w:rPr>
        <w:t xml:space="preserve"> and lowers the standard errors associated with the </w:t>
      </w:r>
      <w:r w:rsidR="00497C0A">
        <w:rPr>
          <w:noProof/>
        </w:rPr>
        <w:t xml:space="preserve">main </w:t>
      </w:r>
      <w:r>
        <w:rPr>
          <w:noProof/>
        </w:rPr>
        <w:t xml:space="preserve">effects, thus raising power. For example, for the data presented in </w:t>
      </w:r>
      <w:r>
        <w:rPr>
          <w:noProof/>
        </w:rPr>
        <w:fldChar w:fldCharType="begin"/>
      </w:r>
      <w:r>
        <w:rPr>
          <w:noProof/>
        </w:rPr>
        <w:instrText xml:space="preserve"> REF _Ref45635370 \h </w:instrText>
      </w:r>
      <w:r>
        <w:rPr>
          <w:noProof/>
        </w:rPr>
      </w:r>
      <w:r>
        <w:rPr>
          <w:noProof/>
        </w:rPr>
        <w:fldChar w:fldCharType="separate"/>
      </w:r>
      <w:r>
        <w:t xml:space="preserve">Figure </w:t>
      </w:r>
      <w:r>
        <w:rPr>
          <w:noProof/>
        </w:rPr>
        <w:t>4</w:t>
      </w:r>
      <w:r>
        <w:rPr>
          <w:noProof/>
        </w:rPr>
        <w:fldChar w:fldCharType="end"/>
      </w:r>
      <w:r>
        <w:rPr>
          <w:noProof/>
        </w:rPr>
        <w:t>, an ANOVA</w:t>
      </w:r>
      <w:r w:rsidR="003E605C">
        <w:rPr>
          <w:noProof/>
        </w:rPr>
        <w:t xml:space="preserve"> (</w:t>
      </w:r>
      <w:r w:rsidR="003E605C" w:rsidRPr="001635C7">
        <w:rPr>
          <w:b/>
          <w:bCs/>
          <w:noProof/>
        </w:rPr>
        <w:t>Condition</w:t>
      </w:r>
      <w:r w:rsidR="001635C7" w:rsidRPr="001635C7">
        <w:rPr>
          <w:b/>
          <w:bCs/>
          <w:noProof/>
        </w:rPr>
        <w:t>OfInterest</w:t>
      </w:r>
      <w:r w:rsidR="003E605C">
        <w:rPr>
          <w:noProof/>
        </w:rPr>
        <w:t xml:space="preserve"> x </w:t>
      </w:r>
      <w:r w:rsidR="003E605C" w:rsidRPr="001635C7">
        <w:rPr>
          <w:b/>
          <w:bCs/>
          <w:noProof/>
        </w:rPr>
        <w:t>StandardValues</w:t>
      </w:r>
      <w:r w:rsidR="003E605C">
        <w:rPr>
          <w:noProof/>
        </w:rPr>
        <w:t>)</w:t>
      </w:r>
      <w:r>
        <w:rPr>
          <w:noProof/>
        </w:rPr>
        <w:t xml:space="preserve"> yields a</w:t>
      </w:r>
      <w:r w:rsidR="003E605C">
        <w:rPr>
          <w:noProof/>
        </w:rPr>
        <w:t xml:space="preserve"> regression coefficient of -0.</w:t>
      </w:r>
      <w:r w:rsidR="00AF719D">
        <w:rPr>
          <w:noProof/>
        </w:rPr>
        <w:t>4</w:t>
      </w:r>
      <w:r w:rsidR="003E605C">
        <w:rPr>
          <w:noProof/>
        </w:rPr>
        <w:t xml:space="preserve">, an associated standard error of </w:t>
      </w:r>
      <w:r w:rsidR="00AF719D">
        <w:rPr>
          <w:noProof/>
        </w:rPr>
        <w:t>2.38</w:t>
      </w:r>
      <w:r w:rsidR="003E605C">
        <w:rPr>
          <w:noProof/>
        </w:rPr>
        <w:t xml:space="preserve"> and a p value of </w:t>
      </w:r>
      <w:r w:rsidR="00AF719D">
        <w:rPr>
          <w:noProof/>
        </w:rPr>
        <w:t>0.86</w:t>
      </w:r>
      <w:r w:rsidR="003E605C">
        <w:rPr>
          <w:noProof/>
        </w:rPr>
        <w:t xml:space="preserve"> for</w:t>
      </w:r>
      <w:r w:rsidR="000606DA">
        <w:rPr>
          <w:noProof/>
        </w:rPr>
        <w:t xml:space="preserve"> the effect of</w:t>
      </w:r>
      <w:r w:rsidR="003E605C">
        <w:rPr>
          <w:noProof/>
        </w:rPr>
        <w:t xml:space="preserve"> </w:t>
      </w:r>
      <w:r w:rsidR="003E605C" w:rsidRPr="001635C7">
        <w:rPr>
          <w:b/>
          <w:bCs/>
          <w:noProof/>
        </w:rPr>
        <w:t>Condition</w:t>
      </w:r>
      <w:r w:rsidR="001635C7" w:rsidRPr="001635C7">
        <w:rPr>
          <w:b/>
          <w:bCs/>
          <w:noProof/>
        </w:rPr>
        <w:t>OfInterest</w:t>
      </w:r>
      <w:r w:rsidR="000606DA" w:rsidRPr="000606DA">
        <w:rPr>
          <w:noProof/>
        </w:rPr>
        <w:t xml:space="preserve"> on the PSE</w:t>
      </w:r>
      <w:r w:rsidR="003E605C">
        <w:rPr>
          <w:noProof/>
        </w:rPr>
        <w:t>. A Linear Mixed Model that also adds random intercepts per participant</w:t>
      </w:r>
      <w:r w:rsidR="003626C1">
        <w:rPr>
          <w:noProof/>
        </w:rPr>
        <w:t xml:space="preserve"> (</w:t>
      </w:r>
      <w:r w:rsidR="003626C1" w:rsidRPr="003626C1">
        <w:rPr>
          <w:b/>
          <w:bCs/>
          <w:noProof/>
        </w:rPr>
        <w:t>LMM</w:t>
      </w:r>
      <w:r w:rsidR="00C626CC">
        <w:rPr>
          <w:b/>
          <w:bCs/>
          <w:noProof/>
        </w:rPr>
        <w:t>_Mean</w:t>
      </w:r>
      <w:r w:rsidR="003626C1">
        <w:rPr>
          <w:noProof/>
        </w:rPr>
        <w:t>)</w:t>
      </w:r>
      <w:r w:rsidR="003E605C">
        <w:rPr>
          <w:noProof/>
        </w:rPr>
        <w:t>, in turn, yields a regression coefficient of -0.</w:t>
      </w:r>
      <w:r w:rsidR="00AF719D">
        <w:rPr>
          <w:noProof/>
        </w:rPr>
        <w:t>41</w:t>
      </w:r>
      <w:r w:rsidR="00825577">
        <w:rPr>
          <w:noProof/>
        </w:rPr>
        <w:t xml:space="preserve"> and</w:t>
      </w:r>
      <w:r w:rsidR="003E605C">
        <w:rPr>
          <w:noProof/>
        </w:rPr>
        <w:t xml:space="preserve"> an associated standard error of </w:t>
      </w:r>
      <w:r w:rsidR="00AF719D">
        <w:rPr>
          <w:noProof/>
        </w:rPr>
        <w:t>0.47</w:t>
      </w:r>
      <w:r w:rsidR="00825577">
        <w:rPr>
          <w:noProof/>
        </w:rPr>
        <w:t xml:space="preserve">. When the lmerTest package </w:t>
      </w:r>
      <w:r w:rsidR="00825577">
        <w:rPr>
          <w:noProof/>
        </w:rPr>
        <w:fldChar w:fldCharType="begin" w:fldLock="1"/>
      </w:r>
      <w:r w:rsidR="00D70079">
        <w:rPr>
          <w:noProof/>
        </w:rPr>
        <w:instrText>ADDIN CSL_CITATION {"citationItems":[{"id":"ITEM-1","itemData":{"DOI":"10.18637/jss.v082.i13","ISSN":"1548-7660","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fixed effects. We have implemented the Satterthwaite's method for approximating degrees of freedom for the t and F tests. We have also implemented the construction of Type I - 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ficant effects - both random and fixed, calculation of population means and multiple comparison tests together with plot facilities are provided by the package as well.","author":[{"dropping-particle":"","family":"Kuznetsova","given":"Alexandra","non-dropping-particle":"","parse-names":false,"suffix":""},{"dropping-particle":"","family":"Brockhoff","given":"Per B.","non-dropping-particle":"","parse-names":false,"suffix":""},{"dropping-particle":"","family":"Christensen","given":"Rune H. B.","non-dropping-particle":"","parse-names":false,"suffix":""}],"container-title":"Journal of Statistical Software","id":"ITEM-1","issue":"13","issued":{"date-parts":[["2017"]]},"title":"lmerTest Package: Tests in Linear Mixed Effects Models ","type":"article-journal","volume":"82"},"uris":["http://www.mendeley.com/documents/?uuid=6430596c-8b2b-491c-8cb6-9f70b0c1f47b"]}],"mendeley":{"formattedCitation":"(Kuznetsova, Brockhoff, &amp; Christensen, 2017)","plainTextFormattedCitation":"(Kuznetsova, Brockhoff, &amp; Christensen, 2017)","previouslyFormattedCitation":"(Kuznetsova, Brockhoff, &amp; Christensen, 2017)"},"properties":{"noteIndex":0},"schema":"https://github.com/citation-style-language/schema/raw/master/csl-citation.json"}</w:instrText>
      </w:r>
      <w:r w:rsidR="00825577">
        <w:rPr>
          <w:noProof/>
        </w:rPr>
        <w:fldChar w:fldCharType="separate"/>
      </w:r>
      <w:r w:rsidR="00825577" w:rsidRPr="00825577">
        <w:rPr>
          <w:noProof/>
        </w:rPr>
        <w:t>(Kuznetsova, Brockhoff, &amp; Christensen, 2017)</w:t>
      </w:r>
      <w:r w:rsidR="00825577">
        <w:rPr>
          <w:noProof/>
        </w:rPr>
        <w:fldChar w:fldCharType="end"/>
      </w:r>
      <w:r w:rsidR="00825577">
        <w:rPr>
          <w:noProof/>
        </w:rPr>
        <w:t xml:space="preserve"> is loaded, calling the summary() function on the LMM object also </w:t>
      </w:r>
      <w:r w:rsidR="00446CA3">
        <w:rPr>
          <w:noProof/>
        </w:rPr>
        <w:t>provides</w:t>
      </w:r>
      <w:r w:rsidR="00825577">
        <w:rPr>
          <w:noProof/>
        </w:rPr>
        <w:t xml:space="preserve"> a </w:t>
      </w:r>
      <w:r w:rsidR="003E605C">
        <w:rPr>
          <w:noProof/>
        </w:rPr>
        <w:t>p value</w:t>
      </w:r>
      <w:r w:rsidR="00825577">
        <w:rPr>
          <w:noProof/>
        </w:rPr>
        <w:t>, based</w:t>
      </w:r>
      <w:r w:rsidR="003E605C">
        <w:rPr>
          <w:noProof/>
        </w:rPr>
        <w:t xml:space="preserve"> </w:t>
      </w:r>
      <w:r w:rsidR="00825577">
        <w:rPr>
          <w:noProof/>
        </w:rPr>
        <w:t>on degrees of freedom approximated with the Satter</w:t>
      </w:r>
      <w:r w:rsidR="00446CA3">
        <w:rPr>
          <w:noProof/>
        </w:rPr>
        <w:t>th</w:t>
      </w:r>
      <w:r w:rsidR="00825577">
        <w:rPr>
          <w:noProof/>
        </w:rPr>
        <w:t>waite method</w:t>
      </w:r>
      <w:r w:rsidR="00446CA3">
        <w:rPr>
          <w:noProof/>
        </w:rPr>
        <w:t xml:space="preserve"> </w:t>
      </w:r>
      <w:r w:rsidR="00446CA3">
        <w:rPr>
          <w:noProof/>
        </w:rPr>
        <w:fldChar w:fldCharType="begin" w:fldLock="1"/>
      </w:r>
      <w:r w:rsidR="00446CA3">
        <w:rPr>
          <w:noProof/>
        </w:rPr>
        <w:instrText>ADDIN CSL_CITATION {"citationItems":[{"id":"ITEM-1","itemData":{"DOI":"10.18637/jss.v082.i13","ISSN":"1548-7660","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fixed effects. We have implemented the Satterthwaite's method for approximating degrees of freedom for the t and F tests. We have also implemented the construction of Type I - 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ficant effects - both random and fixed, calculation of population means and multiple comparison tests together with plot facilities are provided by the package as well.","author":[{"dropping-particle":"","family":"Kuznetsova","given":"Alexandra","non-dropping-particle":"","parse-names":false,"suffix":""},{"dropping-particle":"","family":"Brockhoff","given":"Per B.","non-dropping-particle":"","parse-names":false,"suffix":""},{"dropping-particle":"","family":"Christensen","given":"Rune H. B.","non-dropping-particle":"","parse-names":false,"suffix":""}],"container-title":"Journal of Statistical Software","id":"ITEM-1","issue":"13","issued":{"date-parts":[["2017"]]},"title":"lmerTest Package: Tests in Linear Mixed Effects Models ","type":"article-journal","volume":"82"},"uris":["http://www.mendeley.com/documents/?uuid=6430596c-8b2b-491c-8cb6-9f70b0c1f47b"]}],"mendeley":{"formattedCitation":"(Kuznetsova et al., 2017)","plainTextFormattedCitation":"(Kuznetsova et al., 2017)"},"properties":{"noteIndex":0},"schema":"https://github.com/citation-style-language/schema/raw/master/csl-citation.json"}</w:instrText>
      </w:r>
      <w:r w:rsidR="00446CA3">
        <w:rPr>
          <w:noProof/>
        </w:rPr>
        <w:fldChar w:fldCharType="separate"/>
      </w:r>
      <w:r w:rsidR="00446CA3" w:rsidRPr="00446CA3">
        <w:rPr>
          <w:noProof/>
        </w:rPr>
        <w:t>(Kuznetsova et al., 2017)</w:t>
      </w:r>
      <w:r w:rsidR="00446CA3">
        <w:rPr>
          <w:noProof/>
        </w:rPr>
        <w:fldChar w:fldCharType="end"/>
      </w:r>
      <w:r w:rsidR="00825577">
        <w:rPr>
          <w:noProof/>
        </w:rPr>
        <w:t>. We will discuss another method for significance testing, Likelihood Ratio Test</w:t>
      </w:r>
      <w:r w:rsidR="00F73361">
        <w:rPr>
          <w:noProof/>
        </w:rPr>
        <w:t>s</w:t>
      </w:r>
      <w:r w:rsidR="00825577">
        <w:rPr>
          <w:noProof/>
        </w:rPr>
        <w:t xml:space="preserve">, below. For our synthetic dataset, this estimated p value is </w:t>
      </w:r>
      <w:r w:rsidR="003E605C">
        <w:rPr>
          <w:noProof/>
        </w:rPr>
        <w:t>0.</w:t>
      </w:r>
      <w:r w:rsidR="0047367A">
        <w:rPr>
          <w:noProof/>
        </w:rPr>
        <w:t>38</w:t>
      </w:r>
      <w:r w:rsidR="003E605C">
        <w:rPr>
          <w:noProof/>
        </w:rPr>
        <w:t>. The Mixed Model analysis thus provides the same coefficient estimate, but a much lower standard error</w:t>
      </w:r>
      <w:r w:rsidR="003B29B6">
        <w:rPr>
          <w:noProof/>
        </w:rPr>
        <w:t>.</w:t>
      </w:r>
      <w:r w:rsidR="008459C4">
        <w:rPr>
          <w:noProof/>
        </w:rPr>
        <w:t xml:space="preserve"> It has to be noted that the coefficients are likely only the same across both methods because none of the participants show a</w:t>
      </w:r>
      <w:r w:rsidR="00A81503">
        <w:rPr>
          <w:noProof/>
        </w:rPr>
        <w:t>n</w:t>
      </w:r>
      <w:r w:rsidR="008459C4">
        <w:rPr>
          <w:noProof/>
        </w:rPr>
        <w:t xml:space="preserve"> </w:t>
      </w:r>
      <w:r w:rsidR="00A81503">
        <w:rPr>
          <w:noProof/>
        </w:rPr>
        <w:t xml:space="preserve">outlier-like </w:t>
      </w:r>
      <w:r w:rsidR="008459C4">
        <w:rPr>
          <w:noProof/>
        </w:rPr>
        <w:t>behaviour</w:t>
      </w:r>
      <w:r w:rsidR="00A81503">
        <w:rPr>
          <w:noProof/>
        </w:rPr>
        <w:t>.</w:t>
      </w:r>
      <w:r w:rsidR="008459C4">
        <w:rPr>
          <w:noProof/>
        </w:rPr>
        <w:t xml:space="preserve"> The coefficient estimate </w:t>
      </w:r>
      <w:r w:rsidR="00825577">
        <w:rPr>
          <w:noProof/>
        </w:rPr>
        <w:t>w</w:t>
      </w:r>
      <w:r w:rsidR="008459C4">
        <w:rPr>
          <w:noProof/>
        </w:rPr>
        <w:t xml:space="preserve">ould be biased unduely by such outliers, while the LMM estimates should </w:t>
      </w:r>
      <w:r w:rsidR="00825577">
        <w:rPr>
          <w:noProof/>
        </w:rPr>
        <w:t xml:space="preserve">remain </w:t>
      </w:r>
      <w:r w:rsidR="008459C4">
        <w:rPr>
          <w:noProof/>
        </w:rPr>
        <w:t>largely unaffected.</w:t>
      </w:r>
      <w:r w:rsidR="003B29B6">
        <w:rPr>
          <w:noProof/>
        </w:rPr>
        <w:t xml:space="preserve"> </w:t>
      </w:r>
      <w:r w:rsidR="00FC2122">
        <w:rPr>
          <w:noProof/>
        </w:rPr>
        <w:t xml:space="preserve">As for the random effects, it yields intercepts of -0.06 for S01, 0 for S02, -0.1 for S03, 0.15 for S04 and 0.025 for S05, which – as expected – corresponds roughly to these participants average </w:t>
      </w:r>
      <w:r w:rsidR="00FC2122">
        <w:rPr>
          <w:noProof/>
        </w:rPr>
        <w:lastRenderedPageBreak/>
        <w:t xml:space="preserve">baseline performance (see </w:t>
      </w:r>
      <w:r w:rsidR="00FC2122">
        <w:rPr>
          <w:noProof/>
        </w:rPr>
        <w:fldChar w:fldCharType="begin"/>
      </w:r>
      <w:r w:rsidR="00FC2122">
        <w:rPr>
          <w:noProof/>
        </w:rPr>
        <w:instrText xml:space="preserve"> REF _Ref45635370 \h </w:instrText>
      </w:r>
      <w:r w:rsidR="00FC2122">
        <w:rPr>
          <w:noProof/>
        </w:rPr>
      </w:r>
      <w:r w:rsidR="00FC2122">
        <w:rPr>
          <w:noProof/>
        </w:rPr>
        <w:fldChar w:fldCharType="separate"/>
      </w:r>
      <w:r w:rsidR="00FC2122">
        <w:t xml:space="preserve">Figure </w:t>
      </w:r>
      <w:r w:rsidR="00FC2122">
        <w:rPr>
          <w:noProof/>
        </w:rPr>
        <w:t>4</w:t>
      </w:r>
      <w:r w:rsidR="00FC2122">
        <w:rPr>
          <w:noProof/>
        </w:rPr>
        <w:fldChar w:fldCharType="end"/>
      </w:r>
      <w:r w:rsidR="00FC2122">
        <w:rPr>
          <w:noProof/>
        </w:rPr>
        <w:t>B).</w:t>
      </w:r>
      <w:r w:rsidR="00450231">
        <w:rPr>
          <w:noProof/>
        </w:rPr>
        <w:t xml:space="preserve"> We find similar differences for the </w:t>
      </w:r>
      <w:r w:rsidR="00F63B99">
        <w:rPr>
          <w:noProof/>
        </w:rPr>
        <w:t>standard deviations: The Condition x StandardValues ANOVA yields a regression coefficient of</w:t>
      </w:r>
      <w:r w:rsidR="00B869A4">
        <w:rPr>
          <w:noProof/>
        </w:rPr>
        <w:t xml:space="preserve"> 0.84</w:t>
      </w:r>
      <w:r w:rsidR="00F63B99">
        <w:rPr>
          <w:noProof/>
        </w:rPr>
        <w:t xml:space="preserve">, a standard error of </w:t>
      </w:r>
      <w:r w:rsidR="00B869A4">
        <w:rPr>
          <w:noProof/>
        </w:rPr>
        <w:t xml:space="preserve">0.69 </w:t>
      </w:r>
      <w:r w:rsidR="00F63B99">
        <w:rPr>
          <w:noProof/>
        </w:rPr>
        <w:t xml:space="preserve">and a p value of </w:t>
      </w:r>
      <w:r w:rsidR="00B869A4">
        <w:rPr>
          <w:noProof/>
        </w:rPr>
        <w:t>0.22</w:t>
      </w:r>
      <w:r w:rsidR="00F63B99">
        <w:rPr>
          <w:noProof/>
        </w:rPr>
        <w:t xml:space="preserve"> for the effect of ConditionOfInterest on the standard deviation. A Linear Mixed Model, in turn, returns a coeffcient of </w:t>
      </w:r>
      <w:r w:rsidR="00F61C9F">
        <w:rPr>
          <w:noProof/>
        </w:rPr>
        <w:t>0.84</w:t>
      </w:r>
      <w:r w:rsidR="00F63B99">
        <w:rPr>
          <w:noProof/>
        </w:rPr>
        <w:t xml:space="preserve">, a standard error of </w:t>
      </w:r>
      <w:r w:rsidR="00F61C9F">
        <w:rPr>
          <w:noProof/>
        </w:rPr>
        <w:t xml:space="preserve">0.46 </w:t>
      </w:r>
      <w:r w:rsidR="00F63B99">
        <w:rPr>
          <w:noProof/>
        </w:rPr>
        <w:t xml:space="preserve">and a p value of </w:t>
      </w:r>
      <w:r w:rsidR="00F61C9F">
        <w:rPr>
          <w:noProof/>
        </w:rPr>
        <w:t>0.08</w:t>
      </w:r>
      <w:r w:rsidR="00F63B99">
        <w:rPr>
          <w:noProof/>
        </w:rPr>
        <w:t>.</w:t>
      </w:r>
    </w:p>
    <w:p w14:paraId="00DA3F19" w14:textId="4C13C873" w:rsidR="00EC6211" w:rsidRDefault="003E605C" w:rsidP="00376144">
      <w:pPr>
        <w:jc w:val="both"/>
        <w:rPr>
          <w:noProof/>
        </w:rPr>
      </w:pPr>
      <w:r>
        <w:rPr>
          <w:noProof/>
        </w:rPr>
        <w:t>It has to be noted that a repeated measures ANOVA</w:t>
      </w:r>
      <w:r w:rsidR="00E02B28">
        <w:rPr>
          <w:noProof/>
        </w:rPr>
        <w:t xml:space="preserve"> with participants as grouping factor</w:t>
      </w:r>
      <w:r>
        <w:rPr>
          <w:noProof/>
        </w:rPr>
        <w:t xml:space="preserve"> is roughly equivalent to </w:t>
      </w:r>
      <w:r w:rsidR="009E0CD5">
        <w:rPr>
          <w:noProof/>
        </w:rPr>
        <w:t xml:space="preserve">the </w:t>
      </w:r>
      <w:r>
        <w:rPr>
          <w:noProof/>
        </w:rPr>
        <w:t>Linear Mixed Model</w:t>
      </w:r>
      <w:r w:rsidR="008459C4">
        <w:rPr>
          <w:noProof/>
        </w:rPr>
        <w:t xml:space="preserve"> (LMM)</w:t>
      </w:r>
      <w:r w:rsidR="009E0CD5">
        <w:rPr>
          <w:noProof/>
        </w:rPr>
        <w:t xml:space="preserve"> established above</w:t>
      </w:r>
      <w:r>
        <w:rPr>
          <w:noProof/>
        </w:rPr>
        <w:t xml:space="preserve">. However, Mixed Models have some advantages </w:t>
      </w:r>
      <w:r w:rsidR="00D50741">
        <w:rPr>
          <w:noProof/>
        </w:rPr>
        <w:t>over</w:t>
      </w:r>
      <w:r>
        <w:rPr>
          <w:noProof/>
        </w:rPr>
        <w:t xml:space="preserve"> repeated measures ANOVAs</w:t>
      </w:r>
      <w:r w:rsidR="00136CB0">
        <w:rPr>
          <w:noProof/>
        </w:rPr>
        <w:t xml:space="preserve">: </w:t>
      </w:r>
      <w:r w:rsidR="00617A57">
        <w:rPr>
          <w:noProof/>
        </w:rPr>
        <w:t>There are fewer issues with</w:t>
      </w:r>
      <w:r w:rsidR="00136CB0">
        <w:rPr>
          <w:noProof/>
        </w:rPr>
        <w:t xml:space="preserve"> missing data and </w:t>
      </w:r>
      <w:r w:rsidR="00617A57">
        <w:rPr>
          <w:noProof/>
        </w:rPr>
        <w:t xml:space="preserve">they </w:t>
      </w:r>
      <w:r w:rsidR="00136CB0">
        <w:rPr>
          <w:noProof/>
        </w:rPr>
        <w:t>are more flexible.</w:t>
      </w:r>
      <w:r w:rsidR="00E02B28">
        <w:rPr>
          <w:noProof/>
        </w:rPr>
        <w:t xml:space="preserve"> For example, they allow the inclusion of </w:t>
      </w:r>
      <w:r w:rsidR="0067329A">
        <w:rPr>
          <w:noProof/>
        </w:rPr>
        <w:t>more than one</w:t>
      </w:r>
      <w:r w:rsidR="00E02B28">
        <w:rPr>
          <w:noProof/>
        </w:rPr>
        <w:t xml:space="preserve"> grouping factor</w:t>
      </w:r>
      <w:r w:rsidR="00617A57">
        <w:rPr>
          <w:noProof/>
        </w:rPr>
        <w:t>, and more than one random effect per grouping factor</w:t>
      </w:r>
      <w:r w:rsidR="00E02B28">
        <w:rPr>
          <w:noProof/>
        </w:rPr>
        <w:t xml:space="preserve">, which can come in handy. We therefore recommend using </w:t>
      </w:r>
      <w:r w:rsidR="003626C1">
        <w:rPr>
          <w:noProof/>
        </w:rPr>
        <w:t xml:space="preserve">Linear </w:t>
      </w:r>
      <w:r w:rsidR="00E02B28">
        <w:rPr>
          <w:noProof/>
        </w:rPr>
        <w:t xml:space="preserve">Mixed Models over repeated measures ANOVAs. For further information and an R-based introduction to </w:t>
      </w:r>
      <w:r w:rsidR="003626C1">
        <w:rPr>
          <w:noProof/>
        </w:rPr>
        <w:t xml:space="preserve">Linear </w:t>
      </w:r>
      <w:r w:rsidR="00E02B28">
        <w:rPr>
          <w:noProof/>
        </w:rPr>
        <w:t xml:space="preserve">Mixed Models, please see Brown’s guide </w:t>
      </w:r>
      <w:r w:rsidR="00E02B28">
        <w:rPr>
          <w:noProof/>
        </w:rPr>
        <w:fldChar w:fldCharType="begin" w:fldLock="1"/>
      </w:r>
      <w:r w:rsidR="00F80408">
        <w:rPr>
          <w:noProof/>
        </w:rPr>
        <w:instrText>ADDIN CSL_CITATION {"citationItems":[{"id":"ITEM-1","itemData":{"DOI":"10.1017/CBO9781107415324.004","ISBN":"9788578110796","ISSN":"1098-6596","PMID":"25246403","abstract":"This tutorial serves as both an approachable theoretical introduction to mixed effects modeling and a practical introduction to how to implement these models in R. The intended audience is any researcher who has some basic statistical knowledge, but little or no experience implementing mixed effects models in R using their own data. In an attempt to increase the accessibility of this paper, I deliberately avoid using mathematical terminology beyond what a student would learn in a standard graduate-level statistics course, but I reference articles and textbooks that provide more detail for interested readers. This tutorial includes snippets of R code throughout, as well as the data and R script used to build the models described in the text so readers can follow along if they wish. The goal of this practical introduction is to provide researchers with the tools they need to begin implementing mixed models in their own research.","author":[{"dropping-particle":"","family":"A.Brown","given":"Violet","non-dropping-particle":"","parse-names":false,"suffix":""}],"container-title":"PsyArXiv","id":"ITEM-1","issue":"9","issued":{"date-parts":[["2020"]]},"page":"1689-1699","title":"An approachable introduction to linear mixed effects modeling with implementation in R","type":"article-journal","volume":"53"},"uris":["http://www.mendeley.com/documents/?uuid=13cced56-c26b-44bf-9f6f-2b6b7211777d"]}],"mendeley":{"formattedCitation":"(A.Brown, 2020)","manualFormatting":"(Brown, 2020)","plainTextFormattedCitation":"(A.Brown, 2020)","previouslyFormattedCitation":"(A.Brown, 2020)"},"properties":{"noteIndex":0},"schema":"https://github.com/citation-style-language/schema/raw/master/csl-citation.json"}</w:instrText>
      </w:r>
      <w:r w:rsidR="00E02B28">
        <w:rPr>
          <w:noProof/>
        </w:rPr>
        <w:fldChar w:fldCharType="separate"/>
      </w:r>
      <w:r w:rsidR="00E02B28" w:rsidRPr="00E02B28">
        <w:rPr>
          <w:noProof/>
        </w:rPr>
        <w:t>(Brown, 2020)</w:t>
      </w:r>
      <w:r w:rsidR="00E02B28">
        <w:rPr>
          <w:noProof/>
        </w:rPr>
        <w:fldChar w:fldCharType="end"/>
      </w:r>
      <w:r w:rsidR="00E02B28">
        <w:rPr>
          <w:noProof/>
        </w:rPr>
        <w:t>.</w:t>
      </w:r>
    </w:p>
    <w:p w14:paraId="158B9DCF" w14:textId="2C8E8C91" w:rsidR="00825577" w:rsidRDefault="00EC6211" w:rsidP="00376144">
      <w:pPr>
        <w:jc w:val="both"/>
        <w:rPr>
          <w:noProof/>
        </w:rPr>
      </w:pPr>
      <w:r>
        <w:rPr>
          <w:noProof/>
        </w:rPr>
        <w:t xml:space="preserve">In fact, the specification of the Mixed Model requires further discussion. Since we are generally not interested in the population-wide effect of </w:t>
      </w:r>
      <w:r w:rsidRPr="008349C8">
        <w:rPr>
          <w:b/>
          <w:bCs/>
          <w:noProof/>
        </w:rPr>
        <w:t>StandardValues</w:t>
      </w:r>
      <w:r w:rsidR="00A02993">
        <w:rPr>
          <w:noProof/>
        </w:rPr>
        <w:t>, it might be more appropriate to include them as random effect grouping factor, for example with random intercepts.</w:t>
      </w:r>
      <w:r w:rsidR="00D50741">
        <w:rPr>
          <w:noProof/>
        </w:rPr>
        <w:t xml:space="preserve"> The lme4 syntax would then be:</w:t>
      </w:r>
    </w:p>
    <w:p w14:paraId="5983A81A" w14:textId="77777777" w:rsidR="00F00041" w:rsidRPr="00F00041" w:rsidRDefault="00F00041" w:rsidP="00F00041">
      <w:pPr>
        <w:pStyle w:val="NoSpacing"/>
        <w:ind w:left="720"/>
        <w:jc w:val="both"/>
        <w:rPr>
          <w:rFonts w:ascii="Courier New" w:hAnsi="Courier New" w:cs="Courier New"/>
          <w:noProof/>
          <w:sz w:val="16"/>
          <w:szCs w:val="16"/>
        </w:rPr>
      </w:pPr>
      <w:r w:rsidRPr="00F00041">
        <w:rPr>
          <w:rFonts w:ascii="Courier New" w:hAnsi="Courier New" w:cs="Courier New"/>
          <w:noProof/>
          <w:sz w:val="16"/>
          <w:szCs w:val="16"/>
        </w:rPr>
        <w:t>LMM_Mean = lmer(Mean ~ ConditionOfInterest + (1 | ID) + (1 | StandardValues),</w:t>
      </w:r>
    </w:p>
    <w:p w14:paraId="2AD4C410" w14:textId="77777777" w:rsidR="00F00041" w:rsidRPr="00F00041" w:rsidRDefault="00F00041" w:rsidP="00F00041">
      <w:pPr>
        <w:pStyle w:val="NoSpacing"/>
        <w:ind w:left="720"/>
        <w:jc w:val="both"/>
        <w:rPr>
          <w:rFonts w:ascii="Courier New" w:hAnsi="Courier New" w:cs="Courier New"/>
          <w:noProof/>
          <w:sz w:val="16"/>
          <w:szCs w:val="16"/>
        </w:rPr>
      </w:pPr>
      <w:r w:rsidRPr="00F00041">
        <w:rPr>
          <w:rFonts w:ascii="Courier New" w:hAnsi="Courier New" w:cs="Courier New"/>
          <w:noProof/>
          <w:sz w:val="16"/>
          <w:szCs w:val="16"/>
        </w:rPr>
        <w:t xml:space="preserve">                data = Parameters)</w:t>
      </w:r>
    </w:p>
    <w:p w14:paraId="3F7272C1" w14:textId="77777777" w:rsidR="00F00041" w:rsidRPr="00F00041" w:rsidRDefault="00F00041" w:rsidP="00F00041">
      <w:pPr>
        <w:pStyle w:val="NoSpacing"/>
        <w:ind w:left="720"/>
        <w:jc w:val="both"/>
        <w:rPr>
          <w:rFonts w:ascii="Courier New" w:hAnsi="Courier New" w:cs="Courier New"/>
          <w:noProof/>
          <w:sz w:val="16"/>
          <w:szCs w:val="16"/>
        </w:rPr>
      </w:pPr>
      <w:r w:rsidRPr="00F00041">
        <w:rPr>
          <w:rFonts w:ascii="Courier New" w:hAnsi="Courier New" w:cs="Courier New"/>
          <w:noProof/>
          <w:sz w:val="16"/>
          <w:szCs w:val="16"/>
        </w:rPr>
        <w:t>LMM_SD = lmer(SD ~ ConditionOfInterest + (1 | ID) + (1 | StandardValues),</w:t>
      </w:r>
    </w:p>
    <w:p w14:paraId="24A920E5" w14:textId="77777777" w:rsidR="00F00041" w:rsidRPr="00F00041" w:rsidRDefault="00F00041" w:rsidP="00F00041">
      <w:pPr>
        <w:pStyle w:val="NoSpacing"/>
        <w:ind w:left="720"/>
        <w:jc w:val="both"/>
        <w:rPr>
          <w:rFonts w:ascii="Courier New" w:hAnsi="Courier New" w:cs="Courier New"/>
          <w:noProof/>
          <w:sz w:val="16"/>
          <w:szCs w:val="16"/>
        </w:rPr>
      </w:pPr>
      <w:r w:rsidRPr="00F00041">
        <w:rPr>
          <w:rFonts w:ascii="Courier New" w:hAnsi="Courier New" w:cs="Courier New"/>
          <w:noProof/>
          <w:sz w:val="16"/>
          <w:szCs w:val="16"/>
        </w:rPr>
        <w:t xml:space="preserve">              data = Parameters)</w:t>
      </w:r>
    </w:p>
    <w:p w14:paraId="075FAF50" w14:textId="77777777" w:rsidR="00F00041" w:rsidRPr="00F00041" w:rsidRDefault="00F00041" w:rsidP="00F00041">
      <w:pPr>
        <w:pStyle w:val="NoSpacing"/>
        <w:ind w:left="720"/>
        <w:jc w:val="both"/>
        <w:rPr>
          <w:rFonts w:ascii="Courier New" w:hAnsi="Courier New" w:cs="Courier New"/>
          <w:noProof/>
          <w:sz w:val="16"/>
          <w:szCs w:val="16"/>
        </w:rPr>
      </w:pPr>
      <w:r w:rsidRPr="00F00041">
        <w:rPr>
          <w:rFonts w:ascii="Courier New" w:hAnsi="Courier New" w:cs="Courier New"/>
          <w:noProof/>
          <w:sz w:val="16"/>
          <w:szCs w:val="16"/>
        </w:rPr>
        <w:t>summary(LMM_Mean)</w:t>
      </w:r>
    </w:p>
    <w:p w14:paraId="57D06F69" w14:textId="1A22D29D" w:rsidR="00F00041" w:rsidRPr="00F00041" w:rsidRDefault="00F00041" w:rsidP="00F00041">
      <w:pPr>
        <w:pStyle w:val="NoSpacing"/>
        <w:ind w:left="720"/>
        <w:jc w:val="both"/>
        <w:rPr>
          <w:rFonts w:ascii="Courier New" w:hAnsi="Courier New" w:cs="Courier New"/>
          <w:noProof/>
          <w:sz w:val="16"/>
          <w:szCs w:val="16"/>
        </w:rPr>
      </w:pPr>
      <w:r w:rsidRPr="00F00041">
        <w:rPr>
          <w:rFonts w:ascii="Courier New" w:hAnsi="Courier New" w:cs="Courier New"/>
          <w:noProof/>
          <w:sz w:val="16"/>
          <w:szCs w:val="16"/>
        </w:rPr>
        <w:t>summary(LMM_SD)</w:t>
      </w:r>
    </w:p>
    <w:p w14:paraId="44F687CF" w14:textId="77777777" w:rsidR="00F00041" w:rsidRDefault="00F00041" w:rsidP="00F00041">
      <w:pPr>
        <w:jc w:val="both"/>
        <w:rPr>
          <w:noProof/>
        </w:rPr>
      </w:pPr>
    </w:p>
    <w:p w14:paraId="632DB20C" w14:textId="652C028E" w:rsidR="00FC4081" w:rsidRDefault="00230D1F" w:rsidP="00FC4081">
      <w:pPr>
        <w:keepNext/>
        <w:jc w:val="both"/>
      </w:pPr>
      <w:commentRangeStart w:id="13"/>
      <w:r>
        <w:rPr>
          <w:noProof/>
        </w:rPr>
        <w:drawing>
          <wp:inline distT="0" distB="0" distL="0" distR="0" wp14:anchorId="5B1F93AB" wp14:editId="48459A76">
            <wp:extent cx="5934075" cy="2472531"/>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5934075" cy="2472531"/>
                    </a:xfrm>
                    <a:prstGeom prst="rect">
                      <a:avLst/>
                    </a:prstGeom>
                    <a:noFill/>
                    <a:ln>
                      <a:noFill/>
                    </a:ln>
                  </pic:spPr>
                </pic:pic>
              </a:graphicData>
            </a:graphic>
          </wp:inline>
        </w:drawing>
      </w:r>
      <w:commentRangeEnd w:id="13"/>
      <w:r w:rsidR="00AD037B">
        <w:rPr>
          <w:rStyle w:val="CommentReference"/>
        </w:rPr>
        <w:commentReference w:id="13"/>
      </w:r>
    </w:p>
    <w:p w14:paraId="06CE5DBB" w14:textId="6032847B" w:rsidR="00230D1F" w:rsidRDefault="00FC4081" w:rsidP="00FC4081">
      <w:pPr>
        <w:pStyle w:val="Caption"/>
        <w:jc w:val="both"/>
        <w:rPr>
          <w:noProof/>
        </w:rPr>
      </w:pPr>
      <w:bookmarkStart w:id="14" w:name="_Ref45635370"/>
      <w:r>
        <w:t xml:space="preserve">Figure </w:t>
      </w:r>
      <w:fldSimple w:instr=" SEQ Figure \* ARABIC ">
        <w:r w:rsidR="00A220A8">
          <w:rPr>
            <w:noProof/>
          </w:rPr>
          <w:t>4</w:t>
        </w:r>
      </w:fldSimple>
      <w:bookmarkEnd w:id="14"/>
      <w:r>
        <w:t>: Means of simulated psychometric functions for five subjects (S01, S02, S03, S04, S05) and four different standard values (5, 6, 7, 8 m/s</w:t>
      </w:r>
      <w:r w:rsidR="00791E7B">
        <w:t>), for the baseline stimulus (left panel) and the condition of interest (right panel).</w:t>
      </w:r>
      <w:r w:rsidR="0099358C">
        <w:t xml:space="preserve"> In A, different participants are not color coded, mimicking the statistical behavior of a regular ANOVA.</w:t>
      </w:r>
      <w:r w:rsidR="0054797F">
        <w:t xml:space="preserve"> In B, the participants are </w:t>
      </w:r>
      <w:r w:rsidR="0099358C">
        <w:t xml:space="preserve">color-coded, mimicking the statistical behavior of a Linear Mixed Model with random intercepts per participants or a Repeated Measures ANOVA. </w:t>
      </w:r>
    </w:p>
    <w:p w14:paraId="506D68F2" w14:textId="236BDE33" w:rsidR="0004040C" w:rsidRDefault="006928E2" w:rsidP="00376144">
      <w:pPr>
        <w:jc w:val="both"/>
        <w:rPr>
          <w:noProof/>
        </w:rPr>
      </w:pPr>
      <w:r>
        <w:rPr>
          <w:noProof/>
        </w:rPr>
        <w:t xml:space="preserve">We recommend </w:t>
      </w:r>
      <w:r>
        <w:rPr>
          <w:noProof/>
        </w:rPr>
        <w:fldChar w:fldCharType="begin" w:fldLock="1"/>
      </w:r>
      <w:r w:rsidR="00E02B28">
        <w:rPr>
          <w:noProof/>
        </w:rPr>
        <w:instrText>ADDIN CSL_CITATION {"citationItems":[{"id":"ITEM-1","itemData":{"DOI":"10.1017/CBO9781107415324.004","ISBN":"9788578110796","ISSN":"1098-6596","PMID":"25246403","abstract":"This tutorial serves as both an approachable theoretical introduction to mixed effects modeling and a practical introduction to how to implement these models in R. The intended audience is any researcher who has some basic statistical knowledge, but little or no experience implementing mixed effects models in R using their own data. In an attempt to increase the accessibility of this paper, I deliberately avoid using mathematical terminology beyond what a student would learn in a standard graduate-level statistics course, but I reference articles and textbooks that provide more detail for interested readers. This tutorial includes snippets of R code throughout, as well as the data and R script used to build the models described in the text so readers can follow along if they wish. The goal of this practical introduction is to provide researchers with the tools they need to begin implementing mixed models in their own research.","author":[{"dropping-particle":"","family":"A.Brown","given":"Violet","non-dropping-particle":"","parse-names":false,"suffix":""}],"container-title":"PsyArXiv","id":"ITEM-1","issue":"9","issued":{"date-parts":[["2020"]]},"page":"1689-1699","title":"An approachable introduction to linear mixed effects modeling with implementation in R","type":"article-journal","volume":"53"},"uris":["http://www.mendeley.com/documents/?uuid=13cced56-c26b-44bf-9f6f-2b6b7211777d"]}],"mendeley":{"formattedCitation":"(A.Brown, 2020)","manualFormatting":"(Brown, 2020)","plainTextFormattedCitation":"(A.Brown, 2020)","previouslyFormattedCitation":"(A.Brown, 2020)"},"properties":{"noteIndex":0},"schema":"https://github.com/citation-style-language/schema/raw/master/csl-citation.json"}</w:instrText>
      </w:r>
      <w:r>
        <w:rPr>
          <w:noProof/>
        </w:rPr>
        <w:fldChar w:fldCharType="separate"/>
      </w:r>
      <w:r w:rsidRPr="006928E2">
        <w:rPr>
          <w:noProof/>
        </w:rPr>
        <w:t>(Brown, 2020)</w:t>
      </w:r>
      <w:r>
        <w:rPr>
          <w:noProof/>
        </w:rPr>
        <w:fldChar w:fldCharType="end"/>
      </w:r>
      <w:r>
        <w:rPr>
          <w:noProof/>
        </w:rPr>
        <w:t xml:space="preserve"> as an approachable, yet thorough introduction to Mixed Effect Models</w:t>
      </w:r>
      <w:r w:rsidR="00271559">
        <w:rPr>
          <w:noProof/>
        </w:rPr>
        <w:t xml:space="preserve"> in R.</w:t>
      </w:r>
      <w:r w:rsidR="008459C4">
        <w:rPr>
          <w:noProof/>
        </w:rPr>
        <w:t xml:space="preserve"> However, when using this more sophisticated version of the </w:t>
      </w:r>
      <w:r w:rsidR="008349C8">
        <w:rPr>
          <w:noProof/>
        </w:rPr>
        <w:t>Two-Step</w:t>
      </w:r>
      <w:r w:rsidR="008459C4">
        <w:rPr>
          <w:noProof/>
        </w:rPr>
        <w:t xml:space="preserve"> approach, we might still lose power by disregarding that each PSE and JND estimate is based on a large number of trials (e.g., 100 in our case)</w:t>
      </w:r>
      <w:r w:rsidR="00266C53">
        <w:rPr>
          <w:noProof/>
        </w:rPr>
        <w:t xml:space="preserve"> and PSEs and JNDs are still treated as the same, even if one is based on a staircase with 25 trials and the other is based on a staircase with 60 trials.</w:t>
      </w:r>
      <w:r w:rsidR="0077031D">
        <w:rPr>
          <w:noProof/>
        </w:rPr>
        <w:t xml:space="preserve"> Moscatelli et al. </w:t>
      </w:r>
      <w:r w:rsidR="0077031D">
        <w:rPr>
          <w:noProof/>
        </w:rPr>
        <w:fldChar w:fldCharType="begin" w:fldLock="1"/>
      </w:r>
      <w:r w:rsidR="00825577">
        <w:rPr>
          <w:noProof/>
        </w:rPr>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plainTextFormattedCitation":"(Moscatelli et al., 2012)","previouslyFormattedCitation":"(Moscatelli et al., 2012)"},"properties":{"noteIndex":0},"schema":"https://github.com/citation-style-language/schema/raw/master/csl-citation.json"}</w:instrText>
      </w:r>
      <w:r w:rsidR="0077031D">
        <w:rPr>
          <w:noProof/>
        </w:rPr>
        <w:fldChar w:fldCharType="separate"/>
      </w:r>
      <w:r w:rsidR="0077031D" w:rsidRPr="0077031D">
        <w:rPr>
          <w:noProof/>
        </w:rPr>
        <w:t>(Moscatelli et al., 2012)</w:t>
      </w:r>
      <w:r w:rsidR="0077031D">
        <w:rPr>
          <w:noProof/>
        </w:rPr>
        <w:fldChar w:fldCharType="end"/>
      </w:r>
      <w:r w:rsidR="0077031D">
        <w:rPr>
          <w:noProof/>
        </w:rPr>
        <w:t xml:space="preserve"> have suggested the use of Generalized Linear Mixed Models to avoid </w:t>
      </w:r>
      <w:r w:rsidR="00D50741">
        <w:rPr>
          <w:noProof/>
        </w:rPr>
        <w:t>both issues</w:t>
      </w:r>
      <w:r w:rsidR="0077031D">
        <w:rPr>
          <w:noProof/>
        </w:rPr>
        <w:t>.</w:t>
      </w:r>
    </w:p>
    <w:p w14:paraId="4964AE86" w14:textId="77777777" w:rsidR="00376144" w:rsidRPr="00CD2FA9" w:rsidRDefault="00376144" w:rsidP="00376144">
      <w:pPr>
        <w:jc w:val="both"/>
        <w:rPr>
          <w:noProof/>
        </w:rPr>
      </w:pPr>
    </w:p>
    <w:p w14:paraId="2B1EF3C6" w14:textId="2CE30B5E" w:rsidR="00517177" w:rsidRPr="00517177" w:rsidRDefault="00517177" w:rsidP="00517177">
      <w:pPr>
        <w:pStyle w:val="Heading2"/>
      </w:pPr>
      <w:bookmarkStart w:id="15" w:name="_Toc53888653"/>
      <w:r>
        <w:t>Generalized Linear Mixed Modelling (GLMM)</w:t>
      </w:r>
      <w:bookmarkEnd w:id="15"/>
    </w:p>
    <w:p w14:paraId="00C87095" w14:textId="26BDF845" w:rsidR="008349C8" w:rsidRDefault="00F80408" w:rsidP="00F80408">
      <w:pPr>
        <w:jc w:val="both"/>
        <w:rPr>
          <w:noProof/>
        </w:rPr>
      </w:pPr>
      <w:r w:rsidRPr="00F80408">
        <w:rPr>
          <w:b/>
          <w:bCs/>
          <w:noProof/>
        </w:rPr>
        <w:t>How to</w:t>
      </w:r>
      <w:r>
        <w:rPr>
          <w:noProof/>
        </w:rPr>
        <w:t xml:space="preserve"> – We recommend Moscatelli et al.’s paper </w:t>
      </w:r>
      <w:r>
        <w:rPr>
          <w:noProof/>
        </w:rPr>
        <w:fldChar w:fldCharType="begin" w:fldLock="1"/>
      </w:r>
      <w:r>
        <w:rPr>
          <w:noProof/>
        </w:rPr>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plainTextFormattedCitation":"(Moscatelli et al., 2012)","previouslyFormattedCitation":"(Moscatelli et al., 2012)"},"properties":{"noteIndex":0},"schema":"https://github.com/citation-style-language/schema/raw/master/csl-citation.json"}</w:instrText>
      </w:r>
      <w:r>
        <w:rPr>
          <w:noProof/>
        </w:rPr>
        <w:fldChar w:fldCharType="separate"/>
      </w:r>
      <w:r w:rsidRPr="00F80408">
        <w:rPr>
          <w:noProof/>
        </w:rPr>
        <w:t>(Moscatelli et al., 2012)</w:t>
      </w:r>
      <w:r>
        <w:rPr>
          <w:noProof/>
        </w:rPr>
        <w:fldChar w:fldCharType="end"/>
      </w:r>
      <w:r>
        <w:rPr>
          <w:noProof/>
        </w:rPr>
        <w:t xml:space="preserve"> </w:t>
      </w:r>
      <w:r w:rsidR="0077031D">
        <w:rPr>
          <w:noProof/>
        </w:rPr>
        <w:t xml:space="preserve">for </w:t>
      </w:r>
      <w:r>
        <w:rPr>
          <w:noProof/>
        </w:rPr>
        <w:t>a more thorough discussion of the specifics of this method, both in terms of rationale and process.</w:t>
      </w:r>
      <w:r w:rsidR="0077031D">
        <w:rPr>
          <w:noProof/>
        </w:rPr>
        <w:t xml:space="preserve"> In this manuscript, we will only outline the basic idea. Our goal is to extract population coefficient estimates directly from the proportional or binomial data</w:t>
      </w:r>
      <w:r>
        <w:rPr>
          <w:noProof/>
        </w:rPr>
        <w:t xml:space="preserve"> </w:t>
      </w:r>
      <w:r w:rsidR="0077031D">
        <w:rPr>
          <w:noProof/>
        </w:rPr>
        <w:t xml:space="preserve">obtained in the experiment (i.e., the proportion of “Test Stimulus more intense” responses for each presented stimulus strength). Linear Mixed Models, however, (a) require continuous dependent variables and (b) can only fit straight lines. (a) is problematic because responses from psychophysical paradigms are generally either proportional or binomial. (b) is problematic because </w:t>
      </w:r>
      <w:r w:rsidR="008349C8">
        <w:rPr>
          <w:noProof/>
        </w:rPr>
        <w:t xml:space="preserve">it is generally assumed </w:t>
      </w:r>
      <w:r w:rsidR="0077031D">
        <w:rPr>
          <w:noProof/>
        </w:rPr>
        <w:t xml:space="preserve">that performance in such experiments is depicted </w:t>
      </w:r>
      <w:r w:rsidR="008349C8">
        <w:rPr>
          <w:noProof/>
        </w:rPr>
        <w:t xml:space="preserve">accurately </w:t>
      </w:r>
      <w:r w:rsidR="0077031D">
        <w:rPr>
          <w:noProof/>
        </w:rPr>
        <w:t xml:space="preserve">by psychometric functions, which are typically non-linear functions like Weibull, Cummulative Gaussian or </w:t>
      </w:r>
      <w:r w:rsidR="00BE4217">
        <w:rPr>
          <w:noProof/>
        </w:rPr>
        <w:t>Lo</w:t>
      </w:r>
      <w:r w:rsidR="0077031D">
        <w:rPr>
          <w:noProof/>
        </w:rPr>
        <w:t xml:space="preserve">gistic functions. Generalized Linear Mixed Modelling circumvents these two problems by introducing a so called </w:t>
      </w:r>
      <w:r>
        <w:rPr>
          <w:noProof/>
        </w:rPr>
        <w:t>“link function”</w:t>
      </w:r>
      <w:r w:rsidR="0077031D">
        <w:rPr>
          <w:noProof/>
        </w:rPr>
        <w:t xml:space="preserve"> that transforms proportional/binomial data with a non-linear </w:t>
      </w:r>
      <w:r w:rsidR="00BD4A1C">
        <w:rPr>
          <w:noProof/>
        </w:rPr>
        <w:t>relation between independent and dependent variable(s)</w:t>
      </w:r>
      <w:r w:rsidR="00BE706D">
        <w:rPr>
          <w:noProof/>
        </w:rPr>
        <w:t xml:space="preserve"> such that they can be captured by a linear fit.</w:t>
      </w:r>
      <w:r w:rsidR="00823F1E">
        <w:rPr>
          <w:noProof/>
        </w:rPr>
        <w:t xml:space="preserve"> </w:t>
      </w:r>
      <w:r w:rsidR="007A3D11">
        <w:rPr>
          <w:noProof/>
        </w:rPr>
        <w:t xml:space="preserve">The relevant </w:t>
      </w:r>
      <w:r w:rsidR="00823F1E">
        <w:rPr>
          <w:noProof/>
        </w:rPr>
        <w:t xml:space="preserve">link functions </w:t>
      </w:r>
      <w:r>
        <w:rPr>
          <w:noProof/>
        </w:rPr>
        <w:t xml:space="preserve"> </w:t>
      </w:r>
      <w:r w:rsidR="007A3D11">
        <w:rPr>
          <w:noProof/>
        </w:rPr>
        <w:t xml:space="preserve">that </w:t>
      </w:r>
      <w:r w:rsidR="00F37CC4">
        <w:rPr>
          <w:noProof/>
        </w:rPr>
        <w:t>lme4</w:t>
      </w:r>
      <w:r>
        <w:rPr>
          <w:noProof/>
        </w:rPr>
        <w:t xml:space="preserve"> offers</w:t>
      </w:r>
      <w:r w:rsidR="007A3D11">
        <w:rPr>
          <w:noProof/>
        </w:rPr>
        <w:t xml:space="preserve"> are</w:t>
      </w:r>
      <w:r>
        <w:rPr>
          <w:noProof/>
        </w:rPr>
        <w:t xml:space="preserve"> “probit” and “logit” links</w:t>
      </w:r>
      <w:r w:rsidR="007A3D11">
        <w:rPr>
          <w:noProof/>
        </w:rPr>
        <w:t>. B</w:t>
      </w:r>
      <w:r>
        <w:rPr>
          <w:noProof/>
        </w:rPr>
        <w:t xml:space="preserve">oth </w:t>
      </w:r>
      <w:r w:rsidR="007A3D11">
        <w:rPr>
          <w:noProof/>
        </w:rPr>
        <w:t xml:space="preserve">allow to transform the typical psychometric function types, </w:t>
      </w:r>
      <w:r>
        <w:rPr>
          <w:noProof/>
        </w:rPr>
        <w:t>Weibull</w:t>
      </w:r>
      <w:r w:rsidR="0077031D">
        <w:rPr>
          <w:noProof/>
        </w:rPr>
        <w:t xml:space="preserve">, </w:t>
      </w:r>
      <w:r>
        <w:rPr>
          <w:noProof/>
        </w:rPr>
        <w:t xml:space="preserve">Cummulative Gaussian </w:t>
      </w:r>
      <w:r w:rsidR="0077031D">
        <w:rPr>
          <w:noProof/>
        </w:rPr>
        <w:t xml:space="preserve">or logistic </w:t>
      </w:r>
      <w:r>
        <w:rPr>
          <w:noProof/>
        </w:rPr>
        <w:t>functions</w:t>
      </w:r>
      <w:r w:rsidR="007A3D11">
        <w:rPr>
          <w:noProof/>
        </w:rPr>
        <w:t xml:space="preserve">, into </w:t>
      </w:r>
      <w:r w:rsidR="0077031D">
        <w:rPr>
          <w:noProof/>
        </w:rPr>
        <w:t xml:space="preserve">the </w:t>
      </w:r>
      <w:r w:rsidR="007A3D11">
        <w:rPr>
          <w:noProof/>
        </w:rPr>
        <w:t>linear</w:t>
      </w:r>
      <w:r w:rsidR="0077031D">
        <w:rPr>
          <w:noProof/>
        </w:rPr>
        <w:t xml:space="preserve"> space</w:t>
      </w:r>
      <w:r>
        <w:rPr>
          <w:noProof/>
        </w:rPr>
        <w:t>. We follow Moscatelli et al. in choosing a probit link</w:t>
      </w:r>
      <w:r w:rsidR="008349C8">
        <w:rPr>
          <w:noProof/>
        </w:rPr>
        <w:t>, but a logit link yields practically the same results.</w:t>
      </w:r>
      <w:r>
        <w:rPr>
          <w:noProof/>
        </w:rPr>
        <w:t xml:space="preserve"> </w:t>
      </w:r>
    </w:p>
    <w:p w14:paraId="31691CCD" w14:textId="01C9E502" w:rsidR="00D805A7" w:rsidRDefault="00F80408" w:rsidP="00F80408">
      <w:pPr>
        <w:jc w:val="both"/>
        <w:rPr>
          <w:noProof/>
        </w:rPr>
      </w:pPr>
      <w:r>
        <w:rPr>
          <w:noProof/>
        </w:rPr>
        <w:t>We first filter for potential</w:t>
      </w:r>
      <w:r w:rsidR="00604177">
        <w:rPr>
          <w:noProof/>
        </w:rPr>
        <w:t>ly</w:t>
      </w:r>
      <w:r>
        <w:rPr>
          <w:noProof/>
        </w:rPr>
        <w:t xml:space="preserve"> presented outlier values</w:t>
      </w:r>
      <w:r w:rsidR="00604177">
        <w:rPr>
          <w:noProof/>
        </w:rPr>
        <w:t xml:space="preserve">; </w:t>
      </w:r>
      <w:r>
        <w:rPr>
          <w:noProof/>
        </w:rPr>
        <w:t xml:space="preserve">e.g., two mistakes early in a staircase can lead to the presentation of extreme values that might influence the analysis unduely. Then, we bring the data into a </w:t>
      </w:r>
      <w:r w:rsidRPr="00F80408">
        <w:rPr>
          <w:noProof/>
        </w:rPr>
        <w:t xml:space="preserve">suitable </w:t>
      </w:r>
      <w:r>
        <w:rPr>
          <w:noProof/>
        </w:rPr>
        <w:t xml:space="preserve">format for the glmer() function from the lme4 </w:t>
      </w:r>
      <w:r w:rsidRPr="00F80408">
        <w:rPr>
          <w:noProof/>
        </w:rPr>
        <w:t>package</w:t>
      </w:r>
      <w:r>
        <w:rPr>
          <w:noProof/>
        </w:rPr>
        <w:t xml:space="preserve"> </w:t>
      </w:r>
      <w:r>
        <w:rPr>
          <w:noProof/>
        </w:rPr>
        <w:fldChar w:fldCharType="begin" w:fldLock="1"/>
      </w:r>
      <w:r w:rsidR="001635C7">
        <w:rPr>
          <w:noProof/>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title":"Fitting linear mixed-effects models using lme4","type":"article-journal","volume":"67"},"uris":["http://www.mendeley.com/documents/?uuid=6e60e806-5dd9-4d32-b0ba-2b1dba40f823"]}],"mendeley":{"formattedCitation":"(Bates et al., 2015)","plainTextFormattedCitation":"(Bates et al., 2015)","previouslyFormattedCitation":"(Bates et al., 2015)"},"properties":{"noteIndex":0},"schema":"https://github.com/citation-style-language/schema/raw/master/csl-citation.json"}</w:instrText>
      </w:r>
      <w:r>
        <w:rPr>
          <w:noProof/>
        </w:rPr>
        <w:fldChar w:fldCharType="separate"/>
      </w:r>
      <w:r w:rsidR="0067329A" w:rsidRPr="0067329A">
        <w:rPr>
          <w:noProof/>
        </w:rPr>
        <w:t>(Bates et al., 2015)</w:t>
      </w:r>
      <w:r>
        <w:rPr>
          <w:noProof/>
        </w:rPr>
        <w:fldChar w:fldCharType="end"/>
      </w:r>
      <w:r w:rsidR="007B7145">
        <w:rPr>
          <w:noProof/>
        </w:rPr>
        <w:t>: it requires the responses for each stimulus value to be represented as a fraction of “Yes” responses and the total number of trials where this stimulus strength was presented.</w:t>
      </w:r>
    </w:p>
    <w:p w14:paraId="65C101AA" w14:textId="77777777" w:rsidR="00F80408" w:rsidRDefault="00F80408" w:rsidP="00F80408">
      <w:pPr>
        <w:pStyle w:val="NoSpacing"/>
        <w:ind w:left="720"/>
        <w:rPr>
          <w:rFonts w:ascii="Courier New" w:hAnsi="Courier New" w:cs="Courier New"/>
          <w:noProof/>
          <w:sz w:val="16"/>
          <w:szCs w:val="16"/>
        </w:rPr>
      </w:pPr>
      <w:r w:rsidRPr="00F80408">
        <w:rPr>
          <w:rFonts w:ascii="Courier New" w:hAnsi="Courier New" w:cs="Courier New"/>
          <w:noProof/>
          <w:sz w:val="16"/>
          <w:szCs w:val="16"/>
        </w:rPr>
        <w:t xml:space="preserve">Psychometric = Psychometric %&gt;% </w:t>
      </w:r>
    </w:p>
    <w:p w14:paraId="4EAD9572" w14:textId="77777777" w:rsidR="00F80408" w:rsidRDefault="00F80408" w:rsidP="00F80408">
      <w:pPr>
        <w:pStyle w:val="NoSpacing"/>
        <w:ind w:left="720"/>
        <w:rPr>
          <w:rFonts w:ascii="Courier New" w:hAnsi="Courier New" w:cs="Courier New"/>
          <w:noProof/>
          <w:sz w:val="16"/>
          <w:szCs w:val="16"/>
        </w:rPr>
      </w:pPr>
      <w:r w:rsidRPr="00F80408">
        <w:rPr>
          <w:rFonts w:ascii="Courier New" w:hAnsi="Courier New" w:cs="Courier New"/>
          <w:noProof/>
          <w:sz w:val="16"/>
          <w:szCs w:val="16"/>
        </w:rPr>
        <w:t xml:space="preserve">filter(abs(staircase_factor-1) &lt; 0.75) %&gt;% group_by(ID,ConditionOfInterest,StandardValues,Difference) %&gt;% </w:t>
      </w:r>
    </w:p>
    <w:p w14:paraId="7E904139" w14:textId="77777777" w:rsidR="00F80408" w:rsidRDefault="00F80408" w:rsidP="00F80408">
      <w:pPr>
        <w:pStyle w:val="NoSpacing"/>
        <w:ind w:left="720"/>
        <w:rPr>
          <w:rFonts w:ascii="Courier New" w:hAnsi="Courier New" w:cs="Courier New"/>
          <w:noProof/>
          <w:sz w:val="16"/>
          <w:szCs w:val="16"/>
        </w:rPr>
      </w:pPr>
      <w:r w:rsidRPr="00F80408">
        <w:rPr>
          <w:rFonts w:ascii="Courier New" w:hAnsi="Courier New" w:cs="Courier New"/>
          <w:noProof/>
          <w:sz w:val="16"/>
          <w:szCs w:val="16"/>
        </w:rPr>
        <w:t xml:space="preserve">mutate(Yes = sum(Answer==1), </w:t>
      </w:r>
    </w:p>
    <w:p w14:paraId="177F1BD3" w14:textId="7E4C128F" w:rsidR="007B7145" w:rsidRDefault="00F80408" w:rsidP="00F80408">
      <w:pPr>
        <w:pStyle w:val="NoSpacing"/>
        <w:ind w:left="720"/>
        <w:rPr>
          <w:rFonts w:ascii="Courier New" w:hAnsi="Courier New" w:cs="Courier New"/>
          <w:noProof/>
          <w:sz w:val="16"/>
          <w:szCs w:val="16"/>
        </w:rPr>
      </w:pPr>
      <w:r w:rsidRPr="00F80408">
        <w:rPr>
          <w:rFonts w:ascii="Courier New" w:hAnsi="Courier New" w:cs="Courier New"/>
          <w:noProof/>
          <w:sz w:val="16"/>
          <w:szCs w:val="16"/>
        </w:rPr>
        <w:t>Total = length(ConditionOfInterest))</w:t>
      </w:r>
    </w:p>
    <w:p w14:paraId="477102DE" w14:textId="77777777" w:rsidR="007B7145" w:rsidRPr="00F80408" w:rsidRDefault="007B7145" w:rsidP="007B7145">
      <w:pPr>
        <w:pStyle w:val="NoSpacing"/>
        <w:rPr>
          <w:rFonts w:ascii="Courier New" w:hAnsi="Courier New" w:cs="Courier New"/>
          <w:noProof/>
          <w:sz w:val="16"/>
          <w:szCs w:val="16"/>
        </w:rPr>
      </w:pPr>
    </w:p>
    <w:p w14:paraId="6D8BCADB" w14:textId="7D99A32E" w:rsidR="00F946DB" w:rsidRDefault="007B7145" w:rsidP="00F80408">
      <w:pPr>
        <w:jc w:val="both"/>
        <w:rPr>
          <w:noProof/>
        </w:rPr>
      </w:pPr>
      <w:r>
        <w:rPr>
          <w:noProof/>
        </w:rPr>
        <w:t>We can then proceed to fitting the Generalized Mixed Model. Here, we have to make several decisions with regards to the specification of the model</w:t>
      </w:r>
      <w:r w:rsidR="007A3D11">
        <w:rPr>
          <w:noProof/>
        </w:rPr>
        <w:t>, particularly about the random effects.</w:t>
      </w:r>
      <w:r w:rsidR="001635C7">
        <w:rPr>
          <w:noProof/>
        </w:rPr>
        <w:t xml:space="preserve"> Moscatelli et al. </w:t>
      </w:r>
      <w:r w:rsidR="001635C7">
        <w:rPr>
          <w:noProof/>
        </w:rPr>
        <w:fldChar w:fldCharType="begin" w:fldLock="1"/>
      </w:r>
      <w:r w:rsidR="009C0D5A">
        <w:rPr>
          <w:noProof/>
        </w:rPr>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plainTextFormattedCitation":"(Moscatelli et al., 2012)","previouslyFormattedCitation":"(Moscatelli et al., 2012)"},"properties":{"noteIndex":0},"schema":"https://github.com/citation-style-language/schema/raw/master/csl-citation.json"}</w:instrText>
      </w:r>
      <w:r w:rsidR="001635C7">
        <w:rPr>
          <w:noProof/>
        </w:rPr>
        <w:fldChar w:fldCharType="separate"/>
      </w:r>
      <w:r w:rsidR="001635C7" w:rsidRPr="001635C7">
        <w:rPr>
          <w:noProof/>
        </w:rPr>
        <w:t>(Moscatelli et al., 2012)</w:t>
      </w:r>
      <w:r w:rsidR="001635C7">
        <w:rPr>
          <w:noProof/>
        </w:rPr>
        <w:fldChar w:fldCharType="end"/>
      </w:r>
      <w:r w:rsidR="001635C7">
        <w:rPr>
          <w:noProof/>
        </w:rPr>
        <w:t xml:space="preserve"> </w:t>
      </w:r>
      <w:r w:rsidR="00F946DB">
        <w:rPr>
          <w:noProof/>
        </w:rPr>
        <w:t>use</w:t>
      </w:r>
      <w:r w:rsidR="001635C7">
        <w:rPr>
          <w:noProof/>
        </w:rPr>
        <w:t xml:space="preserve"> </w:t>
      </w:r>
      <w:r w:rsidR="00F946DB">
        <w:rPr>
          <w:noProof/>
        </w:rPr>
        <w:t>two different models in their examples: A model with ConditionOfInterest, Difference and their interaction as fixed effects, and random intercepts and random slopes for Difference per participant, and the same model, but with only random intercepts per participant. These are specified as follows in lme4 syntax:</w:t>
      </w:r>
    </w:p>
    <w:p w14:paraId="7A1F2201" w14:textId="1EA40123" w:rsidR="00F946DB" w:rsidRPr="00F946DB" w:rsidRDefault="00F946DB" w:rsidP="00F946DB">
      <w:pPr>
        <w:pStyle w:val="NoSpacing"/>
        <w:ind w:left="720"/>
        <w:rPr>
          <w:rFonts w:ascii="Courier New" w:hAnsi="Courier New" w:cs="Courier New"/>
          <w:noProof/>
          <w:sz w:val="16"/>
          <w:szCs w:val="16"/>
        </w:rPr>
      </w:pPr>
      <w:r w:rsidRPr="00F946DB">
        <w:rPr>
          <w:rFonts w:ascii="Courier New" w:hAnsi="Courier New" w:cs="Courier New"/>
          <w:noProof/>
          <w:sz w:val="16"/>
          <w:szCs w:val="16"/>
        </w:rPr>
        <w:t>GLMM_RandomIntercepts</w:t>
      </w:r>
      <w:r w:rsidR="002968A0" w:rsidRPr="002968A0">
        <w:rPr>
          <w:rFonts w:ascii="Courier New" w:hAnsi="Courier New" w:cs="Courier New"/>
          <w:noProof/>
          <w:sz w:val="16"/>
          <w:szCs w:val="16"/>
        </w:rPr>
        <w:t>_JND</w:t>
      </w:r>
      <w:r w:rsidRPr="00F946DB">
        <w:rPr>
          <w:rFonts w:ascii="Courier New" w:hAnsi="Courier New" w:cs="Courier New"/>
          <w:noProof/>
          <w:sz w:val="16"/>
          <w:szCs w:val="16"/>
        </w:rPr>
        <w:t xml:space="preserve"> = glmer(cbind(Yes, Total - Yes) ~ ConditionOfInterest*Difference + (1| ID), </w:t>
      </w:r>
    </w:p>
    <w:p w14:paraId="1768752E" w14:textId="77777777" w:rsidR="00F946DB" w:rsidRPr="00F946DB" w:rsidRDefault="00F946DB" w:rsidP="00F946DB">
      <w:pPr>
        <w:pStyle w:val="NoSpacing"/>
        <w:ind w:left="720"/>
        <w:rPr>
          <w:rFonts w:ascii="Courier New" w:hAnsi="Courier New" w:cs="Courier New"/>
          <w:noProof/>
          <w:sz w:val="16"/>
          <w:szCs w:val="16"/>
        </w:rPr>
      </w:pPr>
      <w:r w:rsidRPr="00F946DB">
        <w:rPr>
          <w:rFonts w:ascii="Courier New" w:hAnsi="Courier New" w:cs="Courier New"/>
          <w:noProof/>
          <w:sz w:val="16"/>
          <w:szCs w:val="16"/>
        </w:rPr>
        <w:t xml:space="preserve">             family = binomial(link = "probit"),</w:t>
      </w:r>
    </w:p>
    <w:p w14:paraId="1D642015" w14:textId="627F68DB" w:rsidR="00F946DB" w:rsidRDefault="00F946DB" w:rsidP="00F946DB">
      <w:pPr>
        <w:pStyle w:val="NoSpacing"/>
        <w:ind w:left="720"/>
        <w:rPr>
          <w:rFonts w:ascii="Courier New" w:hAnsi="Courier New" w:cs="Courier New"/>
          <w:noProof/>
          <w:sz w:val="16"/>
          <w:szCs w:val="16"/>
        </w:rPr>
      </w:pPr>
      <w:r w:rsidRPr="00F946DB">
        <w:rPr>
          <w:rFonts w:ascii="Courier New" w:hAnsi="Courier New" w:cs="Courier New"/>
          <w:noProof/>
          <w:sz w:val="16"/>
          <w:szCs w:val="16"/>
        </w:rPr>
        <w:t xml:space="preserve">             data = Psychometric)</w:t>
      </w:r>
    </w:p>
    <w:p w14:paraId="4CE68A7A" w14:textId="77777777" w:rsidR="00F946DB" w:rsidRPr="00F946DB" w:rsidRDefault="00F946DB" w:rsidP="00F946DB">
      <w:pPr>
        <w:pStyle w:val="NoSpacing"/>
        <w:ind w:left="720"/>
        <w:rPr>
          <w:rFonts w:ascii="Courier New" w:hAnsi="Courier New" w:cs="Courier New"/>
          <w:noProof/>
          <w:sz w:val="16"/>
          <w:szCs w:val="16"/>
        </w:rPr>
      </w:pPr>
    </w:p>
    <w:p w14:paraId="252F8C37" w14:textId="170B970E" w:rsidR="00F946DB" w:rsidRPr="00F946DB" w:rsidRDefault="00F946DB" w:rsidP="00F946DB">
      <w:pPr>
        <w:pStyle w:val="NoSpacing"/>
        <w:ind w:left="720"/>
        <w:rPr>
          <w:rFonts w:ascii="Courier New" w:hAnsi="Courier New" w:cs="Courier New"/>
          <w:noProof/>
          <w:sz w:val="16"/>
          <w:szCs w:val="16"/>
        </w:rPr>
      </w:pPr>
      <w:r w:rsidRPr="00F946DB">
        <w:rPr>
          <w:rFonts w:ascii="Courier New" w:hAnsi="Courier New" w:cs="Courier New"/>
          <w:noProof/>
          <w:sz w:val="16"/>
          <w:szCs w:val="16"/>
        </w:rPr>
        <w:t>GLMM2_RandomInterceptsAndSlopes</w:t>
      </w:r>
      <w:r w:rsidR="002968A0" w:rsidRPr="002968A0">
        <w:rPr>
          <w:rFonts w:ascii="Courier New" w:hAnsi="Courier New" w:cs="Courier New"/>
          <w:noProof/>
          <w:sz w:val="16"/>
          <w:szCs w:val="16"/>
        </w:rPr>
        <w:t>_JND</w:t>
      </w:r>
      <w:r w:rsidRPr="00F946DB">
        <w:rPr>
          <w:rFonts w:ascii="Courier New" w:hAnsi="Courier New" w:cs="Courier New"/>
          <w:noProof/>
          <w:sz w:val="16"/>
          <w:szCs w:val="16"/>
        </w:rPr>
        <w:t xml:space="preserve"> = glmer(cbind(Yes, Total - Yes) ~ ConditionOfInterest*Difference + (</w:t>
      </w:r>
      <w:r w:rsidR="000B28DC">
        <w:rPr>
          <w:rFonts w:ascii="Courier New" w:hAnsi="Courier New" w:cs="Courier New"/>
          <w:noProof/>
          <w:sz w:val="16"/>
          <w:szCs w:val="16"/>
        </w:rPr>
        <w:t xml:space="preserve">1 + </w:t>
      </w:r>
      <w:r w:rsidRPr="00F946DB">
        <w:rPr>
          <w:rFonts w:ascii="Courier New" w:hAnsi="Courier New" w:cs="Courier New"/>
          <w:noProof/>
          <w:sz w:val="16"/>
          <w:szCs w:val="16"/>
        </w:rPr>
        <w:t xml:space="preserve">Difference| ID), </w:t>
      </w:r>
    </w:p>
    <w:p w14:paraId="2C22D181" w14:textId="77777777" w:rsidR="00F946DB" w:rsidRPr="00F946DB" w:rsidRDefault="00F946DB" w:rsidP="00F946DB">
      <w:pPr>
        <w:pStyle w:val="NoSpacing"/>
        <w:ind w:left="720"/>
        <w:rPr>
          <w:rFonts w:ascii="Courier New" w:hAnsi="Courier New" w:cs="Courier New"/>
          <w:noProof/>
          <w:sz w:val="16"/>
          <w:szCs w:val="16"/>
        </w:rPr>
      </w:pPr>
      <w:r w:rsidRPr="00F946DB">
        <w:rPr>
          <w:rFonts w:ascii="Courier New" w:hAnsi="Courier New" w:cs="Courier New"/>
          <w:noProof/>
          <w:sz w:val="16"/>
          <w:szCs w:val="16"/>
        </w:rPr>
        <w:t xml:space="preserve">             family = binomial(link = "probit"),</w:t>
      </w:r>
    </w:p>
    <w:p w14:paraId="7723A476" w14:textId="54C71F77" w:rsidR="00916B7C" w:rsidRDefault="00F946DB" w:rsidP="00916B7C">
      <w:pPr>
        <w:pStyle w:val="NoSpacing"/>
        <w:ind w:left="720"/>
        <w:rPr>
          <w:rFonts w:ascii="Courier New" w:hAnsi="Courier New" w:cs="Courier New"/>
          <w:noProof/>
          <w:sz w:val="16"/>
          <w:szCs w:val="16"/>
        </w:rPr>
      </w:pPr>
      <w:r w:rsidRPr="00F946DB">
        <w:rPr>
          <w:rFonts w:ascii="Courier New" w:hAnsi="Courier New" w:cs="Courier New"/>
          <w:noProof/>
          <w:sz w:val="16"/>
          <w:szCs w:val="16"/>
        </w:rPr>
        <w:t xml:space="preserve">             data = Psychometric)</w:t>
      </w:r>
    </w:p>
    <w:p w14:paraId="760EFB95" w14:textId="37D67DCA" w:rsidR="009C0D5A" w:rsidRDefault="009C0D5A" w:rsidP="00916B7C">
      <w:pPr>
        <w:pStyle w:val="NoSpacing"/>
        <w:ind w:left="720"/>
        <w:rPr>
          <w:rFonts w:ascii="Courier New" w:hAnsi="Courier New" w:cs="Courier New"/>
          <w:noProof/>
          <w:sz w:val="16"/>
          <w:szCs w:val="16"/>
        </w:rPr>
      </w:pPr>
    </w:p>
    <w:p w14:paraId="3AA46F32" w14:textId="297E33B6" w:rsidR="009C0D5A" w:rsidRDefault="009C0D5A" w:rsidP="00916B7C">
      <w:pPr>
        <w:pStyle w:val="NoSpacing"/>
        <w:ind w:left="720"/>
        <w:rPr>
          <w:rFonts w:ascii="Courier New" w:hAnsi="Courier New" w:cs="Courier New"/>
          <w:noProof/>
          <w:sz w:val="16"/>
          <w:szCs w:val="16"/>
        </w:rPr>
      </w:pPr>
      <w:r>
        <w:rPr>
          <w:rFonts w:ascii="Courier New" w:hAnsi="Courier New" w:cs="Courier New"/>
          <w:noProof/>
          <w:sz w:val="16"/>
          <w:szCs w:val="16"/>
        </w:rPr>
        <w:t>summary(</w:t>
      </w:r>
      <w:r w:rsidRPr="00F946DB">
        <w:rPr>
          <w:rFonts w:ascii="Courier New" w:hAnsi="Courier New" w:cs="Courier New"/>
          <w:noProof/>
          <w:sz w:val="16"/>
          <w:szCs w:val="16"/>
        </w:rPr>
        <w:t>RandomIntercepts</w:t>
      </w:r>
      <w:r>
        <w:rPr>
          <w:rFonts w:ascii="Courier New" w:hAnsi="Courier New" w:cs="Courier New"/>
          <w:noProof/>
          <w:sz w:val="16"/>
          <w:szCs w:val="16"/>
        </w:rPr>
        <w:t>)</w:t>
      </w:r>
    </w:p>
    <w:p w14:paraId="6992A30F" w14:textId="51D12C86" w:rsidR="009C0D5A" w:rsidRDefault="009C0D5A" w:rsidP="00916B7C">
      <w:pPr>
        <w:pStyle w:val="NoSpacing"/>
        <w:ind w:left="720"/>
        <w:rPr>
          <w:rFonts w:ascii="Courier New" w:hAnsi="Courier New" w:cs="Courier New"/>
          <w:noProof/>
          <w:sz w:val="16"/>
          <w:szCs w:val="16"/>
        </w:rPr>
      </w:pPr>
      <w:r>
        <w:rPr>
          <w:rFonts w:ascii="Courier New" w:hAnsi="Courier New" w:cs="Courier New"/>
          <w:noProof/>
          <w:sz w:val="16"/>
          <w:szCs w:val="16"/>
        </w:rPr>
        <w:t>summary(</w:t>
      </w:r>
      <w:r w:rsidRPr="00F946DB">
        <w:rPr>
          <w:rFonts w:ascii="Courier New" w:hAnsi="Courier New" w:cs="Courier New"/>
          <w:noProof/>
          <w:sz w:val="16"/>
          <w:szCs w:val="16"/>
        </w:rPr>
        <w:t>RandomInterceptsAndSlopes</w:t>
      </w:r>
      <w:r>
        <w:rPr>
          <w:rFonts w:ascii="Courier New" w:hAnsi="Courier New" w:cs="Courier New"/>
          <w:noProof/>
          <w:sz w:val="16"/>
          <w:szCs w:val="16"/>
        </w:rPr>
        <w:t>)</w:t>
      </w:r>
      <w:r w:rsidR="00E11438">
        <w:rPr>
          <w:rFonts w:ascii="Courier New" w:hAnsi="Courier New" w:cs="Courier New"/>
          <w:noProof/>
          <w:sz w:val="16"/>
          <w:szCs w:val="16"/>
        </w:rPr>
        <w:t xml:space="preserve"> </w:t>
      </w:r>
    </w:p>
    <w:p w14:paraId="09383F5F" w14:textId="4DE3CA72" w:rsidR="00916B7C" w:rsidRDefault="00916B7C" w:rsidP="00916B7C">
      <w:pPr>
        <w:pStyle w:val="NoSpacing"/>
        <w:rPr>
          <w:rFonts w:ascii="Courier New" w:hAnsi="Courier New" w:cs="Courier New"/>
          <w:noProof/>
          <w:sz w:val="16"/>
          <w:szCs w:val="16"/>
        </w:rPr>
      </w:pPr>
    </w:p>
    <w:p w14:paraId="5E5DEFD8" w14:textId="77777777" w:rsidR="009C0D5A" w:rsidRDefault="000B28DC" w:rsidP="000B28DC">
      <w:pPr>
        <w:jc w:val="both"/>
        <w:rPr>
          <w:noProof/>
        </w:rPr>
      </w:pPr>
      <w:r w:rsidRPr="00BE4217">
        <w:rPr>
          <w:rFonts w:ascii="Courier New" w:hAnsi="Courier New" w:cs="Courier New"/>
          <w:noProof/>
          <w:sz w:val="20"/>
          <w:szCs w:val="20"/>
        </w:rPr>
        <w:t>Difference</w:t>
      </w:r>
      <w:r>
        <w:rPr>
          <w:noProof/>
        </w:rPr>
        <w:t xml:space="preserve"> indicates to what extent the proportion of responses changes in response to the difference in stimulus strength between stimulus 1 and stimulus 2. The coefficient for this variable is thus </w:t>
      </w:r>
      <w:r>
        <w:rPr>
          <w:noProof/>
        </w:rPr>
        <w:lastRenderedPageBreak/>
        <w:t xml:space="preserve">proportional to the standard deviation of the psychometric function and the JND. </w:t>
      </w:r>
      <w:r w:rsidRPr="00BE4217">
        <w:rPr>
          <w:rFonts w:ascii="Courier New" w:hAnsi="Courier New" w:cs="Courier New"/>
          <w:noProof/>
          <w:sz w:val="20"/>
          <w:szCs w:val="20"/>
        </w:rPr>
        <w:t>ConditionOfInterest</w:t>
      </w:r>
      <w:r>
        <w:rPr>
          <w:noProof/>
        </w:rPr>
        <w:t xml:space="preserve"> indicates to what extent the whole psychometric function is shifted to the left or to the right. The coefficient for </w:t>
      </w:r>
      <w:r w:rsidRPr="00BE4217">
        <w:rPr>
          <w:rFonts w:ascii="Courier New" w:hAnsi="Courier New" w:cs="Courier New"/>
          <w:noProof/>
          <w:sz w:val="20"/>
          <w:szCs w:val="20"/>
        </w:rPr>
        <w:t>ConditionOfInterest</w:t>
      </w:r>
      <w:r>
        <w:rPr>
          <w:noProof/>
        </w:rPr>
        <w:t xml:space="preserve"> thus corresponds to the extent to which the presence of the manipulation shifts the mean of the psychometric function, that is, the PSE. The interaction between </w:t>
      </w:r>
      <w:r w:rsidRPr="00BE4217">
        <w:rPr>
          <w:rFonts w:ascii="Courier New" w:hAnsi="Courier New" w:cs="Courier New"/>
          <w:noProof/>
          <w:sz w:val="20"/>
          <w:szCs w:val="20"/>
        </w:rPr>
        <w:t>ConditionofInterest</w:t>
      </w:r>
      <w:r>
        <w:rPr>
          <w:noProof/>
        </w:rPr>
        <w:t xml:space="preserve"> and </w:t>
      </w:r>
      <w:r w:rsidRPr="00BE4217">
        <w:rPr>
          <w:rFonts w:ascii="Courier New" w:hAnsi="Courier New" w:cs="Courier New"/>
          <w:noProof/>
          <w:sz w:val="20"/>
          <w:szCs w:val="20"/>
        </w:rPr>
        <w:t>Difference</w:t>
      </w:r>
      <w:r>
        <w:rPr>
          <w:noProof/>
        </w:rPr>
        <w:t xml:space="preserve"> indicates to what extent the manipulation </w:t>
      </w:r>
      <w:r w:rsidRPr="00BE4217">
        <w:rPr>
          <w:rFonts w:ascii="Courier New" w:hAnsi="Courier New" w:cs="Courier New"/>
          <w:noProof/>
          <w:sz w:val="20"/>
          <w:szCs w:val="20"/>
        </w:rPr>
        <w:t>ConditionOfInterest</w:t>
      </w:r>
      <w:r>
        <w:rPr>
          <w:noProof/>
        </w:rPr>
        <w:t xml:space="preserve"> changes the coefficient for </w:t>
      </w:r>
      <w:r w:rsidRPr="00BE4217">
        <w:rPr>
          <w:rFonts w:ascii="Courier New" w:hAnsi="Courier New" w:cs="Courier New"/>
          <w:noProof/>
          <w:sz w:val="20"/>
          <w:szCs w:val="20"/>
        </w:rPr>
        <w:t>Difference</w:t>
      </w:r>
      <w:r>
        <w:rPr>
          <w:noProof/>
        </w:rPr>
        <w:t xml:space="preserve">. This corresponds to the influence of the manipulation on the standard deviation of the psychometric function, and with that, its JND. The </w:t>
      </w:r>
      <w:r w:rsidR="0010338B">
        <w:rPr>
          <w:noProof/>
        </w:rPr>
        <w:t xml:space="preserve">random effects (Intercepts per </w:t>
      </w:r>
      <w:r w:rsidR="0010338B" w:rsidRPr="00BE4217">
        <w:rPr>
          <w:rFonts w:ascii="Courier New" w:hAnsi="Courier New" w:cs="Courier New"/>
          <w:noProof/>
          <w:sz w:val="20"/>
          <w:szCs w:val="20"/>
        </w:rPr>
        <w:t>ID</w:t>
      </w:r>
      <w:r w:rsidR="0010338B">
        <w:rPr>
          <w:noProof/>
        </w:rPr>
        <w:t xml:space="preserve"> in the first model, and Intercepts and Slopes for </w:t>
      </w:r>
      <w:r w:rsidR="0010338B" w:rsidRPr="00BE4217">
        <w:rPr>
          <w:rFonts w:ascii="Courier New" w:hAnsi="Courier New" w:cs="Courier New"/>
          <w:noProof/>
          <w:sz w:val="20"/>
          <w:szCs w:val="20"/>
        </w:rPr>
        <w:t>Difference</w:t>
      </w:r>
      <w:r w:rsidR="0010338B">
        <w:rPr>
          <w:noProof/>
        </w:rPr>
        <w:t xml:space="preserve"> per </w:t>
      </w:r>
      <w:r w:rsidR="0010338B" w:rsidRPr="00BE4217">
        <w:rPr>
          <w:rFonts w:ascii="Courier New" w:hAnsi="Courier New" w:cs="Courier New"/>
          <w:noProof/>
          <w:sz w:val="20"/>
          <w:szCs w:val="20"/>
        </w:rPr>
        <w:t>ID</w:t>
      </w:r>
      <w:r w:rsidR="0010338B">
        <w:rPr>
          <w:noProof/>
        </w:rPr>
        <w:t xml:space="preserve"> in the second model) allow to account for individual differences in PSE and JND per participant.</w:t>
      </w:r>
      <w:r w:rsidR="009C0D5A">
        <w:rPr>
          <w:noProof/>
        </w:rPr>
        <w:t xml:space="preserve"> </w:t>
      </w:r>
    </w:p>
    <w:p w14:paraId="4F7F078F" w14:textId="771402E4" w:rsidR="000B28DC" w:rsidRDefault="009C0D5A" w:rsidP="000B28DC">
      <w:pPr>
        <w:jc w:val="both"/>
        <w:rPr>
          <w:noProof/>
        </w:rPr>
      </w:pPr>
      <w:r>
        <w:rPr>
          <w:noProof/>
        </w:rPr>
        <w:t xml:space="preserve">When the lmerTest package </w:t>
      </w:r>
      <w:r w:rsidR="00052279">
        <w:rPr>
          <w:noProof/>
        </w:rPr>
        <w:fldChar w:fldCharType="begin" w:fldLock="1"/>
      </w:r>
      <w:r w:rsidR="00D70079">
        <w:rPr>
          <w:noProof/>
        </w:rPr>
        <w:instrText>ADDIN CSL_CITATION {"citationItems":[{"id":"ITEM-1","itemData":{"DOI":"10.18637/jss.v082.i13","ISSN":"1548-7660","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fixed effects. We have implemented the Satterthwaite's method for approximating degrees of freedom for the t and F tests. We have also implemented the construction of Type I - 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ficant effects - both random and fixed, calculation of population means and multiple comparison tests together with plot facilities are provided by the package as well.","author":[{"dropping-particle":"","family":"Kuznetsova","given":"Alexandra","non-dropping-particle":"","parse-names":false,"suffix":""},{"dropping-particle":"","family":"Brockhoff","given":"Per B.","non-dropping-particle":"","parse-names":false,"suffix":""},{"dropping-particle":"","family":"Christensen","given":"Rune H. B.","non-dropping-particle":"","parse-names":false,"suffix":""}],"container-title":"Journal of Statistical Software","id":"ITEM-1","issue":"13","issued":{"date-parts":[["2017"]]},"title":"lmerTest Package: Tests in Linear Mixed Effects Models ","type":"article-journal","volume":"82"},"uris":["http://www.mendeley.com/documents/?uuid=6430596c-8b2b-491c-8cb6-9f70b0c1f47b"]}],"mendeley":{"formattedCitation":"(Kuznetsova et al., 2017)","plainTextFormattedCitation":"(Kuznetsova et al., 2017)","previouslyFormattedCitation":"(Kuznetsova et al., 2017)"},"properties":{"noteIndex":0},"schema":"https://github.com/citation-style-language/schema/raw/master/csl-citation.json"}</w:instrText>
      </w:r>
      <w:r w:rsidR="00052279">
        <w:rPr>
          <w:noProof/>
        </w:rPr>
        <w:fldChar w:fldCharType="separate"/>
      </w:r>
      <w:r w:rsidR="00825577" w:rsidRPr="00825577">
        <w:rPr>
          <w:noProof/>
        </w:rPr>
        <w:t>(Kuznetsova et al., 2017)</w:t>
      </w:r>
      <w:r w:rsidR="00052279">
        <w:rPr>
          <w:noProof/>
        </w:rPr>
        <w:fldChar w:fldCharType="end"/>
      </w:r>
      <w:r w:rsidR="00052279">
        <w:rPr>
          <w:noProof/>
        </w:rPr>
        <w:t xml:space="preserve"> </w:t>
      </w:r>
      <w:r>
        <w:rPr>
          <w:noProof/>
        </w:rPr>
        <w:t xml:space="preserve">is loaded, calling the summary() function on the GLMER object automatically provides p values for each fixed effect coefficient; in this case, for the Intercept, </w:t>
      </w:r>
      <w:r w:rsidRPr="00BE4217">
        <w:rPr>
          <w:rFonts w:ascii="Courier New" w:hAnsi="Courier New" w:cs="Courier New"/>
          <w:noProof/>
          <w:sz w:val="20"/>
          <w:szCs w:val="20"/>
        </w:rPr>
        <w:t>ConditionOfInterest</w:t>
      </w:r>
      <w:r>
        <w:rPr>
          <w:noProof/>
        </w:rPr>
        <w:t xml:space="preserve">, </w:t>
      </w:r>
      <w:r w:rsidRPr="00BE4217">
        <w:rPr>
          <w:rFonts w:ascii="Courier New" w:hAnsi="Courier New" w:cs="Courier New"/>
          <w:noProof/>
          <w:sz w:val="20"/>
          <w:szCs w:val="20"/>
        </w:rPr>
        <w:t>Difference</w:t>
      </w:r>
      <w:r>
        <w:rPr>
          <w:noProof/>
        </w:rPr>
        <w:t xml:space="preserve"> and their interaction. These p values are based on degrees of freedom approximated with the Sattherwaite method, which is generally considered a computationally cheap, reliable-enough, but imperfect procedure </w:t>
      </w:r>
      <w:r>
        <w:rPr>
          <w:noProof/>
        </w:rPr>
        <w:fldChar w:fldCharType="begin" w:fldLock="1"/>
      </w:r>
      <w:r>
        <w:rPr>
          <w:noProof/>
        </w:rPr>
        <w:instrText>ADDIN CSL_CITATION {"citationItems":[{"id":"ITEM-1","itemData":{"DOI":"10.1080/00401706.1969.10490732","ISSN":"15372723","abstract":"In calculating the variance of a mean or in constructing an approximate F-test, it is frequently necessary, particularly with unbalanced data, to form a linear function of mean squares, MS = Σai, where the ai are known constants. Satterthwaite [1] suggests that MS is approximately distributed as x2fE(MS)/ft where the degrees of freedom is estimated by, f = (MS)2/Σ[(aiMSi)2/fi], where fi is the degrees of freedom associated with MSi. Satterthwaite remarks that caution should be used in applying this formula where some of the ai are negative. The primary purpose of this paper is to investigate the validity of Satterthwaite's procedure when some MSi are subtracted. Due to the mathematical complexity of the distribution of MS, the problem is studied by a computer simulation. © 1969 Taylor &amp; Francis Group, LLC.","author":[{"dropping-particle":"","family":"Gaylor","given":"D. W.","non-dropping-particle":"","parse-names":false,"suffix":""},{"dropping-particle":"","family":"Hopper","given":"F N","non-dropping-particle":"","parse-names":false,"suffix":""}],"container-title":"Technometrics","id":"ITEM-1","issue":"4","issued":{"date-parts":[["1969"]]},"page":"691-706","title":"Estimating the Degrees of Freedom for Linear Combinations of Mean Squares by Satterthwaite's Formula","type":"article-journal","volume":"11"},"uris":["http://www.mendeley.com/documents/?uuid=95248f73-aff9-431e-a657-b2692b55ef26"]}],"mendeley":{"formattedCitation":"(Gaylor &amp; Hopper, 1969)","plainTextFormattedCitation":"(Gaylor &amp; Hopper, 1969)","previouslyFormattedCitation":"(Gaylor &amp; Hopper, 1969)"},"properties":{"noteIndex":0},"schema":"https://github.com/citation-style-language/schema/raw/master/csl-citation.json"}</w:instrText>
      </w:r>
      <w:r>
        <w:rPr>
          <w:noProof/>
        </w:rPr>
        <w:fldChar w:fldCharType="separate"/>
      </w:r>
      <w:r w:rsidRPr="009C0D5A">
        <w:rPr>
          <w:noProof/>
        </w:rPr>
        <w:t>(Gaylor &amp; Hopper, 1969)</w:t>
      </w:r>
      <w:r>
        <w:rPr>
          <w:noProof/>
        </w:rPr>
        <w:fldChar w:fldCharType="end"/>
      </w:r>
      <w:r>
        <w:rPr>
          <w:noProof/>
        </w:rPr>
        <w:t xml:space="preserve">. An alternative, which can be more accurate, are Likelihood Ratio Tests </w:t>
      </w:r>
      <w:r>
        <w:rPr>
          <w:noProof/>
        </w:rPr>
        <w:fldChar w:fldCharType="begin" w:fldLock="1"/>
      </w:r>
      <w:r w:rsidR="00D306C3">
        <w:rPr>
          <w:noProof/>
        </w:rPr>
        <w:instrText>ADDIN CSL_CITATION {"citationItems":[{"id":"ITEM-1","itemData":{"DOI":"10.3758/s13428-016-0809-y","ISSN":"15543528","abstract":"Mixed-effects models are being used ever more frequently in the analysis of experimental data. However, in the lme4 package in R the standards for evaluating significance of fixed effects in these models (i.e., obtaining p-values) are somewhat vague. There are good reasons for this, but as researchers who are using these models are required in many cases to report p-values, some method for evaluating the significance of the model output is needed. This paper reports the results of simulations showing that the two most common methods for evaluating significance, using likelihood ratio tests and applying the z distribution to the Wald t values from the model output (t-as-z), are somewhat anti-conservative, especially for smaller sample sizes. Other methods for evaluating significance, including parametric bootstrapping and the Kenward-Roger and Satterthwaite approximations for degrees of freedom, were also evaluated. The results of these simulations suggest that Type 1 error rates are closest to.05 when models are fitted using REML and p-values are derived using the Kenward-Roger or Satterthwaite approximations, as these approximations both produced acceptable Type 1 error rates even for smaller samples.","author":[{"dropping-particle":"","family":"Luke","given":"Steven G.","non-dropping-particle":"","parse-names":false,"suffix":""}],"container-title":"Behavior Research Methods","id":"ITEM-1","issue":"4","issued":{"date-parts":[["2017"]]},"page":"1494-1502","publisher":"Behavior Research Methods","title":"Evaluating significance in linear mixed-effects models in R","type":"article-journal","volume":"49"},"uris":["http://www.mendeley.com/documents/?uuid=e9de07b3-43c1-426d-8eea-c46d3d7b660e"]}],"mendeley":{"formattedCitation":"(Luke, 2017)","plainTextFormattedCitation":"(Luke, 2017)","previouslyFormattedCitation":"(Luke, 2017)"},"properties":{"noteIndex":0},"schema":"https://github.com/citation-style-language/schema/raw/master/csl-citation.json"}</w:instrText>
      </w:r>
      <w:r>
        <w:rPr>
          <w:noProof/>
        </w:rPr>
        <w:fldChar w:fldCharType="separate"/>
      </w:r>
      <w:r w:rsidRPr="009C0D5A">
        <w:rPr>
          <w:noProof/>
        </w:rPr>
        <w:t>(Luke, 2017)</w:t>
      </w:r>
      <w:r>
        <w:rPr>
          <w:noProof/>
        </w:rPr>
        <w:fldChar w:fldCharType="end"/>
      </w:r>
      <w:r>
        <w:rPr>
          <w:noProof/>
        </w:rPr>
        <w:t xml:space="preserve">. </w:t>
      </w:r>
      <w:r w:rsidR="00E11438">
        <w:rPr>
          <w:noProof/>
        </w:rPr>
        <w:t xml:space="preserve">A </w:t>
      </w:r>
      <w:r>
        <w:rPr>
          <w:noProof/>
        </w:rPr>
        <w:t>Likelihood Ratio Test</w:t>
      </w:r>
      <w:r w:rsidR="00E11438">
        <w:rPr>
          <w:noProof/>
        </w:rPr>
        <w:t xml:space="preserve"> compares a test model to the next simpler model that doesn’t include the variable of interest</w:t>
      </w:r>
      <w:r w:rsidR="00BE27CA">
        <w:rPr>
          <w:noProof/>
        </w:rPr>
        <w:t xml:space="preserve"> in terms of their respective log-likelihoods, with a penalty for the additional parameter in the test</w:t>
      </w:r>
      <w:r w:rsidR="00EC3D94">
        <w:rPr>
          <w:noProof/>
        </w:rPr>
        <w:t xml:space="preserve"> model.</w:t>
      </w:r>
      <w:r w:rsidR="005A6220">
        <w:rPr>
          <w:noProof/>
        </w:rPr>
        <w:t xml:space="preserve"> The p value is then based on a model fit criterion.</w:t>
      </w:r>
      <w:r w:rsidR="00E11438">
        <w:rPr>
          <w:noProof/>
        </w:rPr>
        <w:t xml:space="preserve"> If we want to test for the impact of </w:t>
      </w:r>
      <w:r w:rsidR="00E11438" w:rsidRPr="00BE4217">
        <w:rPr>
          <w:rFonts w:ascii="Courier New" w:hAnsi="Courier New" w:cs="Courier New"/>
          <w:noProof/>
          <w:sz w:val="20"/>
          <w:szCs w:val="20"/>
        </w:rPr>
        <w:t>ConditionOfInterest</w:t>
      </w:r>
      <w:r w:rsidR="00E11438">
        <w:rPr>
          <w:noProof/>
        </w:rPr>
        <w:t xml:space="preserve"> on the JND, this null model would be a model that is equal to the test model, but lacks the interaction of ConditionOfInterest and Difference. The lme4 syntax would be:</w:t>
      </w:r>
    </w:p>
    <w:p w14:paraId="5F6C73B2" w14:textId="745DDED6" w:rsidR="00E11438" w:rsidRPr="00E11438" w:rsidRDefault="00E11438" w:rsidP="00E11438">
      <w:pPr>
        <w:pStyle w:val="NoSpacing"/>
        <w:ind w:left="720"/>
        <w:rPr>
          <w:rFonts w:ascii="Courier New" w:hAnsi="Courier New" w:cs="Courier New"/>
          <w:noProof/>
          <w:sz w:val="16"/>
          <w:szCs w:val="16"/>
        </w:rPr>
      </w:pPr>
      <w:r w:rsidRPr="00E11438">
        <w:rPr>
          <w:rFonts w:ascii="Courier New" w:hAnsi="Courier New" w:cs="Courier New"/>
          <w:noProof/>
          <w:sz w:val="16"/>
          <w:szCs w:val="16"/>
        </w:rPr>
        <w:t>GLMM_RandomIntercepts_Null</w:t>
      </w:r>
      <w:r w:rsidR="002968A0" w:rsidRPr="002968A0">
        <w:rPr>
          <w:rFonts w:ascii="Courier New" w:hAnsi="Courier New" w:cs="Courier New"/>
          <w:noProof/>
          <w:sz w:val="16"/>
          <w:szCs w:val="16"/>
        </w:rPr>
        <w:t>_JND</w:t>
      </w:r>
      <w:r w:rsidRPr="00E11438">
        <w:rPr>
          <w:rFonts w:ascii="Courier New" w:hAnsi="Courier New" w:cs="Courier New"/>
          <w:noProof/>
          <w:sz w:val="16"/>
          <w:szCs w:val="16"/>
        </w:rPr>
        <w:t xml:space="preserve"> = glmer(cbind(Yes, Total - Yes) ~ ConditionOfInterest + Difference + (1| ID), </w:t>
      </w:r>
    </w:p>
    <w:p w14:paraId="5E9F622F" w14:textId="77777777" w:rsidR="00E11438" w:rsidRPr="00E11438" w:rsidRDefault="00E11438" w:rsidP="00E11438">
      <w:pPr>
        <w:pStyle w:val="NoSpacing"/>
        <w:ind w:left="720"/>
        <w:rPr>
          <w:rFonts w:ascii="Courier New" w:hAnsi="Courier New" w:cs="Courier New"/>
          <w:noProof/>
          <w:sz w:val="16"/>
          <w:szCs w:val="16"/>
        </w:rPr>
      </w:pPr>
      <w:r w:rsidRPr="00E11438">
        <w:rPr>
          <w:rFonts w:ascii="Courier New" w:hAnsi="Courier New" w:cs="Courier New"/>
          <w:noProof/>
          <w:sz w:val="16"/>
          <w:szCs w:val="16"/>
        </w:rPr>
        <w:t xml:space="preserve">                              family = binomial(link = "probit"),</w:t>
      </w:r>
    </w:p>
    <w:p w14:paraId="23867BD8" w14:textId="77777777" w:rsidR="00E11438" w:rsidRPr="00E11438" w:rsidRDefault="00E11438" w:rsidP="00E11438">
      <w:pPr>
        <w:pStyle w:val="NoSpacing"/>
        <w:ind w:left="720"/>
        <w:rPr>
          <w:rFonts w:ascii="Courier New" w:hAnsi="Courier New" w:cs="Courier New"/>
          <w:noProof/>
          <w:sz w:val="16"/>
          <w:szCs w:val="16"/>
        </w:rPr>
      </w:pPr>
      <w:r w:rsidRPr="00E11438">
        <w:rPr>
          <w:rFonts w:ascii="Courier New" w:hAnsi="Courier New" w:cs="Courier New"/>
          <w:noProof/>
          <w:sz w:val="16"/>
          <w:szCs w:val="16"/>
        </w:rPr>
        <w:t xml:space="preserve">                              data = Psychometric)</w:t>
      </w:r>
    </w:p>
    <w:p w14:paraId="7949CDFB" w14:textId="4D4926BD" w:rsidR="00E11438" w:rsidRPr="00E11438" w:rsidRDefault="00E11438" w:rsidP="00E11438">
      <w:pPr>
        <w:pStyle w:val="NoSpacing"/>
        <w:ind w:left="720"/>
        <w:rPr>
          <w:rFonts w:ascii="Courier New" w:hAnsi="Courier New" w:cs="Courier New"/>
          <w:noProof/>
          <w:sz w:val="16"/>
          <w:szCs w:val="16"/>
        </w:rPr>
      </w:pPr>
      <w:r w:rsidRPr="00E11438">
        <w:rPr>
          <w:rFonts w:ascii="Courier New" w:hAnsi="Courier New" w:cs="Courier New"/>
          <w:noProof/>
          <w:sz w:val="16"/>
          <w:szCs w:val="16"/>
        </w:rPr>
        <w:t>GLMM2_RandomInterceptsAndSlopes_Null</w:t>
      </w:r>
      <w:r w:rsidR="002968A0" w:rsidRPr="002968A0">
        <w:rPr>
          <w:rFonts w:ascii="Courier New" w:hAnsi="Courier New" w:cs="Courier New"/>
          <w:noProof/>
          <w:sz w:val="16"/>
          <w:szCs w:val="16"/>
        </w:rPr>
        <w:t>_JND</w:t>
      </w:r>
      <w:r w:rsidRPr="00E11438">
        <w:rPr>
          <w:rFonts w:ascii="Courier New" w:hAnsi="Courier New" w:cs="Courier New"/>
          <w:noProof/>
          <w:sz w:val="16"/>
          <w:szCs w:val="16"/>
        </w:rPr>
        <w:t xml:space="preserve"> = glmer(cbind(Yes, Total - Yes) ~ ConditionOfInterest + Difference + (Difference| ID), </w:t>
      </w:r>
    </w:p>
    <w:p w14:paraId="1F6FFF16" w14:textId="77777777" w:rsidR="00E11438" w:rsidRPr="00E11438" w:rsidRDefault="00E11438" w:rsidP="00E11438">
      <w:pPr>
        <w:pStyle w:val="NoSpacing"/>
        <w:ind w:left="720"/>
        <w:rPr>
          <w:rFonts w:ascii="Courier New" w:hAnsi="Courier New" w:cs="Courier New"/>
          <w:noProof/>
          <w:sz w:val="16"/>
          <w:szCs w:val="16"/>
        </w:rPr>
      </w:pPr>
      <w:r w:rsidRPr="00E11438">
        <w:rPr>
          <w:rFonts w:ascii="Courier New" w:hAnsi="Courier New" w:cs="Courier New"/>
          <w:noProof/>
          <w:sz w:val="16"/>
          <w:szCs w:val="16"/>
        </w:rPr>
        <w:t xml:space="preserve">                                        family = binomial(link = "probit"),</w:t>
      </w:r>
    </w:p>
    <w:p w14:paraId="2699ADDC" w14:textId="77777777" w:rsidR="00E11438" w:rsidRPr="00E11438" w:rsidRDefault="00E11438" w:rsidP="00E11438">
      <w:pPr>
        <w:pStyle w:val="NoSpacing"/>
        <w:ind w:left="720"/>
        <w:rPr>
          <w:rFonts w:ascii="Courier New" w:hAnsi="Courier New" w:cs="Courier New"/>
          <w:noProof/>
          <w:sz w:val="16"/>
          <w:szCs w:val="16"/>
        </w:rPr>
      </w:pPr>
      <w:r w:rsidRPr="00E11438">
        <w:rPr>
          <w:rFonts w:ascii="Courier New" w:hAnsi="Courier New" w:cs="Courier New"/>
          <w:noProof/>
          <w:sz w:val="16"/>
          <w:szCs w:val="16"/>
        </w:rPr>
        <w:t xml:space="preserve">                                        data = Psychometric)</w:t>
      </w:r>
    </w:p>
    <w:p w14:paraId="4452A3E5" w14:textId="31665106" w:rsidR="00E11438" w:rsidRDefault="00E11438" w:rsidP="00E11438">
      <w:pPr>
        <w:pStyle w:val="NoSpacing"/>
        <w:rPr>
          <w:rFonts w:ascii="Courier New" w:hAnsi="Courier New" w:cs="Courier New"/>
          <w:noProof/>
          <w:sz w:val="16"/>
          <w:szCs w:val="16"/>
        </w:rPr>
      </w:pPr>
    </w:p>
    <w:p w14:paraId="3D3F1BF0" w14:textId="25E003A9" w:rsidR="00E11438" w:rsidRPr="00E11438" w:rsidRDefault="00E11438" w:rsidP="00E11438">
      <w:pPr>
        <w:jc w:val="both"/>
        <w:rPr>
          <w:noProof/>
        </w:rPr>
      </w:pPr>
      <w:r w:rsidRPr="00E11438">
        <w:rPr>
          <w:noProof/>
        </w:rPr>
        <w:t>The Likelihood R</w:t>
      </w:r>
      <w:r>
        <w:rPr>
          <w:noProof/>
        </w:rPr>
        <w:t>atio Test is</w:t>
      </w:r>
      <w:r w:rsidR="005A6220">
        <w:rPr>
          <w:noProof/>
        </w:rPr>
        <w:t xml:space="preserve"> </w:t>
      </w:r>
      <w:r>
        <w:rPr>
          <w:noProof/>
        </w:rPr>
        <w:t xml:space="preserve">implemented in the </w:t>
      </w:r>
      <w:r w:rsidRPr="00BE4217">
        <w:rPr>
          <w:rFonts w:ascii="Courier New" w:hAnsi="Courier New" w:cs="Courier New"/>
          <w:noProof/>
          <w:sz w:val="20"/>
          <w:szCs w:val="20"/>
        </w:rPr>
        <w:t>anova()</w:t>
      </w:r>
      <w:r>
        <w:rPr>
          <w:noProof/>
        </w:rPr>
        <w:t xml:space="preserve"> function from base R.</w:t>
      </w:r>
      <w:r w:rsidR="005A6220">
        <w:rPr>
          <w:noProof/>
        </w:rPr>
        <w:t xml:space="preserve"> </w:t>
      </w:r>
    </w:p>
    <w:p w14:paraId="1ABE947A" w14:textId="57EDC107" w:rsidR="00E11438" w:rsidRPr="00E11438" w:rsidRDefault="00E11438" w:rsidP="00E11438">
      <w:pPr>
        <w:pStyle w:val="NoSpacing"/>
        <w:ind w:left="720"/>
        <w:rPr>
          <w:rFonts w:ascii="Courier New" w:hAnsi="Courier New" w:cs="Courier New"/>
          <w:noProof/>
          <w:sz w:val="16"/>
          <w:szCs w:val="16"/>
          <w:lang w:val="es-ES"/>
        </w:rPr>
      </w:pPr>
      <w:r w:rsidRPr="00E11438">
        <w:rPr>
          <w:rFonts w:ascii="Courier New" w:hAnsi="Courier New" w:cs="Courier New"/>
          <w:noProof/>
          <w:sz w:val="16"/>
          <w:szCs w:val="16"/>
          <w:lang w:val="es-ES"/>
        </w:rPr>
        <w:t>anova(GLMM_RandomIntercepts</w:t>
      </w:r>
      <w:r w:rsidR="00E703DF">
        <w:rPr>
          <w:rFonts w:ascii="Courier New" w:hAnsi="Courier New" w:cs="Courier New"/>
          <w:noProof/>
          <w:sz w:val="16"/>
          <w:szCs w:val="16"/>
          <w:lang w:val="es-ES"/>
        </w:rPr>
        <w:t>_JND</w:t>
      </w:r>
      <w:r w:rsidRPr="00E11438">
        <w:rPr>
          <w:rFonts w:ascii="Courier New" w:hAnsi="Courier New" w:cs="Courier New"/>
          <w:noProof/>
          <w:sz w:val="16"/>
          <w:szCs w:val="16"/>
          <w:lang w:val="es-ES"/>
        </w:rPr>
        <w:t>,GLMM_RandomIntercepts_Null</w:t>
      </w:r>
      <w:r w:rsidR="00E703DF">
        <w:rPr>
          <w:rFonts w:ascii="Courier New" w:hAnsi="Courier New" w:cs="Courier New"/>
          <w:noProof/>
          <w:sz w:val="16"/>
          <w:szCs w:val="16"/>
          <w:lang w:val="es-ES"/>
        </w:rPr>
        <w:t>_JND</w:t>
      </w:r>
      <w:r w:rsidRPr="00E11438">
        <w:rPr>
          <w:rFonts w:ascii="Courier New" w:hAnsi="Courier New" w:cs="Courier New"/>
          <w:noProof/>
          <w:sz w:val="16"/>
          <w:szCs w:val="16"/>
          <w:lang w:val="es-ES"/>
        </w:rPr>
        <w:t>)</w:t>
      </w:r>
    </w:p>
    <w:p w14:paraId="4D949079" w14:textId="57130D45" w:rsidR="00E11438" w:rsidRPr="004F1565" w:rsidRDefault="00E11438" w:rsidP="00E11438">
      <w:pPr>
        <w:pStyle w:val="NoSpacing"/>
        <w:ind w:left="720"/>
        <w:rPr>
          <w:rFonts w:ascii="Courier New" w:hAnsi="Courier New" w:cs="Courier New"/>
          <w:noProof/>
          <w:sz w:val="16"/>
          <w:szCs w:val="16"/>
          <w:lang w:val="es-ES"/>
        </w:rPr>
      </w:pPr>
      <w:r w:rsidRPr="004F1565">
        <w:rPr>
          <w:rFonts w:ascii="Courier New" w:hAnsi="Courier New" w:cs="Courier New"/>
          <w:noProof/>
          <w:sz w:val="16"/>
          <w:szCs w:val="16"/>
          <w:lang w:val="es-ES"/>
        </w:rPr>
        <w:t>anova(GLMM2_RandomInterceptsAndSlopes</w:t>
      </w:r>
      <w:r w:rsidR="00E703DF" w:rsidRPr="004F1565">
        <w:rPr>
          <w:rFonts w:ascii="Courier New" w:hAnsi="Courier New" w:cs="Courier New"/>
          <w:noProof/>
          <w:sz w:val="16"/>
          <w:szCs w:val="16"/>
          <w:lang w:val="es-ES"/>
        </w:rPr>
        <w:t>_JND</w:t>
      </w:r>
      <w:r w:rsidRPr="004F1565">
        <w:rPr>
          <w:rFonts w:ascii="Courier New" w:hAnsi="Courier New" w:cs="Courier New"/>
          <w:noProof/>
          <w:sz w:val="16"/>
          <w:szCs w:val="16"/>
          <w:lang w:val="es-ES"/>
        </w:rPr>
        <w:t>,GLMM2_RandomInterceptsAndSlopes_Null</w:t>
      </w:r>
      <w:r w:rsidR="00E703DF">
        <w:rPr>
          <w:rFonts w:ascii="Courier New" w:hAnsi="Courier New" w:cs="Courier New"/>
          <w:noProof/>
          <w:sz w:val="16"/>
          <w:szCs w:val="16"/>
          <w:lang w:val="es-ES"/>
        </w:rPr>
        <w:t>_JND</w:t>
      </w:r>
      <w:r w:rsidRPr="004F1565">
        <w:rPr>
          <w:rFonts w:ascii="Courier New" w:hAnsi="Courier New" w:cs="Courier New"/>
          <w:noProof/>
          <w:sz w:val="16"/>
          <w:szCs w:val="16"/>
          <w:lang w:val="es-ES"/>
        </w:rPr>
        <w:t>)</w:t>
      </w:r>
    </w:p>
    <w:p w14:paraId="5453B41C" w14:textId="6345F19C" w:rsidR="00E11438" w:rsidRPr="004F1565" w:rsidRDefault="00E11438" w:rsidP="00E11438">
      <w:pPr>
        <w:pStyle w:val="NoSpacing"/>
        <w:rPr>
          <w:rFonts w:ascii="Courier New" w:hAnsi="Courier New" w:cs="Courier New"/>
          <w:noProof/>
          <w:sz w:val="16"/>
          <w:szCs w:val="16"/>
          <w:lang w:val="es-ES"/>
        </w:rPr>
      </w:pPr>
    </w:p>
    <w:p w14:paraId="3BF1FA81" w14:textId="396321EB" w:rsidR="00EC3D94" w:rsidRDefault="004D1E77" w:rsidP="005A6220">
      <w:pPr>
        <w:jc w:val="both"/>
        <w:rPr>
          <w:noProof/>
        </w:rPr>
      </w:pPr>
      <w:r>
        <w:rPr>
          <w:noProof/>
        </w:rPr>
        <w:t xml:space="preserve">This </w:t>
      </w:r>
      <w:r w:rsidR="00BE27CA">
        <w:rPr>
          <w:noProof/>
        </w:rPr>
        <w:t xml:space="preserve">Likelihood Ratio Test provides a p value which </w:t>
      </w:r>
      <w:r w:rsidR="00F37CC4">
        <w:rPr>
          <w:noProof/>
        </w:rPr>
        <w:t xml:space="preserve">allows to judge </w:t>
      </w:r>
      <w:r w:rsidR="00BE27CA">
        <w:rPr>
          <w:noProof/>
        </w:rPr>
        <w:t xml:space="preserve">whether the test model is significantly better than the null model. If it is, this is evidence that </w:t>
      </w:r>
      <w:r w:rsidR="00BE27CA" w:rsidRPr="00BE4217">
        <w:rPr>
          <w:rFonts w:ascii="Courier New" w:hAnsi="Courier New" w:cs="Courier New"/>
          <w:noProof/>
          <w:sz w:val="20"/>
          <w:szCs w:val="20"/>
        </w:rPr>
        <w:t>ConditionOfInterest</w:t>
      </w:r>
      <w:r w:rsidR="00BE27CA">
        <w:rPr>
          <w:noProof/>
        </w:rPr>
        <w:t xml:space="preserve"> has a significant influence on the slope of the psychometric function, that is, on the JND.</w:t>
      </w:r>
    </w:p>
    <w:p w14:paraId="0D52C857" w14:textId="55BFD8EE" w:rsidR="005A6220" w:rsidRDefault="00FC7AF7" w:rsidP="005A6220">
      <w:pPr>
        <w:jc w:val="both"/>
        <w:rPr>
          <w:noProof/>
        </w:rPr>
      </w:pPr>
      <w:r>
        <w:rPr>
          <w:noProof/>
        </w:rPr>
        <w:t xml:space="preserve">Testing for PSE differences requires a slightly different approach in model specification. Since </w:t>
      </w:r>
      <w:r w:rsidR="002968A0">
        <w:rPr>
          <w:noProof/>
        </w:rPr>
        <w:t xml:space="preserve">Likelihood Ratio Testing requires isolating the effect to be tested in the test model, in order to drop it in the null model, </w:t>
      </w:r>
      <w:r w:rsidR="00E703DF">
        <w:rPr>
          <w:noProof/>
        </w:rPr>
        <w:t xml:space="preserve">the interaction between the fixed effects </w:t>
      </w:r>
      <w:r w:rsidR="00E703DF" w:rsidRPr="00BE4217">
        <w:rPr>
          <w:rFonts w:ascii="Courier New" w:hAnsi="Courier New" w:cs="Courier New"/>
          <w:noProof/>
          <w:sz w:val="20"/>
          <w:szCs w:val="20"/>
        </w:rPr>
        <w:t>ConditionOfInterest</w:t>
      </w:r>
      <w:r w:rsidR="00E703DF">
        <w:rPr>
          <w:noProof/>
        </w:rPr>
        <w:t xml:space="preserve"> and </w:t>
      </w:r>
      <w:r w:rsidR="00E703DF" w:rsidRPr="00BE4217">
        <w:rPr>
          <w:rFonts w:ascii="Courier New" w:hAnsi="Courier New" w:cs="Courier New"/>
          <w:noProof/>
          <w:sz w:val="20"/>
          <w:szCs w:val="20"/>
        </w:rPr>
        <w:t>Difference</w:t>
      </w:r>
      <w:r w:rsidR="00E703DF">
        <w:rPr>
          <w:noProof/>
        </w:rPr>
        <w:t xml:space="preserve"> can’t be included</w:t>
      </w:r>
      <w:r w:rsidR="002968A0">
        <w:rPr>
          <w:noProof/>
        </w:rPr>
        <w:t>:</w:t>
      </w:r>
    </w:p>
    <w:p w14:paraId="6FA161BB" w14:textId="77777777" w:rsidR="00E703DF" w:rsidRPr="00E703DF" w:rsidRDefault="00E703DF" w:rsidP="00E703DF">
      <w:pPr>
        <w:pStyle w:val="NoSpacing"/>
        <w:ind w:left="720"/>
        <w:rPr>
          <w:rFonts w:ascii="Courier New" w:hAnsi="Courier New" w:cs="Courier New"/>
          <w:noProof/>
          <w:sz w:val="16"/>
          <w:szCs w:val="16"/>
        </w:rPr>
      </w:pPr>
      <w:r w:rsidRPr="00E703DF">
        <w:rPr>
          <w:rFonts w:ascii="Courier New" w:hAnsi="Courier New" w:cs="Courier New"/>
          <w:noProof/>
          <w:sz w:val="16"/>
          <w:szCs w:val="16"/>
        </w:rPr>
        <w:t xml:space="preserve">GLMM_RandomIntercepts_PSE = glmer(cbind(Yes, Total - Yes) ~ ConditionOfInterest + Difference + (1| ID), </w:t>
      </w:r>
    </w:p>
    <w:p w14:paraId="1D2F2D09" w14:textId="77777777" w:rsidR="00E703DF" w:rsidRPr="00E703DF" w:rsidRDefault="00E703DF" w:rsidP="00E703DF">
      <w:pPr>
        <w:pStyle w:val="NoSpacing"/>
        <w:ind w:left="720"/>
        <w:rPr>
          <w:rFonts w:ascii="Courier New" w:hAnsi="Courier New" w:cs="Courier New"/>
          <w:noProof/>
          <w:sz w:val="16"/>
          <w:szCs w:val="16"/>
        </w:rPr>
      </w:pPr>
      <w:r w:rsidRPr="00E703DF">
        <w:rPr>
          <w:rFonts w:ascii="Courier New" w:hAnsi="Courier New" w:cs="Courier New"/>
          <w:noProof/>
          <w:sz w:val="16"/>
          <w:szCs w:val="16"/>
        </w:rPr>
        <w:t xml:space="preserve">                              family = binomial(link = "probit"),</w:t>
      </w:r>
    </w:p>
    <w:p w14:paraId="35DF6D8A" w14:textId="77777777" w:rsidR="00E703DF" w:rsidRPr="00E703DF" w:rsidRDefault="00E703DF" w:rsidP="00E703DF">
      <w:pPr>
        <w:pStyle w:val="NoSpacing"/>
        <w:ind w:left="720"/>
        <w:rPr>
          <w:rFonts w:ascii="Courier New" w:hAnsi="Courier New" w:cs="Courier New"/>
          <w:noProof/>
          <w:sz w:val="16"/>
          <w:szCs w:val="16"/>
        </w:rPr>
      </w:pPr>
      <w:r w:rsidRPr="00E703DF">
        <w:rPr>
          <w:rFonts w:ascii="Courier New" w:hAnsi="Courier New" w:cs="Courier New"/>
          <w:noProof/>
          <w:sz w:val="16"/>
          <w:szCs w:val="16"/>
        </w:rPr>
        <w:t xml:space="preserve">                              data = Psychometric)</w:t>
      </w:r>
    </w:p>
    <w:p w14:paraId="577A149C" w14:textId="77777777" w:rsidR="00E703DF" w:rsidRPr="00E703DF" w:rsidRDefault="00E703DF" w:rsidP="00E703DF">
      <w:pPr>
        <w:pStyle w:val="NoSpacing"/>
        <w:ind w:left="720"/>
        <w:rPr>
          <w:rFonts w:ascii="Courier New" w:hAnsi="Courier New" w:cs="Courier New"/>
          <w:noProof/>
          <w:sz w:val="16"/>
          <w:szCs w:val="16"/>
        </w:rPr>
      </w:pPr>
      <w:r w:rsidRPr="00E703DF">
        <w:rPr>
          <w:rFonts w:ascii="Courier New" w:hAnsi="Courier New" w:cs="Courier New"/>
          <w:noProof/>
          <w:sz w:val="16"/>
          <w:szCs w:val="16"/>
        </w:rPr>
        <w:t xml:space="preserve">GLMM2_RandomInterceptsAndSlopes_PSE = glmer(cbind(Yes, Total - Yes) ~ ConditionOfInterest + Difference + (Difference| ID), </w:t>
      </w:r>
    </w:p>
    <w:p w14:paraId="01757779" w14:textId="77777777" w:rsidR="00E703DF" w:rsidRPr="00E703DF" w:rsidRDefault="00E703DF" w:rsidP="00E703DF">
      <w:pPr>
        <w:pStyle w:val="NoSpacing"/>
        <w:ind w:left="720"/>
        <w:rPr>
          <w:rFonts w:ascii="Courier New" w:hAnsi="Courier New" w:cs="Courier New"/>
          <w:noProof/>
          <w:sz w:val="16"/>
          <w:szCs w:val="16"/>
        </w:rPr>
      </w:pPr>
      <w:r w:rsidRPr="00E703DF">
        <w:rPr>
          <w:rFonts w:ascii="Courier New" w:hAnsi="Courier New" w:cs="Courier New"/>
          <w:noProof/>
          <w:sz w:val="16"/>
          <w:szCs w:val="16"/>
        </w:rPr>
        <w:t xml:space="preserve">                                        family = binomial(link = "probit"),</w:t>
      </w:r>
    </w:p>
    <w:p w14:paraId="39179AFC" w14:textId="742EE91D" w:rsidR="002968A0" w:rsidRDefault="00E703DF" w:rsidP="00E703DF">
      <w:pPr>
        <w:pStyle w:val="NoSpacing"/>
        <w:ind w:left="720"/>
        <w:rPr>
          <w:rFonts w:ascii="Courier New" w:hAnsi="Courier New" w:cs="Courier New"/>
          <w:noProof/>
          <w:sz w:val="16"/>
          <w:szCs w:val="16"/>
        </w:rPr>
      </w:pPr>
      <w:r w:rsidRPr="00E703DF">
        <w:rPr>
          <w:rFonts w:ascii="Courier New" w:hAnsi="Courier New" w:cs="Courier New"/>
          <w:noProof/>
          <w:sz w:val="16"/>
          <w:szCs w:val="16"/>
        </w:rPr>
        <w:t xml:space="preserve">                                        data = Psychometric)</w:t>
      </w:r>
    </w:p>
    <w:p w14:paraId="0A38E012" w14:textId="42F8D3F4" w:rsidR="00E703DF" w:rsidRDefault="00E703DF" w:rsidP="00E703DF">
      <w:pPr>
        <w:pStyle w:val="NoSpacing"/>
        <w:rPr>
          <w:rFonts w:ascii="Courier New" w:hAnsi="Courier New" w:cs="Courier New"/>
          <w:noProof/>
          <w:sz w:val="16"/>
          <w:szCs w:val="16"/>
        </w:rPr>
      </w:pPr>
    </w:p>
    <w:p w14:paraId="5EE80112" w14:textId="11BE74BD" w:rsidR="00E703DF" w:rsidRDefault="00E703DF" w:rsidP="00E703DF">
      <w:pPr>
        <w:jc w:val="both"/>
        <w:rPr>
          <w:noProof/>
        </w:rPr>
      </w:pPr>
      <w:r w:rsidRPr="00E703DF">
        <w:rPr>
          <w:noProof/>
        </w:rPr>
        <w:lastRenderedPageBreak/>
        <w:t>The correspond</w:t>
      </w:r>
      <w:r>
        <w:rPr>
          <w:noProof/>
        </w:rPr>
        <w:t>ing null models should be specified as follows:</w:t>
      </w:r>
    </w:p>
    <w:p w14:paraId="1140570B" w14:textId="77777777" w:rsidR="004F1565" w:rsidRPr="004F1565" w:rsidRDefault="004F1565" w:rsidP="004F1565">
      <w:pPr>
        <w:pStyle w:val="NoSpacing"/>
        <w:ind w:left="720"/>
        <w:rPr>
          <w:rFonts w:ascii="Courier New" w:hAnsi="Courier New" w:cs="Courier New"/>
          <w:noProof/>
          <w:sz w:val="16"/>
          <w:szCs w:val="16"/>
        </w:rPr>
      </w:pPr>
      <w:r w:rsidRPr="004F1565">
        <w:rPr>
          <w:rFonts w:ascii="Courier New" w:hAnsi="Courier New" w:cs="Courier New"/>
          <w:noProof/>
          <w:sz w:val="16"/>
          <w:szCs w:val="16"/>
        </w:rPr>
        <w:t xml:space="preserve">GLMM_RandomIntercepts_Null_PSE = glmer(cbind(Yes, Total - Yes) ~ Difference + (1| ID), </w:t>
      </w:r>
    </w:p>
    <w:p w14:paraId="6C57F24C" w14:textId="77777777" w:rsidR="004F1565" w:rsidRPr="004F1565" w:rsidRDefault="004F1565" w:rsidP="004F1565">
      <w:pPr>
        <w:pStyle w:val="NoSpacing"/>
        <w:ind w:left="720"/>
        <w:rPr>
          <w:rFonts w:ascii="Courier New" w:hAnsi="Courier New" w:cs="Courier New"/>
          <w:noProof/>
          <w:sz w:val="16"/>
          <w:szCs w:val="16"/>
        </w:rPr>
      </w:pPr>
      <w:r w:rsidRPr="004F1565">
        <w:rPr>
          <w:rFonts w:ascii="Courier New" w:hAnsi="Courier New" w:cs="Courier New"/>
          <w:noProof/>
          <w:sz w:val="16"/>
          <w:szCs w:val="16"/>
        </w:rPr>
        <w:t xml:space="preserve">                                   family = binomial(link = "probit"),</w:t>
      </w:r>
    </w:p>
    <w:p w14:paraId="04F73B62" w14:textId="77777777" w:rsidR="004F1565" w:rsidRPr="004F1565" w:rsidRDefault="004F1565" w:rsidP="004F1565">
      <w:pPr>
        <w:pStyle w:val="NoSpacing"/>
        <w:ind w:left="720"/>
        <w:rPr>
          <w:rFonts w:ascii="Courier New" w:hAnsi="Courier New" w:cs="Courier New"/>
          <w:noProof/>
          <w:sz w:val="16"/>
          <w:szCs w:val="16"/>
        </w:rPr>
      </w:pPr>
      <w:r w:rsidRPr="004F1565">
        <w:rPr>
          <w:rFonts w:ascii="Courier New" w:hAnsi="Courier New" w:cs="Courier New"/>
          <w:noProof/>
          <w:sz w:val="16"/>
          <w:szCs w:val="16"/>
        </w:rPr>
        <w:t xml:space="preserve">                                   data = Psychometric)</w:t>
      </w:r>
    </w:p>
    <w:p w14:paraId="1BADD620" w14:textId="77777777" w:rsidR="004F1565" w:rsidRPr="004F1565" w:rsidRDefault="004F1565" w:rsidP="004F1565">
      <w:pPr>
        <w:pStyle w:val="NoSpacing"/>
        <w:ind w:left="720"/>
        <w:rPr>
          <w:rFonts w:ascii="Courier New" w:hAnsi="Courier New" w:cs="Courier New"/>
          <w:noProof/>
          <w:sz w:val="16"/>
          <w:szCs w:val="16"/>
        </w:rPr>
      </w:pPr>
      <w:r w:rsidRPr="004F1565">
        <w:rPr>
          <w:rFonts w:ascii="Courier New" w:hAnsi="Courier New" w:cs="Courier New"/>
          <w:noProof/>
          <w:sz w:val="16"/>
          <w:szCs w:val="16"/>
        </w:rPr>
        <w:t xml:space="preserve">GLMM2_RandomInterceptsAndSlopes_Null_PSE = glmer(cbind(Yes, Total - Yes) ~ Difference + (Difference| ID), </w:t>
      </w:r>
    </w:p>
    <w:p w14:paraId="76FC53F3" w14:textId="77777777" w:rsidR="004F1565" w:rsidRPr="004F1565" w:rsidRDefault="004F1565" w:rsidP="004F1565">
      <w:pPr>
        <w:pStyle w:val="NoSpacing"/>
        <w:ind w:left="720"/>
        <w:rPr>
          <w:rFonts w:ascii="Courier New" w:hAnsi="Courier New" w:cs="Courier New"/>
          <w:noProof/>
          <w:sz w:val="16"/>
          <w:szCs w:val="16"/>
        </w:rPr>
      </w:pPr>
      <w:r w:rsidRPr="004F1565">
        <w:rPr>
          <w:rFonts w:ascii="Courier New" w:hAnsi="Courier New" w:cs="Courier New"/>
          <w:noProof/>
          <w:sz w:val="16"/>
          <w:szCs w:val="16"/>
        </w:rPr>
        <w:t xml:space="preserve">                                             family = binomial(link = "probit"),</w:t>
      </w:r>
    </w:p>
    <w:p w14:paraId="5291408A" w14:textId="24520C38" w:rsidR="00E703DF" w:rsidRDefault="004F1565" w:rsidP="004F1565">
      <w:pPr>
        <w:pStyle w:val="NoSpacing"/>
        <w:ind w:left="720"/>
        <w:rPr>
          <w:rFonts w:ascii="Courier New" w:hAnsi="Courier New" w:cs="Courier New"/>
          <w:noProof/>
          <w:sz w:val="16"/>
          <w:szCs w:val="16"/>
        </w:rPr>
      </w:pPr>
      <w:r w:rsidRPr="004F1565">
        <w:rPr>
          <w:rFonts w:ascii="Courier New" w:hAnsi="Courier New" w:cs="Courier New"/>
          <w:noProof/>
          <w:sz w:val="16"/>
          <w:szCs w:val="16"/>
        </w:rPr>
        <w:t xml:space="preserve">                                             data = Psychometric)</w:t>
      </w:r>
    </w:p>
    <w:p w14:paraId="7AAB8559" w14:textId="77777777" w:rsidR="004F1565" w:rsidRDefault="004F1565" w:rsidP="004F1565">
      <w:pPr>
        <w:pStyle w:val="NoSpacing"/>
        <w:rPr>
          <w:rFonts w:ascii="Courier New" w:hAnsi="Courier New" w:cs="Courier New"/>
          <w:noProof/>
          <w:sz w:val="16"/>
          <w:szCs w:val="16"/>
        </w:rPr>
      </w:pPr>
    </w:p>
    <w:p w14:paraId="0B3D90E2" w14:textId="071B7329" w:rsidR="004F1565" w:rsidRPr="004F1565" w:rsidRDefault="004F1565" w:rsidP="004F1565">
      <w:pPr>
        <w:jc w:val="both"/>
        <w:rPr>
          <w:rFonts w:ascii="Courier New" w:hAnsi="Courier New" w:cs="Courier New"/>
          <w:noProof/>
          <w:sz w:val="16"/>
          <w:szCs w:val="16"/>
        </w:rPr>
      </w:pPr>
      <w:r w:rsidRPr="004F1565">
        <w:rPr>
          <w:noProof/>
        </w:rPr>
        <w:t>And finally, a Likelihood Ratio Test is performed over both models</w:t>
      </w:r>
      <w:r w:rsidR="008F1103">
        <w:rPr>
          <w:noProof/>
        </w:rPr>
        <w:t xml:space="preserve">, which yields </w:t>
      </w:r>
      <w:r w:rsidR="00052279">
        <w:rPr>
          <w:noProof/>
        </w:rPr>
        <w:t xml:space="preserve">a </w:t>
      </w:r>
      <w:r w:rsidR="008F1103">
        <w:rPr>
          <w:noProof/>
        </w:rPr>
        <w:t>p value.</w:t>
      </w:r>
    </w:p>
    <w:p w14:paraId="37D02877" w14:textId="3F5540A3" w:rsidR="00BF6858" w:rsidRPr="00BF6858" w:rsidRDefault="00BF6858" w:rsidP="00BF6858">
      <w:pPr>
        <w:pStyle w:val="NoSpacing"/>
        <w:ind w:left="720"/>
        <w:rPr>
          <w:rFonts w:ascii="Courier New" w:hAnsi="Courier New" w:cs="Courier New"/>
          <w:noProof/>
          <w:sz w:val="16"/>
          <w:szCs w:val="16"/>
          <w:lang w:val="es-ES"/>
        </w:rPr>
      </w:pPr>
      <w:r w:rsidRPr="00BF6858">
        <w:rPr>
          <w:rFonts w:ascii="Courier New" w:hAnsi="Courier New" w:cs="Courier New"/>
          <w:noProof/>
          <w:sz w:val="16"/>
          <w:szCs w:val="16"/>
          <w:lang w:val="es-ES"/>
        </w:rPr>
        <w:t>anova(GLMM_RandomIntercepts_PSE,GLMM_RandomIntercepts_Null</w:t>
      </w:r>
      <w:r>
        <w:rPr>
          <w:rFonts w:ascii="Courier New" w:hAnsi="Courier New" w:cs="Courier New"/>
          <w:noProof/>
          <w:sz w:val="16"/>
          <w:szCs w:val="16"/>
          <w:lang w:val="es-ES"/>
        </w:rPr>
        <w:t>_PSE</w:t>
      </w:r>
      <w:r w:rsidRPr="00BF6858">
        <w:rPr>
          <w:rFonts w:ascii="Courier New" w:hAnsi="Courier New" w:cs="Courier New"/>
          <w:noProof/>
          <w:sz w:val="16"/>
          <w:szCs w:val="16"/>
          <w:lang w:val="es-ES"/>
        </w:rPr>
        <w:t>)</w:t>
      </w:r>
    </w:p>
    <w:p w14:paraId="26F6C08F" w14:textId="449D91FE" w:rsidR="005A6220" w:rsidRPr="00E11438" w:rsidRDefault="00BF6858" w:rsidP="00BF6858">
      <w:pPr>
        <w:pStyle w:val="NoSpacing"/>
        <w:ind w:left="720"/>
        <w:rPr>
          <w:rFonts w:ascii="Courier New" w:hAnsi="Courier New" w:cs="Courier New"/>
          <w:noProof/>
          <w:sz w:val="16"/>
          <w:szCs w:val="16"/>
        </w:rPr>
      </w:pPr>
      <w:r w:rsidRPr="00BF6858">
        <w:rPr>
          <w:rFonts w:ascii="Courier New" w:hAnsi="Courier New" w:cs="Courier New"/>
          <w:noProof/>
          <w:sz w:val="16"/>
          <w:szCs w:val="16"/>
        </w:rPr>
        <w:t>anova(GLMM2_RandomInterceptsAndSlopes</w:t>
      </w:r>
      <w:r>
        <w:rPr>
          <w:rFonts w:ascii="Courier New" w:hAnsi="Courier New" w:cs="Courier New"/>
          <w:noProof/>
          <w:sz w:val="16"/>
          <w:szCs w:val="16"/>
        </w:rPr>
        <w:t>_PSE</w:t>
      </w:r>
      <w:r w:rsidRPr="00BF6858">
        <w:rPr>
          <w:rFonts w:ascii="Courier New" w:hAnsi="Courier New" w:cs="Courier New"/>
          <w:noProof/>
          <w:sz w:val="16"/>
          <w:szCs w:val="16"/>
        </w:rPr>
        <w:t>,GLMM2_RandomInterceptsAndSlopes_Null</w:t>
      </w:r>
      <w:r>
        <w:rPr>
          <w:rFonts w:ascii="Courier New" w:hAnsi="Courier New" w:cs="Courier New"/>
          <w:noProof/>
          <w:sz w:val="16"/>
          <w:szCs w:val="16"/>
        </w:rPr>
        <w:t>_PSE</w:t>
      </w:r>
      <w:r w:rsidRPr="00BF6858">
        <w:rPr>
          <w:rFonts w:ascii="Courier New" w:hAnsi="Courier New" w:cs="Courier New"/>
          <w:noProof/>
          <w:sz w:val="16"/>
          <w:szCs w:val="16"/>
        </w:rPr>
        <w:t>)</w:t>
      </w:r>
    </w:p>
    <w:p w14:paraId="655B8C01" w14:textId="60C429EB" w:rsidR="00DB0A11" w:rsidRPr="00DB0A11" w:rsidRDefault="00DB0A11" w:rsidP="000B28DC">
      <w:pPr>
        <w:jc w:val="both"/>
        <w:rPr>
          <w:noProof/>
        </w:rPr>
      </w:pPr>
    </w:p>
    <w:p w14:paraId="304E5508" w14:textId="304C0D90" w:rsidR="00B65CD5" w:rsidRDefault="00D306C3" w:rsidP="000B28DC">
      <w:pPr>
        <w:jc w:val="both"/>
        <w:rPr>
          <w:noProof/>
        </w:rPr>
      </w:pPr>
      <w:r>
        <w:rPr>
          <w:noProof/>
        </w:rPr>
        <w:t xml:space="preserve">A challenge when using Generalized Linear Mixed Models is the model specification, in this case particularly the decision about </w:t>
      </w:r>
      <w:r w:rsidR="00DB0A11">
        <w:rPr>
          <w:noProof/>
        </w:rPr>
        <w:t>the</w:t>
      </w:r>
      <w:r>
        <w:rPr>
          <w:noProof/>
        </w:rPr>
        <w:t xml:space="preserve"> random effects to </w:t>
      </w:r>
      <w:r w:rsidR="00DB0A11">
        <w:rPr>
          <w:noProof/>
        </w:rPr>
        <w:t xml:space="preserve">be </w:t>
      </w:r>
      <w:r>
        <w:rPr>
          <w:noProof/>
        </w:rPr>
        <w:t>include</w:t>
      </w:r>
      <w:r w:rsidR="00DB0A11">
        <w:rPr>
          <w:noProof/>
        </w:rPr>
        <w:t>d</w:t>
      </w:r>
      <w:r>
        <w:rPr>
          <w:noProof/>
        </w:rPr>
        <w:t xml:space="preserve"> into the model.</w:t>
      </w:r>
      <w:r w:rsidR="00DB0A11">
        <w:rPr>
          <w:noProof/>
        </w:rPr>
        <w:t xml:space="preserve"> Moscatelli et al.’s </w:t>
      </w:r>
      <w:r>
        <w:rPr>
          <w:noProof/>
        </w:rPr>
        <w:fldChar w:fldCharType="begin" w:fldLock="1"/>
      </w:r>
      <w:r w:rsidR="00DB0A11">
        <w:rPr>
          <w:noProof/>
        </w:rPr>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plainTextFormattedCitation":"(Moscatelli et al., 2012)","previouslyFormattedCitation":"(Moscatelli et al., 2012)"},"properties":{"noteIndex":0},"schema":"https://github.com/citation-style-language/schema/raw/master/csl-citation.json"}</w:instrText>
      </w:r>
      <w:r>
        <w:rPr>
          <w:noProof/>
        </w:rPr>
        <w:fldChar w:fldCharType="separate"/>
      </w:r>
      <w:r w:rsidRPr="00D306C3">
        <w:rPr>
          <w:noProof/>
        </w:rPr>
        <w:t>(Moscatelli et al., 2012)</w:t>
      </w:r>
      <w:r>
        <w:rPr>
          <w:noProof/>
        </w:rPr>
        <w:fldChar w:fldCharType="end"/>
      </w:r>
      <w:r>
        <w:rPr>
          <w:noProof/>
        </w:rPr>
        <w:t xml:space="preserve"> </w:t>
      </w:r>
      <w:r w:rsidR="00DB0A11">
        <w:rPr>
          <w:noProof/>
        </w:rPr>
        <w:t xml:space="preserve">analyses suggest that including (a) only random intercepts per participant or (b) both random intercepts and random slopes for Difference per participant </w:t>
      </w:r>
      <w:r w:rsidR="00B65CD5">
        <w:rPr>
          <w:noProof/>
        </w:rPr>
        <w:t xml:space="preserve">doesn’t </w:t>
      </w:r>
      <w:r w:rsidR="00DB0A11">
        <w:rPr>
          <w:noProof/>
        </w:rPr>
        <w:t xml:space="preserve">lead to vastly different results. </w:t>
      </w:r>
      <w:r w:rsidR="00B65CD5">
        <w:rPr>
          <w:noProof/>
        </w:rPr>
        <w:t>We can test this also for our simulated dataset:</w:t>
      </w:r>
    </w:p>
    <w:p w14:paraId="11F8A16D" w14:textId="77777777" w:rsidR="00B65CD5" w:rsidRPr="00DB4B8A" w:rsidRDefault="00B65CD5" w:rsidP="00B65CD5">
      <w:pPr>
        <w:pStyle w:val="NoSpacing"/>
        <w:ind w:left="720"/>
        <w:rPr>
          <w:rFonts w:ascii="Courier New" w:hAnsi="Courier New" w:cs="Courier New"/>
          <w:noProof/>
          <w:sz w:val="16"/>
          <w:szCs w:val="16"/>
        </w:rPr>
      </w:pPr>
      <w:r w:rsidRPr="00DB4B8A">
        <w:rPr>
          <w:rFonts w:ascii="Courier New" w:hAnsi="Courier New" w:cs="Courier New"/>
          <w:noProof/>
          <w:sz w:val="16"/>
          <w:szCs w:val="16"/>
        </w:rPr>
        <w:t>anova(GLMM_RandomIntercepts_JND,GLMM2_RandomInterceptsAndSlopes_JND)</w:t>
      </w:r>
    </w:p>
    <w:p w14:paraId="643BA6DB" w14:textId="51C77B2A" w:rsidR="00B65CD5" w:rsidRPr="00DB4B8A" w:rsidRDefault="00B65CD5" w:rsidP="00B65CD5">
      <w:pPr>
        <w:pStyle w:val="NoSpacing"/>
        <w:ind w:left="720"/>
        <w:rPr>
          <w:rFonts w:ascii="Courier New" w:hAnsi="Courier New" w:cs="Courier New"/>
          <w:noProof/>
          <w:sz w:val="16"/>
          <w:szCs w:val="16"/>
        </w:rPr>
      </w:pPr>
      <w:r w:rsidRPr="00DB4B8A">
        <w:rPr>
          <w:rFonts w:ascii="Courier New" w:hAnsi="Courier New" w:cs="Courier New"/>
          <w:noProof/>
          <w:sz w:val="16"/>
          <w:szCs w:val="16"/>
        </w:rPr>
        <w:t>anova(GLMM_RandomIntercepts_PSE,GLMM2_RandomInterceptsAndSlopes_PSE)</w:t>
      </w:r>
    </w:p>
    <w:p w14:paraId="6CCCD7B1" w14:textId="77777777" w:rsidR="00B65CD5" w:rsidRPr="00DB4B8A" w:rsidRDefault="00B65CD5" w:rsidP="00B65CD5">
      <w:pPr>
        <w:pStyle w:val="NoSpacing"/>
        <w:rPr>
          <w:rFonts w:ascii="Courier New" w:hAnsi="Courier New" w:cs="Courier New"/>
          <w:noProof/>
          <w:sz w:val="16"/>
          <w:szCs w:val="16"/>
        </w:rPr>
      </w:pPr>
    </w:p>
    <w:p w14:paraId="4BCBEF8C" w14:textId="2B1903F3" w:rsidR="009C0D5A" w:rsidRDefault="00DB0A11" w:rsidP="000B28DC">
      <w:pPr>
        <w:jc w:val="both"/>
        <w:rPr>
          <w:noProof/>
        </w:rPr>
      </w:pPr>
      <w:r>
        <w:rPr>
          <w:noProof/>
        </w:rPr>
        <w:t xml:space="preserve">While the model fit </w:t>
      </w:r>
      <w:r w:rsidR="00B65CD5">
        <w:rPr>
          <w:noProof/>
        </w:rPr>
        <w:t>was</w:t>
      </w:r>
      <w:r>
        <w:rPr>
          <w:noProof/>
        </w:rPr>
        <w:t xml:space="preserve"> superior for (b), the </w:t>
      </w:r>
      <w:r w:rsidR="00C172BD">
        <w:rPr>
          <w:noProof/>
        </w:rPr>
        <w:t xml:space="preserve">fixed effect </w:t>
      </w:r>
      <w:r>
        <w:rPr>
          <w:noProof/>
        </w:rPr>
        <w:t xml:space="preserve">coefficient estimates </w:t>
      </w:r>
      <w:r w:rsidR="00B65CD5">
        <w:rPr>
          <w:noProof/>
        </w:rPr>
        <w:t xml:space="preserve">were </w:t>
      </w:r>
      <w:r>
        <w:rPr>
          <w:noProof/>
        </w:rPr>
        <w:t xml:space="preserve">roughly equal </w:t>
      </w:r>
      <w:r w:rsidR="00C172BD">
        <w:rPr>
          <w:noProof/>
        </w:rPr>
        <w:t xml:space="preserve">across </w:t>
      </w:r>
      <w:r>
        <w:rPr>
          <w:noProof/>
        </w:rPr>
        <w:t>both options.</w:t>
      </w:r>
      <w:r w:rsidR="00B65CD5">
        <w:rPr>
          <w:noProof/>
        </w:rPr>
        <w:t xml:space="preserve"> </w:t>
      </w:r>
      <w:r w:rsidR="00A721D6">
        <w:rPr>
          <w:noProof/>
        </w:rPr>
        <w:t>In our simulated dataset, a Likelihood Ratio Test yielded no significant difference between (a) and (b)</w:t>
      </w:r>
      <w:r w:rsidR="0021336B">
        <w:rPr>
          <w:noProof/>
        </w:rPr>
        <w:t>, for neither of the models specified above</w:t>
      </w:r>
      <w:r w:rsidR="00A721D6">
        <w:rPr>
          <w:noProof/>
        </w:rPr>
        <w:t>, in which case the model with fewer parameters</w:t>
      </w:r>
      <w:r w:rsidR="00B65CD5">
        <w:rPr>
          <w:noProof/>
        </w:rPr>
        <w:t xml:space="preserve"> (</w:t>
      </w:r>
      <w:r w:rsidR="00B65CD5" w:rsidRPr="00BE4217">
        <w:rPr>
          <w:rFonts w:ascii="Courier New" w:hAnsi="Courier New" w:cs="Courier New"/>
          <w:noProof/>
          <w:sz w:val="20"/>
          <w:szCs w:val="20"/>
        </w:rPr>
        <w:t>GLMM_RandomIntercepts_JND</w:t>
      </w:r>
      <w:r w:rsidR="00B65CD5" w:rsidRPr="00B65CD5">
        <w:rPr>
          <w:noProof/>
        </w:rPr>
        <w:t xml:space="preserve"> and </w:t>
      </w:r>
      <w:r w:rsidR="00B65CD5" w:rsidRPr="00BE4217">
        <w:rPr>
          <w:rFonts w:ascii="Courier New" w:hAnsi="Courier New" w:cs="Courier New"/>
          <w:noProof/>
          <w:sz w:val="20"/>
          <w:szCs w:val="20"/>
        </w:rPr>
        <w:t>GLMM_RandomIntercepts_PSE</w:t>
      </w:r>
      <w:r w:rsidR="00B65CD5" w:rsidRPr="00BE4217">
        <w:rPr>
          <w:noProof/>
        </w:rPr>
        <w:t>,</w:t>
      </w:r>
      <w:r w:rsidR="00B65CD5" w:rsidRPr="00B65CD5">
        <w:rPr>
          <w:noProof/>
        </w:rPr>
        <w:t xml:space="preserve"> respectively</w:t>
      </w:r>
      <w:r w:rsidR="00B65CD5">
        <w:rPr>
          <w:noProof/>
        </w:rPr>
        <w:t>)</w:t>
      </w:r>
      <w:r w:rsidR="00A721D6">
        <w:rPr>
          <w:noProof/>
        </w:rPr>
        <w:t>, is preferrable.</w:t>
      </w:r>
    </w:p>
    <w:p w14:paraId="79B94802" w14:textId="540C608C" w:rsidR="008349C8" w:rsidRDefault="008349C8" w:rsidP="000B28DC">
      <w:pPr>
        <w:jc w:val="both"/>
        <w:rPr>
          <w:noProof/>
        </w:rPr>
      </w:pPr>
    </w:p>
    <w:p w14:paraId="79E0C362" w14:textId="443B2CEB" w:rsidR="008349C8" w:rsidRDefault="008349C8" w:rsidP="007B24C5">
      <w:pPr>
        <w:pStyle w:val="Heading3"/>
        <w:rPr>
          <w:noProof/>
        </w:rPr>
      </w:pPr>
      <w:bookmarkStart w:id="16" w:name="_Toc53888654"/>
      <w:r>
        <w:rPr>
          <w:noProof/>
        </w:rPr>
        <w:t>A deep dive into model specifications</w:t>
      </w:r>
      <w:bookmarkEnd w:id="16"/>
    </w:p>
    <w:p w14:paraId="4489865B" w14:textId="77777777" w:rsidR="00667C0E" w:rsidRDefault="002B0190" w:rsidP="000B28DC">
      <w:pPr>
        <w:jc w:val="both"/>
        <w:rPr>
          <w:noProof/>
        </w:rPr>
      </w:pPr>
      <w:r>
        <w:rPr>
          <w:noProof/>
        </w:rPr>
        <w:t xml:space="preserve">A further method to determine the correct model specification is to study to what extent each meets the assumptions of Generalized Linear Mixed Models: </w:t>
      </w:r>
      <w:r w:rsidR="00BE4217">
        <w:rPr>
          <w:noProof/>
        </w:rPr>
        <w:t xml:space="preserve">(1) </w:t>
      </w:r>
      <w:r>
        <w:rPr>
          <w:noProof/>
        </w:rPr>
        <w:t xml:space="preserve">Homoskedasticity and </w:t>
      </w:r>
      <w:r w:rsidR="00BE4217">
        <w:rPr>
          <w:noProof/>
        </w:rPr>
        <w:t xml:space="preserve">(2) </w:t>
      </w:r>
      <w:r>
        <w:rPr>
          <w:noProof/>
        </w:rPr>
        <w:t xml:space="preserve">roughly uniformly distributed residuals. </w:t>
      </w:r>
      <w:r>
        <w:rPr>
          <w:i/>
          <w:iCs/>
          <w:noProof/>
        </w:rPr>
        <w:t>H</w:t>
      </w:r>
      <w:r w:rsidR="00B4197D" w:rsidRPr="006D418E">
        <w:rPr>
          <w:i/>
          <w:iCs/>
          <w:noProof/>
        </w:rPr>
        <w:t>omos</w:t>
      </w:r>
      <w:r w:rsidR="004D3494" w:rsidRPr="006D418E">
        <w:rPr>
          <w:i/>
          <w:iCs/>
          <w:noProof/>
        </w:rPr>
        <w:t>k</w:t>
      </w:r>
      <w:r w:rsidR="00B4197D" w:rsidRPr="006D418E">
        <w:rPr>
          <w:i/>
          <w:iCs/>
          <w:noProof/>
        </w:rPr>
        <w:t>eda</w:t>
      </w:r>
      <w:r w:rsidR="00E86EBC" w:rsidRPr="006D418E">
        <w:rPr>
          <w:i/>
          <w:iCs/>
          <w:noProof/>
        </w:rPr>
        <w:t>s</w:t>
      </w:r>
      <w:r w:rsidR="00B4197D" w:rsidRPr="006D418E">
        <w:rPr>
          <w:i/>
          <w:iCs/>
          <w:noProof/>
        </w:rPr>
        <w:t>ticity</w:t>
      </w:r>
      <w:r>
        <w:rPr>
          <w:noProof/>
        </w:rPr>
        <w:t xml:space="preserve"> refers to the postu</w:t>
      </w:r>
      <w:r w:rsidR="00A90E30">
        <w:rPr>
          <w:noProof/>
        </w:rPr>
        <w:t>l</w:t>
      </w:r>
      <w:r>
        <w:rPr>
          <w:noProof/>
        </w:rPr>
        <w:t>ate that</w:t>
      </w:r>
      <w:r w:rsidR="004D3494">
        <w:rPr>
          <w:noProof/>
        </w:rPr>
        <w:t xml:space="preserve"> variance in responses should not depend in any</w:t>
      </w:r>
      <w:r w:rsidR="008F1103">
        <w:rPr>
          <w:noProof/>
        </w:rPr>
        <w:t xml:space="preserve"> lawful</w:t>
      </w:r>
      <w:r w:rsidR="004D3494">
        <w:rPr>
          <w:noProof/>
        </w:rPr>
        <w:t xml:space="preserve"> way on any experimental variables.</w:t>
      </w:r>
      <w:r w:rsidR="00E86EBC">
        <w:rPr>
          <w:noProof/>
        </w:rPr>
        <w:t xml:space="preserve"> </w:t>
      </w:r>
    </w:p>
    <w:p w14:paraId="31A347CF" w14:textId="343F5C1C" w:rsidR="00667C0E" w:rsidRDefault="00667C0E" w:rsidP="00667C0E">
      <w:pPr>
        <w:pStyle w:val="Heading4"/>
        <w:rPr>
          <w:noProof/>
        </w:rPr>
      </w:pPr>
      <w:r>
        <w:rPr>
          <w:noProof/>
        </w:rPr>
        <w:t>Homoskedascticity</w:t>
      </w:r>
    </w:p>
    <w:p w14:paraId="6894250D" w14:textId="6AF41A56" w:rsidR="00B4197D" w:rsidRDefault="00E86EBC" w:rsidP="000B28DC">
      <w:pPr>
        <w:jc w:val="both"/>
        <w:rPr>
          <w:noProof/>
        </w:rPr>
      </w:pPr>
      <w:r>
        <w:rPr>
          <w:noProof/>
        </w:rPr>
        <w:t xml:space="preserve">For Linear Models, </w:t>
      </w:r>
      <w:r w:rsidR="002B0190">
        <w:rPr>
          <w:noProof/>
        </w:rPr>
        <w:t>homo</w:t>
      </w:r>
      <w:r>
        <w:rPr>
          <w:noProof/>
        </w:rPr>
        <w:t>skedasticity is generally tested for by visual examination of plots where different conditions are plotted against the corresponding residuals. A statistical test for difference in variances, such as Levene’s tes</w:t>
      </w:r>
      <w:r w:rsidR="008F4C8E">
        <w:rPr>
          <w:noProof/>
        </w:rPr>
        <w:t xml:space="preserve">t </w:t>
      </w:r>
      <w:r w:rsidR="008F4C8E">
        <w:rPr>
          <w:noProof/>
        </w:rPr>
        <w:fldChar w:fldCharType="begin" w:fldLock="1"/>
      </w:r>
      <w:r w:rsidR="008F4C8E">
        <w:rPr>
          <w:noProof/>
        </w:rPr>
        <w:instrText>ADDIN CSL_CITATION {"citationItems":[{"id":"ITEM-1","itemData":{"abstract":"Levene, H. 1960. Robust tests for equality of variances. In Contributions to Probability and Statistics: Essays in Honor of Harold Hotelling, ed. I. Olkin, S. G. Ghurye, W. Hoeffding, W. G. Madow, and H. B. Mann, 278–292. Menlo Park, CA: Stanford University Press","author":[{"dropping-particle":"","family":"Levene","given":"H.","non-dropping-particle":"","parse-names":false,"suffix":""}],"container-title":"Contributions to probability and statistics: Essays in …","id":"ITEM-1","issue":"346","issued":{"date-parts":[["1960"]]},"page":"278-292","publisher":"Stanford University Press","title":"Robust tests for equality of variances","type":"article-journal","volume":"69"},"uris":["http://www.mendeley.com/documents/?uuid=ace047f0-ff01-3f96-bd99-09d2abf7a6ae"]}],"mendeley":{"formattedCitation":"(Levene, 1960)","plainTextFormattedCitation":"(Levene, 1960)","previouslyFormattedCitation":"(Levene, 1960)"},"properties":{"noteIndex":0},"schema":"https://github.com/citation-style-language/schema/raw/master/csl-citation.json"}</w:instrText>
      </w:r>
      <w:r w:rsidR="008F4C8E">
        <w:rPr>
          <w:noProof/>
        </w:rPr>
        <w:fldChar w:fldCharType="separate"/>
      </w:r>
      <w:r w:rsidR="008F4C8E" w:rsidRPr="008F4C8E">
        <w:rPr>
          <w:noProof/>
        </w:rPr>
        <w:t>(Levene, 1960)</w:t>
      </w:r>
      <w:r w:rsidR="008F4C8E">
        <w:rPr>
          <w:noProof/>
        </w:rPr>
        <w:fldChar w:fldCharType="end"/>
      </w:r>
      <w:r>
        <w:rPr>
          <w:noProof/>
        </w:rPr>
        <w:t>, Bartlett’s test</w:t>
      </w:r>
      <w:r w:rsidR="008F4C8E">
        <w:rPr>
          <w:noProof/>
        </w:rPr>
        <w:t xml:space="preserve"> </w:t>
      </w:r>
      <w:r w:rsidR="008F4C8E">
        <w:rPr>
          <w:noProof/>
        </w:rPr>
        <w:fldChar w:fldCharType="begin" w:fldLock="1"/>
      </w:r>
      <w:r w:rsidR="008F4C8E">
        <w:rPr>
          <w:noProof/>
        </w:rPr>
        <w:instrText>ADDIN CSL_CITATION {"citationItems":[{"id":"ITEM-1","itemData":{"DOI":"10.1098/rspa.1937.0109","ISSN":"0080-4630","abstract":"Bartlett's test (Variances)","author":[{"dropping-particle":"","family":"Bartlett","given":"M. S.","non-dropping-particle":"","parse-names":false,"suffix":""}],"container-title":"Proceedings of the Royal Society of London. Series A - Mathematical and Physical Sciences","id":"ITEM-1","issue":"901","issued":{"date-parts":[["1937","5","18"]]},"page":"268-282","publisher":"The Royal Society","title":"Properties of sufficiency and statistical tests","type":"article-journal","volume":"160"},"uris":["http://www.mendeley.com/documents/?uuid=94a9f21d-006a-3fb3-b534-44d26fe9fac2"]}],"mendeley":{"formattedCitation":"(Bartlett, 1937)","plainTextFormattedCitation":"(Bartlett, 1937)","previouslyFormattedCitation":"(Bartlett, 1937)"},"properties":{"noteIndex":0},"schema":"https://github.com/citation-style-language/schema/raw/master/csl-citation.json"}</w:instrText>
      </w:r>
      <w:r w:rsidR="008F4C8E">
        <w:rPr>
          <w:noProof/>
        </w:rPr>
        <w:fldChar w:fldCharType="separate"/>
      </w:r>
      <w:r w:rsidR="008F4C8E" w:rsidRPr="008F4C8E">
        <w:rPr>
          <w:noProof/>
        </w:rPr>
        <w:t>(Bartlett, 1937)</w:t>
      </w:r>
      <w:r w:rsidR="008F4C8E">
        <w:rPr>
          <w:noProof/>
        </w:rPr>
        <w:fldChar w:fldCharType="end"/>
      </w:r>
      <w:r>
        <w:rPr>
          <w:noProof/>
        </w:rPr>
        <w:t xml:space="preserve"> or the Brown-Forsythe test</w:t>
      </w:r>
      <w:r w:rsidR="008F4C8E">
        <w:rPr>
          <w:noProof/>
        </w:rPr>
        <w:t xml:space="preserve"> </w:t>
      </w:r>
      <w:r w:rsidR="008F4C8E">
        <w:rPr>
          <w:noProof/>
        </w:rPr>
        <w:fldChar w:fldCharType="begin" w:fldLock="1"/>
      </w:r>
      <w:r w:rsidR="003F5A32">
        <w:rPr>
          <w:noProof/>
        </w:rPr>
        <w:instrText>ADDIN CSL_CITATION {"citationItems":[{"id":"ITEM-1","itemData":{"DOI":"10.1080/01621459.1974.10482955","ISSN":"1537274X","abstract":"Alternative formulations of Levene’s test statistic for equality of variances are found to be robust under nonnormality. These statistics use more robust estimators of central location in place of the mean. They are compared with the unmodified Levene’s statistic, a jackknife procedure, and a χ2test suggested by Layard which are all found to be less robust under nonnormality. © 1974, Taylor &amp; Francis Group, LLC.","author":[{"dropping-particle":"","family":"Brown","given":"Morton B.","non-dropping-particle":"","parse-names":false,"suffix":""},{"dropping-particle":"","family":"Forsythe","given":"Alan B.","non-dropping-particle":"","parse-names":false,"suffix":""}],"container-title":"Journal of the American Statistical Association","id":"ITEM-1","issue":"346","issued":{"date-parts":[["1974","6"]]},"page":"364-367","title":"Robust tests for the equality of variances","type":"article-journal","volume":"69"},"uris":["http://www.mendeley.com/documents/?uuid=91332f65-3c76-3d7b-b95e-8e5896973e08"]}],"mendeley":{"formattedCitation":"(Brown &amp; Forsythe, 1974)","plainTextFormattedCitation":"(Brown &amp; Forsythe, 1974)","previouslyFormattedCitation":"(Brown &amp; Forsythe, 1974)"},"properties":{"noteIndex":0},"schema":"https://github.com/citation-style-language/schema/raw/master/csl-citation.json"}</w:instrText>
      </w:r>
      <w:r w:rsidR="008F4C8E">
        <w:rPr>
          <w:noProof/>
        </w:rPr>
        <w:fldChar w:fldCharType="separate"/>
      </w:r>
      <w:r w:rsidR="008F4C8E" w:rsidRPr="008F4C8E">
        <w:rPr>
          <w:noProof/>
        </w:rPr>
        <w:t>(Brown &amp; Forsythe, 1974)</w:t>
      </w:r>
      <w:r w:rsidR="008F4C8E">
        <w:rPr>
          <w:noProof/>
        </w:rPr>
        <w:fldChar w:fldCharType="end"/>
      </w:r>
      <w:r>
        <w:rPr>
          <w:noProof/>
        </w:rPr>
        <w:t xml:space="preserve"> can be applied, but visual inspection is usually considered sufficient. However, it is near impossible to visually ascertain heteroskedasticity from the raw residuals of Generalized Linear (Mixed) Models, as </w:t>
      </w:r>
      <w:r w:rsidR="008F4C8E">
        <w:rPr>
          <w:noProof/>
        </w:rPr>
        <w:t>the expected pattern in the residuals</w:t>
      </w:r>
      <w:r>
        <w:rPr>
          <w:noProof/>
        </w:rPr>
        <w:t xml:space="preserve"> depend</w:t>
      </w:r>
      <w:r w:rsidR="008F4C8E">
        <w:rPr>
          <w:noProof/>
        </w:rPr>
        <w:t>s</w:t>
      </w:r>
      <w:r>
        <w:rPr>
          <w:noProof/>
        </w:rPr>
        <w:t xml:space="preserve"> on the fitted values.</w:t>
      </w:r>
      <w:r w:rsidR="008F4C8E">
        <w:rPr>
          <w:noProof/>
        </w:rPr>
        <w:t xml:space="preserve"> The R package DHARMa</w:t>
      </w:r>
      <w:r w:rsidR="003F5A32">
        <w:rPr>
          <w:noProof/>
        </w:rPr>
        <w:t xml:space="preserve"> </w:t>
      </w:r>
      <w:r w:rsidR="003F5A32">
        <w:rPr>
          <w:noProof/>
        </w:rPr>
        <w:fldChar w:fldCharType="begin" w:fldLock="1"/>
      </w:r>
      <w:r w:rsidR="007325F9">
        <w:rPr>
          <w:noProof/>
        </w:rPr>
        <w:instrText>ADDIN CSL_CITATION {"citationItems":[{"id":"ITEM-1","itemData":{"URL":"https://cran.r-project.org/web/packages/DHARMa/vignettes/DHARMa.html#calculating-scaled-residuals","abstract":"Florian Hartig (2020). DHARMa: Residual Diagnostics for Hierarchical (Multi-Level / Mixed) Regression Models. R package version 0.2.7. https://CRAN.R-project.org/package=DHARMa","accessed":{"date-parts":[["2020","7","23"]]},"author":[{"dropping-particle":"","family":"Hartig","given":"Florian","non-dropping-particle":"","parse-names":false,"suffix":""}],"container-title":"The Comprehensive R Archive Network","id":"ITEM-1","issued":{"date-parts":[["2020"]]},"title":"DHARMa: Residual Diagnostics for Hierarchical Regression Models","type":"webpage"},"uris":["http://www.mendeley.com/documents/?uuid=313f523e-5f27-381c-824c-220404c8a8f6"]}],"mendeley":{"formattedCitation":"(Hartig, 2020)","plainTextFormattedCitation":"(Hartig, 2020)","previouslyFormattedCitation":"(Hartig, 2020)"},"properties":{"noteIndex":0},"schema":"https://github.com/citation-style-language/schema/raw/master/csl-citation.json"}</w:instrText>
      </w:r>
      <w:r w:rsidR="003F5A32">
        <w:rPr>
          <w:noProof/>
        </w:rPr>
        <w:fldChar w:fldCharType="separate"/>
      </w:r>
      <w:r w:rsidR="003F5A32" w:rsidRPr="003F5A32">
        <w:rPr>
          <w:noProof/>
        </w:rPr>
        <w:t>(Hartig, 2020)</w:t>
      </w:r>
      <w:r w:rsidR="003F5A32">
        <w:rPr>
          <w:noProof/>
        </w:rPr>
        <w:fldChar w:fldCharType="end"/>
      </w:r>
      <w:r w:rsidR="006D418E">
        <w:rPr>
          <w:noProof/>
        </w:rPr>
        <w:t xml:space="preserve"> implements a method to standardize residuals for Generalized Linear Mixed Models</w:t>
      </w:r>
      <w:r w:rsidR="007325F9">
        <w:rPr>
          <w:noProof/>
        </w:rPr>
        <w:t xml:space="preserve"> </w:t>
      </w:r>
      <w:r w:rsidR="007325F9">
        <w:rPr>
          <w:noProof/>
        </w:rPr>
        <w:fldChar w:fldCharType="begin" w:fldLock="1"/>
      </w:r>
      <w:r w:rsidR="003E1274">
        <w:rPr>
          <w:noProof/>
        </w:rPr>
        <w:instrText>ADDIN CSL_CITATION {"citationItems":[{"id":"ITEM-1","itemData":{"DOI":"10.1080/10618600.1996.10474708","ISSN":"15372715","abstract":"In this article we give a general definition of residuals for regression models with independent responses. Our definition produces residuals that are exactly normal, apart from sampling variability in the estimated parameters, by inverting the fitted distribution function for each response value and finding the equivalent standard normal quantile. Our definition includes some randomization to achieve continuous residuals when the response variable is discrete. Quantile residuals are easily computed in computer packages such as SAS, S-Plus, GLIM, or LispStat, and allow residual analyses to be carried out in many commonly occurring situations in which the customary definitions of residuals fail. Quantile residuals are applied in this article to three example data sets. © 1996 American Statistical Association, Institute of Mathematical Statistics, and Interface Foundation of North America.","author":[{"dropping-particle":"","family":"Dunn","given":"Peter K.","non-dropping-particle":"","parse-names":false,"suffix":""},{"dropping-particle":"","family":"Smyth","given":"Gordon K.","non-dropping-particle":"","parse-names":false,"suffix":""}],"container-title":"Journal of Computational and Graphical Statistics","id":"ITEM-1","issue":"3","issued":{"date-parts":[["1996"]]},"page":"236-244","title":"Randomized Quantile Residuals","type":"article-journal","volume":"5"},"uris":["http://www.mendeley.com/documents/?uuid=7d7becea-675f-3bc7-8df7-e8f9ff0ee281"]},{"id":"ITEM-2","itemData":{"author":[{"dropping-particle":"","family":"Gelman","given":"Andrew","non-dropping-particle":"","parse-names":false,"suffix":""},{"dropping-particle":"","family":"Hill","given":"Jennifer","non-dropping-particle":"","parse-names":false,"suffix":""}],"id":"ITEM-2","issued":{"date-parts":[["2008"]]},"title":"Data Analysis Using Regression and Multilevel/Hierarchical Models","type":"report"},"uris":["http://www.mendeley.com/documents/?uuid=cfd9757f-842c-38ce-a44d-c4ba0dff8b24"]}],"mendeley":{"formattedCitation":"(Dunn &amp; Smyth, 1996; Gelman &amp; Hill, 2008)","plainTextFormattedCitation":"(Dunn &amp; Smyth, 1996; Gelman &amp; Hill, 2008)","previouslyFormattedCitation":"(Dunn &amp; Smyth, 1996; Gelman &amp; Hill, 2008)"},"properties":{"noteIndex":0},"schema":"https://github.com/citation-style-language/schema/raw/master/csl-citation.json"}</w:instrText>
      </w:r>
      <w:r w:rsidR="007325F9">
        <w:rPr>
          <w:noProof/>
        </w:rPr>
        <w:fldChar w:fldCharType="separate"/>
      </w:r>
      <w:r w:rsidR="007325F9" w:rsidRPr="007325F9">
        <w:rPr>
          <w:noProof/>
        </w:rPr>
        <w:t>(Dunn &amp; Smyth, 1996; Gelman &amp; Hill, 2008)</w:t>
      </w:r>
      <w:r w:rsidR="007325F9">
        <w:rPr>
          <w:noProof/>
        </w:rPr>
        <w:fldChar w:fldCharType="end"/>
      </w:r>
      <w:r w:rsidR="006D418E">
        <w:rPr>
          <w:noProof/>
        </w:rPr>
        <w:t>. These standardized residuals allow for visual analysis just like residuals of Linear Models</w:t>
      </w:r>
      <w:r w:rsidR="007325F9">
        <w:rPr>
          <w:noProof/>
        </w:rPr>
        <w:t>; for a well specified model, one would expect these standardized residuals to be uniformly distributed.</w:t>
      </w:r>
      <w:r w:rsidR="006D418E">
        <w:rPr>
          <w:noProof/>
        </w:rPr>
        <w:t xml:space="preserve"> To judge whether heteroscedasticity might be a problem in the analysis of psychophysical data with GLMMs, we use the </w:t>
      </w:r>
      <w:r w:rsidR="00FD5BD7">
        <w:rPr>
          <w:noProof/>
        </w:rPr>
        <w:t xml:space="preserve">above procedure to produce extreme </w:t>
      </w:r>
      <w:r w:rsidR="006D418E">
        <w:rPr>
          <w:noProof/>
        </w:rPr>
        <w:t>data</w:t>
      </w:r>
      <w:r w:rsidR="00FD5BD7">
        <w:rPr>
          <w:noProof/>
        </w:rPr>
        <w:t>, with</w:t>
      </w:r>
      <w:r w:rsidR="002776A5">
        <w:rPr>
          <w:noProof/>
        </w:rPr>
        <w:t xml:space="preserve"> StandardValues of 5, 10 and 50 m/s, and (high) inter-participant variability both for PSE and JND of 0.5,</w:t>
      </w:r>
      <w:r w:rsidR="006D418E">
        <w:rPr>
          <w:noProof/>
        </w:rPr>
        <w:t xml:space="preserve"> and plot the DHARMa-standardized residuals against each of the sub-groups in our data </w:t>
      </w:r>
      <w:r w:rsidR="006D418E">
        <w:rPr>
          <w:noProof/>
        </w:rPr>
        <w:lastRenderedPageBreak/>
        <w:t>(</w:t>
      </w:r>
      <w:r w:rsidR="006D418E" w:rsidRPr="00B76B09">
        <w:rPr>
          <w:rFonts w:ascii="Courier New" w:hAnsi="Courier New" w:cs="Courier New"/>
          <w:noProof/>
          <w:sz w:val="20"/>
          <w:szCs w:val="20"/>
        </w:rPr>
        <w:t>ConditionOfInterest</w:t>
      </w:r>
      <w:r w:rsidR="006D418E">
        <w:rPr>
          <w:noProof/>
        </w:rPr>
        <w:t xml:space="preserve">, </w:t>
      </w:r>
      <w:r w:rsidR="006D418E" w:rsidRPr="00B76B09">
        <w:rPr>
          <w:rFonts w:ascii="Courier New" w:hAnsi="Courier New" w:cs="Courier New"/>
          <w:noProof/>
          <w:sz w:val="20"/>
          <w:szCs w:val="20"/>
        </w:rPr>
        <w:t>StandardValues</w:t>
      </w:r>
      <w:r w:rsidR="006D418E">
        <w:rPr>
          <w:noProof/>
        </w:rPr>
        <w:t xml:space="preserve">, </w:t>
      </w:r>
      <w:r w:rsidR="006D418E" w:rsidRPr="00B76B09">
        <w:rPr>
          <w:rFonts w:ascii="Courier New" w:hAnsi="Courier New" w:cs="Courier New"/>
          <w:noProof/>
          <w:sz w:val="20"/>
          <w:szCs w:val="20"/>
        </w:rPr>
        <w:t>ID</w:t>
      </w:r>
      <w:r w:rsidR="006D418E">
        <w:rPr>
          <w:noProof/>
        </w:rPr>
        <w:t>; see</w:t>
      </w:r>
      <w:r w:rsidR="003E1274">
        <w:rPr>
          <w:noProof/>
        </w:rPr>
        <w:t xml:space="preserve"> </w:t>
      </w:r>
      <w:r w:rsidR="003E1274">
        <w:rPr>
          <w:noProof/>
        </w:rPr>
        <w:fldChar w:fldCharType="begin"/>
      </w:r>
      <w:r w:rsidR="003E1274">
        <w:rPr>
          <w:noProof/>
        </w:rPr>
        <w:instrText xml:space="preserve"> REF _Ref46413137 \h </w:instrText>
      </w:r>
      <w:r w:rsidR="003E1274">
        <w:rPr>
          <w:noProof/>
        </w:rPr>
      </w:r>
      <w:r w:rsidR="003E1274">
        <w:rPr>
          <w:noProof/>
        </w:rPr>
        <w:fldChar w:fldCharType="separate"/>
      </w:r>
      <w:r w:rsidR="003E1274">
        <w:t xml:space="preserve">Figure </w:t>
      </w:r>
      <w:r w:rsidR="003E1274">
        <w:rPr>
          <w:noProof/>
        </w:rPr>
        <w:t>5</w:t>
      </w:r>
      <w:r w:rsidR="003E1274">
        <w:rPr>
          <w:noProof/>
        </w:rPr>
        <w:fldChar w:fldCharType="end"/>
      </w:r>
      <w:r w:rsidR="006D418E">
        <w:rPr>
          <w:noProof/>
        </w:rPr>
        <w:t xml:space="preserve">), for the simplest reasonable model </w:t>
      </w:r>
      <w:r w:rsidR="006D418E" w:rsidRPr="006D418E">
        <w:rPr>
          <w:noProof/>
        </w:rPr>
        <w:t>GLMM_RandomIntercepts_JN</w:t>
      </w:r>
      <w:r w:rsidR="006D418E">
        <w:rPr>
          <w:noProof/>
        </w:rPr>
        <w:t xml:space="preserve">D and for the most complex reasonable model, including </w:t>
      </w:r>
      <w:r w:rsidR="00D40248">
        <w:rPr>
          <w:noProof/>
        </w:rPr>
        <w:t>random intercepts and slopes</w:t>
      </w:r>
      <w:r w:rsidR="00EA0D58">
        <w:rPr>
          <w:noProof/>
        </w:rPr>
        <w:t xml:space="preserve"> for </w:t>
      </w:r>
      <w:r w:rsidR="00EA0D58" w:rsidRPr="00B76B09">
        <w:rPr>
          <w:rFonts w:ascii="Courier New" w:hAnsi="Courier New" w:cs="Courier New"/>
          <w:noProof/>
          <w:sz w:val="20"/>
          <w:szCs w:val="20"/>
        </w:rPr>
        <w:t>Difference</w:t>
      </w:r>
      <w:r w:rsidR="00EA0D58">
        <w:rPr>
          <w:noProof/>
        </w:rPr>
        <w:t xml:space="preserve"> and </w:t>
      </w:r>
      <w:r w:rsidR="00EA0D58" w:rsidRPr="00B76B09">
        <w:rPr>
          <w:rFonts w:ascii="Courier New" w:hAnsi="Courier New" w:cs="Courier New"/>
          <w:noProof/>
          <w:sz w:val="20"/>
          <w:szCs w:val="20"/>
        </w:rPr>
        <w:t>ConditionOfInterest</w:t>
      </w:r>
      <w:r w:rsidR="00D40248">
        <w:rPr>
          <w:noProof/>
        </w:rPr>
        <w:t xml:space="preserve"> both for </w:t>
      </w:r>
      <w:r w:rsidR="00D40248" w:rsidRPr="00B76B09">
        <w:rPr>
          <w:rFonts w:ascii="Courier New" w:hAnsi="Courier New" w:cs="Courier New"/>
          <w:noProof/>
          <w:sz w:val="20"/>
          <w:szCs w:val="20"/>
        </w:rPr>
        <w:t>ID</w:t>
      </w:r>
      <w:r w:rsidR="00D40248">
        <w:rPr>
          <w:noProof/>
        </w:rPr>
        <w:t xml:space="preserve"> and </w:t>
      </w:r>
      <w:r w:rsidR="00D40248" w:rsidRPr="00B76B09">
        <w:rPr>
          <w:rFonts w:ascii="Courier New" w:hAnsi="Courier New" w:cs="Courier New"/>
          <w:noProof/>
          <w:sz w:val="20"/>
          <w:szCs w:val="20"/>
        </w:rPr>
        <w:t>StandardValues</w:t>
      </w:r>
      <w:r w:rsidR="00D40248" w:rsidRPr="00D40248">
        <w:rPr>
          <w:noProof/>
        </w:rPr>
        <w:t xml:space="preserve"> (</w:t>
      </w:r>
      <w:r w:rsidR="007325F9" w:rsidRPr="00B76B09">
        <w:rPr>
          <w:rFonts w:ascii="Courier New" w:hAnsi="Courier New" w:cs="Courier New"/>
          <w:noProof/>
          <w:sz w:val="20"/>
          <w:szCs w:val="20"/>
        </w:rPr>
        <w:t>GLMM2_ThreeRandomEffectsPerIDAndStandardValues</w:t>
      </w:r>
      <w:r w:rsidR="007325F9" w:rsidRPr="007325F9">
        <w:rPr>
          <w:noProof/>
        </w:rPr>
        <w:t>, see below</w:t>
      </w:r>
      <w:r w:rsidR="00D40248" w:rsidRPr="00D40248">
        <w:rPr>
          <w:noProof/>
        </w:rPr>
        <w:t>)</w:t>
      </w:r>
      <w:r w:rsidR="00D40248">
        <w:rPr>
          <w:noProof/>
        </w:rPr>
        <w:t>.</w:t>
      </w:r>
    </w:p>
    <w:p w14:paraId="47F6F6CE" w14:textId="77777777" w:rsidR="00EA0D58" w:rsidRPr="00E17EC6" w:rsidRDefault="00EA0D58" w:rsidP="00E17EC6">
      <w:pPr>
        <w:pStyle w:val="NoSpacing"/>
        <w:ind w:left="720"/>
        <w:rPr>
          <w:rFonts w:ascii="Courier New" w:hAnsi="Courier New" w:cs="Courier New"/>
          <w:noProof/>
          <w:sz w:val="16"/>
          <w:szCs w:val="16"/>
        </w:rPr>
      </w:pPr>
      <w:r w:rsidRPr="00E17EC6">
        <w:rPr>
          <w:rFonts w:ascii="Courier New" w:hAnsi="Courier New" w:cs="Courier New"/>
          <w:noProof/>
          <w:sz w:val="16"/>
          <w:szCs w:val="16"/>
        </w:rPr>
        <w:t>require(DHARMa)</w:t>
      </w:r>
    </w:p>
    <w:p w14:paraId="54BE4973" w14:textId="2F5317AD" w:rsidR="00EA0D58" w:rsidRPr="00EA0D58" w:rsidRDefault="00EA0D58" w:rsidP="00EA0D58">
      <w:pPr>
        <w:pStyle w:val="NoSpacing"/>
        <w:ind w:left="720"/>
        <w:rPr>
          <w:rFonts w:ascii="Courier New" w:hAnsi="Courier New" w:cs="Courier New"/>
          <w:noProof/>
          <w:sz w:val="16"/>
          <w:szCs w:val="16"/>
        </w:rPr>
      </w:pPr>
      <w:r w:rsidRPr="00EA0D58">
        <w:rPr>
          <w:rFonts w:ascii="Courier New" w:hAnsi="Courier New" w:cs="Courier New"/>
          <w:noProof/>
          <w:sz w:val="16"/>
          <w:szCs w:val="16"/>
        </w:rPr>
        <w:t>Sim_Simple = simulateResiduals(GLMM_RandomIntercepts_JND)</w:t>
      </w:r>
    </w:p>
    <w:p w14:paraId="7DA41571" w14:textId="77777777" w:rsidR="00C20532" w:rsidRDefault="00C20532" w:rsidP="00EA0D58">
      <w:pPr>
        <w:pStyle w:val="NoSpacing"/>
        <w:ind w:left="720"/>
        <w:rPr>
          <w:rFonts w:ascii="Courier New" w:hAnsi="Courier New" w:cs="Courier New"/>
          <w:noProof/>
          <w:sz w:val="16"/>
          <w:szCs w:val="16"/>
        </w:rPr>
      </w:pPr>
    </w:p>
    <w:p w14:paraId="2314B6A4" w14:textId="714EF89A" w:rsidR="00EA0D58" w:rsidRPr="00EA0D58" w:rsidRDefault="00EA0D58" w:rsidP="00EA0D58">
      <w:pPr>
        <w:pStyle w:val="NoSpacing"/>
        <w:ind w:left="720"/>
        <w:rPr>
          <w:rFonts w:ascii="Courier New" w:hAnsi="Courier New" w:cs="Courier New"/>
          <w:noProof/>
          <w:sz w:val="16"/>
          <w:szCs w:val="16"/>
        </w:rPr>
      </w:pPr>
      <w:r w:rsidRPr="00EA0D58">
        <w:rPr>
          <w:rFonts w:ascii="Courier New" w:hAnsi="Courier New" w:cs="Courier New"/>
          <w:noProof/>
          <w:sz w:val="16"/>
          <w:szCs w:val="16"/>
        </w:rPr>
        <w:t xml:space="preserve">GLMM2_ThreeRandomEffectsPerIDAndStandardValues = glmer(cbind(Yes, Total - Yes) ~ ConditionOfInterest*Difference + </w:t>
      </w:r>
    </w:p>
    <w:p w14:paraId="6CAF80B3" w14:textId="56015818" w:rsidR="00EA0D58" w:rsidRPr="00EA0D58" w:rsidRDefault="00EA0D58" w:rsidP="00C20532">
      <w:pPr>
        <w:pStyle w:val="NoSpacing"/>
        <w:ind w:firstLine="720"/>
        <w:rPr>
          <w:rFonts w:ascii="Courier New" w:hAnsi="Courier New" w:cs="Courier New"/>
          <w:noProof/>
          <w:sz w:val="16"/>
          <w:szCs w:val="16"/>
        </w:rPr>
      </w:pPr>
      <w:r w:rsidRPr="00EA0D58">
        <w:rPr>
          <w:rFonts w:ascii="Courier New" w:hAnsi="Courier New" w:cs="Courier New"/>
          <w:noProof/>
          <w:sz w:val="16"/>
          <w:szCs w:val="16"/>
        </w:rPr>
        <w:t>(Difference + ConditionOfInterest| ID) +</w:t>
      </w:r>
    </w:p>
    <w:p w14:paraId="23E94C0A" w14:textId="1252107B" w:rsidR="00EA0D58" w:rsidRPr="00EA0D58" w:rsidRDefault="00EA0D58" w:rsidP="00EA0D58">
      <w:pPr>
        <w:pStyle w:val="NoSpacing"/>
        <w:ind w:left="720"/>
        <w:rPr>
          <w:rFonts w:ascii="Courier New" w:hAnsi="Courier New" w:cs="Courier New"/>
          <w:noProof/>
          <w:sz w:val="16"/>
          <w:szCs w:val="16"/>
        </w:rPr>
      </w:pPr>
      <w:r w:rsidRPr="00EA0D58">
        <w:rPr>
          <w:rFonts w:ascii="Courier New" w:hAnsi="Courier New" w:cs="Courier New"/>
          <w:noProof/>
          <w:sz w:val="16"/>
          <w:szCs w:val="16"/>
        </w:rPr>
        <w:t xml:space="preserve">(Difference + ConditionOfInterest| StandardValues), </w:t>
      </w:r>
    </w:p>
    <w:p w14:paraId="4816DC98" w14:textId="77777777" w:rsidR="00EA0D58" w:rsidRPr="00EA0D58" w:rsidRDefault="00EA0D58" w:rsidP="00EA0D58">
      <w:pPr>
        <w:pStyle w:val="NoSpacing"/>
        <w:ind w:left="720"/>
        <w:rPr>
          <w:rFonts w:ascii="Courier New" w:hAnsi="Courier New" w:cs="Courier New"/>
          <w:noProof/>
          <w:sz w:val="16"/>
          <w:szCs w:val="16"/>
        </w:rPr>
      </w:pPr>
      <w:r w:rsidRPr="00EA0D58">
        <w:rPr>
          <w:rFonts w:ascii="Courier New" w:hAnsi="Courier New" w:cs="Courier New"/>
          <w:noProof/>
          <w:sz w:val="16"/>
          <w:szCs w:val="16"/>
        </w:rPr>
        <w:t xml:space="preserve">                                                 family = binomial(link = "probit"),</w:t>
      </w:r>
    </w:p>
    <w:p w14:paraId="30199F91" w14:textId="77777777" w:rsidR="00EA0D58" w:rsidRPr="00EA0D58" w:rsidRDefault="00EA0D58" w:rsidP="00EA0D58">
      <w:pPr>
        <w:pStyle w:val="NoSpacing"/>
        <w:ind w:left="720"/>
        <w:rPr>
          <w:rFonts w:ascii="Courier New" w:hAnsi="Courier New" w:cs="Courier New"/>
          <w:noProof/>
          <w:sz w:val="16"/>
          <w:szCs w:val="16"/>
        </w:rPr>
      </w:pPr>
      <w:r w:rsidRPr="00EA0D58">
        <w:rPr>
          <w:rFonts w:ascii="Courier New" w:hAnsi="Courier New" w:cs="Courier New"/>
          <w:noProof/>
          <w:sz w:val="16"/>
          <w:szCs w:val="16"/>
        </w:rPr>
        <w:t xml:space="preserve">                                                 data = Psychometric)</w:t>
      </w:r>
    </w:p>
    <w:p w14:paraId="081BE86A" w14:textId="620B4A2D" w:rsidR="00EA0D58" w:rsidRPr="00EA0D58" w:rsidRDefault="00EA0D58" w:rsidP="00EA0D58">
      <w:pPr>
        <w:pStyle w:val="NoSpacing"/>
        <w:ind w:left="720"/>
        <w:rPr>
          <w:rFonts w:ascii="Courier New" w:hAnsi="Courier New" w:cs="Courier New"/>
          <w:noProof/>
          <w:sz w:val="16"/>
          <w:szCs w:val="16"/>
        </w:rPr>
      </w:pPr>
      <w:r w:rsidRPr="00EA0D58">
        <w:rPr>
          <w:rFonts w:ascii="Courier New" w:hAnsi="Courier New" w:cs="Courier New"/>
          <w:noProof/>
          <w:sz w:val="16"/>
          <w:szCs w:val="16"/>
        </w:rPr>
        <w:t>Sim_Complex = simulateResiduals(GLMM_RandomIntercepts_JND)</w:t>
      </w:r>
    </w:p>
    <w:p w14:paraId="5EA61EFA" w14:textId="77777777" w:rsidR="00EA0D58" w:rsidRDefault="00EA0D58" w:rsidP="000B28DC">
      <w:pPr>
        <w:jc w:val="both"/>
        <w:rPr>
          <w:noProof/>
        </w:rPr>
      </w:pPr>
    </w:p>
    <w:p w14:paraId="40CFC50A" w14:textId="7DC6DD81" w:rsidR="007325F9" w:rsidRDefault="007325F9" w:rsidP="000B28DC">
      <w:pPr>
        <w:jc w:val="both"/>
        <w:rPr>
          <w:noProof/>
        </w:rPr>
      </w:pPr>
    </w:p>
    <w:p w14:paraId="512CAC00" w14:textId="77777777" w:rsidR="007325F9" w:rsidRDefault="007325F9" w:rsidP="000B28DC">
      <w:pPr>
        <w:jc w:val="both"/>
        <w:rPr>
          <w:noProof/>
        </w:rPr>
      </w:pPr>
    </w:p>
    <w:p w14:paraId="1A79FFAA" w14:textId="77777777" w:rsidR="006D418E" w:rsidRDefault="006D418E" w:rsidP="000B28DC">
      <w:pPr>
        <w:jc w:val="both"/>
        <w:rPr>
          <w:noProof/>
        </w:rPr>
      </w:pPr>
    </w:p>
    <w:p w14:paraId="1171704E" w14:textId="77777777" w:rsidR="00462C53" w:rsidRDefault="00E2580B" w:rsidP="00462C53">
      <w:pPr>
        <w:keepNext/>
        <w:jc w:val="both"/>
      </w:pPr>
      <w:r>
        <w:rPr>
          <w:noProof/>
        </w:rPr>
        <w:drawing>
          <wp:inline distT="0" distB="0" distL="0" distR="0" wp14:anchorId="3D39B362" wp14:editId="654BB853">
            <wp:extent cx="5943600" cy="23812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2381250"/>
                    </a:xfrm>
                    <a:prstGeom prst="rect">
                      <a:avLst/>
                    </a:prstGeom>
                    <a:noFill/>
                    <a:ln>
                      <a:noFill/>
                    </a:ln>
                  </pic:spPr>
                </pic:pic>
              </a:graphicData>
            </a:graphic>
          </wp:inline>
        </w:drawing>
      </w:r>
    </w:p>
    <w:p w14:paraId="61FF32BA" w14:textId="5234F35C" w:rsidR="009C0D5A" w:rsidRDefault="00462C53" w:rsidP="00462C53">
      <w:pPr>
        <w:pStyle w:val="Caption"/>
        <w:jc w:val="both"/>
      </w:pPr>
      <w:bookmarkStart w:id="17" w:name="_Ref46413137"/>
      <w:r>
        <w:t xml:space="preserve">Figure </w:t>
      </w:r>
      <w:fldSimple w:instr=" SEQ Figure \* ARABIC ">
        <w:r w:rsidR="00A220A8">
          <w:rPr>
            <w:noProof/>
          </w:rPr>
          <w:t>5</w:t>
        </w:r>
      </w:fldSimple>
      <w:bookmarkEnd w:id="17"/>
      <w:r>
        <w:t xml:space="preserve">. A, B, C, D. </w:t>
      </w:r>
      <w:r w:rsidR="00EE53B5">
        <w:t xml:space="preserve">Standardized </w:t>
      </w:r>
      <w:r>
        <w:t>Residuals for the simple model, divided up by Standard Values (A), participant (B), Baseline versus Condition of Interest (C) and Differences (D).</w:t>
      </w:r>
      <w:r w:rsidR="00EE53B5">
        <w:t xml:space="preserve"> E, F, G, H. Same, but for the more complex model.</w:t>
      </w:r>
    </w:p>
    <w:p w14:paraId="6665E8CC" w14:textId="6B83C026" w:rsidR="00EB6D3D" w:rsidRDefault="00EB6D3D" w:rsidP="00EB1BB1">
      <w:pPr>
        <w:jc w:val="both"/>
      </w:pPr>
      <w:r>
        <w:t>As evident from</w:t>
      </w:r>
      <w:r w:rsidR="003E1274">
        <w:t xml:space="preserve"> </w:t>
      </w:r>
      <w:r w:rsidR="003E1274">
        <w:fldChar w:fldCharType="begin"/>
      </w:r>
      <w:r w:rsidR="003E1274">
        <w:instrText xml:space="preserve"> REF _Ref46413137 \h </w:instrText>
      </w:r>
      <w:r w:rsidR="003E1274">
        <w:fldChar w:fldCharType="separate"/>
      </w:r>
      <w:r w:rsidR="003E1274">
        <w:t xml:space="preserve">Figure </w:t>
      </w:r>
      <w:r w:rsidR="003E1274">
        <w:rPr>
          <w:noProof/>
        </w:rPr>
        <w:t>5</w:t>
      </w:r>
      <w:r w:rsidR="003E1274">
        <w:fldChar w:fldCharType="end"/>
      </w:r>
      <w:r>
        <w:t>, there are no notable patterns for any of factors. For the continuous variable Difference, there seems to be a slight pattern of negative values being connected to higher residuals. This pattern, however, is quite weak for the simplest model, and, contrary to the expectancy that a more complete model should reduce residual patterns, this pattern is stronger for the more complex model.</w:t>
      </w:r>
      <w:r w:rsidR="00067743">
        <w:t xml:space="preserve"> However, the variability in residuals seems to be evenly distributed across </w:t>
      </w:r>
      <w:r w:rsidR="00067743" w:rsidRPr="0094129D">
        <w:rPr>
          <w:rFonts w:ascii="Courier New" w:hAnsi="Courier New" w:cs="Courier New"/>
          <w:noProof/>
          <w:sz w:val="20"/>
          <w:szCs w:val="20"/>
        </w:rPr>
        <w:t>StandardValues</w:t>
      </w:r>
      <w:r w:rsidR="00067743">
        <w:t xml:space="preserve">, </w:t>
      </w:r>
      <w:r w:rsidR="00067743" w:rsidRPr="0094129D">
        <w:rPr>
          <w:rFonts w:ascii="Courier New" w:hAnsi="Courier New" w:cs="Courier New"/>
          <w:noProof/>
          <w:sz w:val="20"/>
          <w:szCs w:val="20"/>
        </w:rPr>
        <w:t>ID</w:t>
      </w:r>
      <w:r w:rsidR="00067743">
        <w:t xml:space="preserve"> and </w:t>
      </w:r>
      <w:r w:rsidR="00067743" w:rsidRPr="0094129D">
        <w:rPr>
          <w:rFonts w:ascii="Courier New" w:hAnsi="Courier New" w:cs="Courier New"/>
          <w:noProof/>
          <w:sz w:val="20"/>
          <w:szCs w:val="20"/>
        </w:rPr>
        <w:t>ConditionOfInterest</w:t>
      </w:r>
      <w:r w:rsidR="008B1082">
        <w:t>.</w:t>
      </w:r>
    </w:p>
    <w:p w14:paraId="386F5DA1" w14:textId="535AD6A7" w:rsidR="00667C0E" w:rsidRDefault="00667C0E" w:rsidP="00667C0E">
      <w:pPr>
        <w:pStyle w:val="Heading4"/>
      </w:pPr>
      <w:r>
        <w:t>Patterns in residuals</w:t>
      </w:r>
    </w:p>
    <w:p w14:paraId="23035AE1" w14:textId="2D67B3AD" w:rsidR="00AD037B" w:rsidRDefault="000A4380" w:rsidP="000B28DC">
      <w:pPr>
        <w:jc w:val="both"/>
        <w:rPr>
          <w:noProof/>
        </w:rPr>
      </w:pPr>
      <w:r>
        <w:rPr>
          <w:noProof/>
        </w:rPr>
        <w:t xml:space="preserve">Linear Models can furthermore be unreliable if the underlying </w:t>
      </w:r>
      <w:r w:rsidR="00D936BA">
        <w:rPr>
          <w:noProof/>
        </w:rPr>
        <w:t>data structure</w:t>
      </w:r>
      <w:r>
        <w:rPr>
          <w:noProof/>
        </w:rPr>
        <w:t xml:space="preserve"> is not </w:t>
      </w:r>
      <w:r w:rsidR="00D936BA">
        <w:rPr>
          <w:noProof/>
        </w:rPr>
        <w:t>modelled</w:t>
      </w:r>
      <w:r>
        <w:rPr>
          <w:noProof/>
        </w:rPr>
        <w:t xml:space="preserve"> correctly. This can be detected by plotting the values predicted by the models against the observed values</w:t>
      </w:r>
      <w:r w:rsidR="003E1274">
        <w:rPr>
          <w:noProof/>
        </w:rPr>
        <w:t>, as a quantile-quantile (QQ) plot</w:t>
      </w:r>
      <w:r>
        <w:rPr>
          <w:noProof/>
        </w:rPr>
        <w:t>.</w:t>
      </w:r>
      <w:r w:rsidR="006E68C8">
        <w:rPr>
          <w:noProof/>
        </w:rPr>
        <w:t xml:space="preserve"> Alternatively, the residuals should present no apreciable patterns.</w:t>
      </w:r>
      <w:r>
        <w:rPr>
          <w:noProof/>
        </w:rPr>
        <w:t xml:space="preserve"> </w:t>
      </w:r>
      <w:r w:rsidR="003E1274">
        <w:rPr>
          <w:noProof/>
        </w:rPr>
        <w:t>S</w:t>
      </w:r>
      <w:r>
        <w:rPr>
          <w:noProof/>
        </w:rPr>
        <w:t>tatistical tests</w:t>
      </w:r>
      <w:r w:rsidR="003E1274">
        <w:rPr>
          <w:noProof/>
        </w:rPr>
        <w:t xml:space="preserve">, like a Kolmogorov-Smirnoff test </w:t>
      </w:r>
      <w:r w:rsidR="003E1274">
        <w:rPr>
          <w:noProof/>
        </w:rPr>
        <w:fldChar w:fldCharType="begin" w:fldLock="1"/>
      </w:r>
      <w:r w:rsidR="00EF7C43">
        <w:rPr>
          <w:noProof/>
        </w:rPr>
        <w:instrText>ADDIN CSL_CITATION {"citationItems":[{"id":"ITEM-1","itemData":{"author":[{"dropping-particle":"","family":"Massey","given":"F.J.","non-dropping-particle":"","parse-names":false,"suffix":""}],"container-title":"Journal of the American Statistical Association","id":"ITEM-1","issue":"253","issued":{"date-parts":[["1951"]]},"page":"68-78","title":"The Kolmogorov-Smirnov Test for Goodness of Fit","type":"article-journal","volume":"46"},"uris":["http://www.mendeley.com/documents/?uuid=8bb3d852-3d95-4ae1-999f-e5621be14283","http://www.mendeley.com/documents/?uuid=b4c3378a-b643-4903-bdf8-a6974ab190c7"]}],"mendeley":{"formattedCitation":"(Massey, 1951)","plainTextFormattedCitation":"(Massey, 1951)","previouslyFormattedCitation":"(Massey, 1951)"},"properties":{"noteIndex":0},"schema":"https://github.com/citation-style-language/schema/raw/master/csl-citation.json"}</w:instrText>
      </w:r>
      <w:r w:rsidR="003E1274">
        <w:rPr>
          <w:noProof/>
        </w:rPr>
        <w:fldChar w:fldCharType="separate"/>
      </w:r>
      <w:r w:rsidR="003E1274" w:rsidRPr="003E1274">
        <w:rPr>
          <w:noProof/>
        </w:rPr>
        <w:t>(Massey, 1951)</w:t>
      </w:r>
      <w:r w:rsidR="003E1274">
        <w:rPr>
          <w:noProof/>
        </w:rPr>
        <w:fldChar w:fldCharType="end"/>
      </w:r>
      <w:r w:rsidR="003E1274">
        <w:rPr>
          <w:noProof/>
        </w:rPr>
        <w:t>,</w:t>
      </w:r>
      <w:r>
        <w:rPr>
          <w:noProof/>
        </w:rPr>
        <w:t xml:space="preserve"> can be perform</w:t>
      </w:r>
      <w:r w:rsidR="003E1274">
        <w:rPr>
          <w:noProof/>
        </w:rPr>
        <w:t>ed</w:t>
      </w:r>
      <w:r>
        <w:rPr>
          <w:noProof/>
        </w:rPr>
        <w:t xml:space="preserve"> to detect whether the predicted </w:t>
      </w:r>
      <w:r>
        <w:rPr>
          <w:noProof/>
        </w:rPr>
        <w:lastRenderedPageBreak/>
        <w:t>values match the observed values closely enough</w:t>
      </w:r>
      <w:r w:rsidR="003E1274">
        <w:rPr>
          <w:noProof/>
        </w:rPr>
        <w:t xml:space="preserve">, but are not </w:t>
      </w:r>
      <w:r w:rsidR="00CC15DA">
        <w:rPr>
          <w:noProof/>
        </w:rPr>
        <w:t xml:space="preserve">generally deemed </w:t>
      </w:r>
      <w:r w:rsidR="003E1274">
        <w:rPr>
          <w:noProof/>
        </w:rPr>
        <w:t>necessary.</w:t>
      </w:r>
      <w:r w:rsidR="006E68C8">
        <w:rPr>
          <w:noProof/>
        </w:rPr>
        <w:t xml:space="preserve"> To verify whether this criterion is satisfied by some model specifications, but not by others, we simulate </w:t>
      </w:r>
      <w:r w:rsidR="00183E8D">
        <w:rPr>
          <w:noProof/>
        </w:rPr>
        <w:t>five average datasets with 10 participants each</w:t>
      </w:r>
      <w:r w:rsidR="00090555">
        <w:rPr>
          <w:noProof/>
        </w:rPr>
        <w:t xml:space="preserve"> (using the above procedure), analyze them with the 25 reasonable model specifications described in </w:t>
      </w:r>
      <w:r w:rsidR="00AD037B">
        <w:rPr>
          <w:noProof/>
        </w:rPr>
        <w:fldChar w:fldCharType="begin"/>
      </w:r>
      <w:r w:rsidR="00AD037B">
        <w:rPr>
          <w:noProof/>
        </w:rPr>
        <w:instrText xml:space="preserve"> REF _Ref47731993 \h </w:instrText>
      </w:r>
      <w:r w:rsidR="00AD037B">
        <w:rPr>
          <w:noProof/>
        </w:rPr>
      </w:r>
      <w:r w:rsidR="00AD037B">
        <w:rPr>
          <w:noProof/>
        </w:rPr>
        <w:fldChar w:fldCharType="separate"/>
      </w:r>
      <w:r w:rsidR="00AD037B">
        <w:t xml:space="preserve">Table </w:t>
      </w:r>
      <w:r w:rsidR="00AD037B">
        <w:rPr>
          <w:noProof/>
        </w:rPr>
        <w:t>1</w:t>
      </w:r>
      <w:r w:rsidR="00AD037B">
        <w:rPr>
          <w:noProof/>
        </w:rPr>
        <w:fldChar w:fldCharType="end"/>
      </w:r>
      <w:r w:rsidR="00AD037B">
        <w:rPr>
          <w:noProof/>
        </w:rPr>
        <w:t xml:space="preserve"> </w:t>
      </w:r>
      <w:r w:rsidR="00183E8D">
        <w:rPr>
          <w:noProof/>
        </w:rPr>
        <w:t>and verify visually for each</w:t>
      </w:r>
      <w:r w:rsidR="002B0190">
        <w:rPr>
          <w:noProof/>
        </w:rPr>
        <w:t xml:space="preserve"> if the residuals are distributed uniformly. For computation and visualization of the standardized residuals, we </w:t>
      </w:r>
      <w:r w:rsidR="00EF7C43">
        <w:rPr>
          <w:noProof/>
        </w:rPr>
        <w:t xml:space="preserve">again rely on the DHARMa package </w:t>
      </w:r>
      <w:r w:rsidR="00EF7C43">
        <w:rPr>
          <w:noProof/>
        </w:rPr>
        <w:fldChar w:fldCharType="begin" w:fldLock="1"/>
      </w:r>
      <w:r w:rsidR="0074482F">
        <w:rPr>
          <w:noProof/>
        </w:rPr>
        <w:instrText>ADDIN CSL_CITATION {"citationItems":[{"id":"ITEM-1","itemData":{"URL":"https://cran.r-project.org/web/packages/DHARMa/vignettes/DHARMa.html#calculating-scaled-residuals","abstract":"Florian Hartig (2020). DHARMa: Residual Diagnostics for Hierarchical (Multi-Level / Mixed) Regression Models. R package version 0.2.7. https://CRAN.R-project.org/package=DHARMa","accessed":{"date-parts":[["2020","7","23"]]},"author":[{"dropping-particle":"","family":"Hartig","given":"Florian","non-dropping-particle":"","parse-names":false,"suffix":""}],"container-title":"The Comprehensive R Archive Network","id":"ITEM-1","issued":{"date-parts":[["2020"]]},"title":"DHARMa: Residual Diagnostics for Hierarchical Regression Models","type":"webpage"},"uris":["http://www.mendeley.com/documents/?uuid=313f523e-5f27-381c-824c-220404c8a8f6"]}],"mendeley":{"formattedCitation":"(Hartig, 2020)","plainTextFormattedCitation":"(Hartig, 2020)","previouslyFormattedCitation":"(Hartig, 2020)"},"properties":{"noteIndex":0},"schema":"https://github.com/citation-style-language/schema/raw/master/csl-citation.json"}</w:instrText>
      </w:r>
      <w:r w:rsidR="00EF7C43">
        <w:rPr>
          <w:noProof/>
        </w:rPr>
        <w:fldChar w:fldCharType="separate"/>
      </w:r>
      <w:r w:rsidR="00EF7C43" w:rsidRPr="00EF7C43">
        <w:rPr>
          <w:noProof/>
        </w:rPr>
        <w:t>(Hartig, 2020)</w:t>
      </w:r>
      <w:r w:rsidR="00EF7C43">
        <w:rPr>
          <w:noProof/>
        </w:rPr>
        <w:fldChar w:fldCharType="end"/>
      </w:r>
      <w:r w:rsidR="00EF7C43">
        <w:rPr>
          <w:noProof/>
        </w:rPr>
        <w:t>.</w:t>
      </w:r>
      <w:r w:rsidR="00B34EFD">
        <w:rPr>
          <w:noProof/>
        </w:rPr>
        <w:t xml:space="preserve"> </w:t>
      </w:r>
      <w:r w:rsidR="006D47EE">
        <w:rPr>
          <w:noProof/>
        </w:rPr>
        <w:fldChar w:fldCharType="begin"/>
      </w:r>
      <w:r w:rsidR="006D47EE">
        <w:rPr>
          <w:noProof/>
        </w:rPr>
        <w:instrText xml:space="preserve"> REF _Ref49984494 \h </w:instrText>
      </w:r>
      <w:r w:rsidR="006D47EE">
        <w:rPr>
          <w:noProof/>
        </w:rPr>
      </w:r>
      <w:r w:rsidR="006D47EE">
        <w:rPr>
          <w:noProof/>
        </w:rPr>
        <w:fldChar w:fldCharType="separate"/>
      </w:r>
      <w:r w:rsidR="006D47EE">
        <w:t xml:space="preserve">Complementary Figure </w:t>
      </w:r>
      <w:r w:rsidR="006D47EE">
        <w:rPr>
          <w:noProof/>
        </w:rPr>
        <w:t>1</w:t>
      </w:r>
      <w:r w:rsidR="006D47EE">
        <w:rPr>
          <w:noProof/>
        </w:rPr>
        <w:fldChar w:fldCharType="end"/>
      </w:r>
      <w:r w:rsidR="006D47EE">
        <w:rPr>
          <w:noProof/>
        </w:rPr>
        <w:t xml:space="preserve"> illustrates the residuals for one representative repetition. As you can see, some patterns are left in the residuals for nearly all models. Model M16 may be favoured slightly, but the difference with regards to the other models is very small.</w:t>
      </w:r>
    </w:p>
    <w:p w14:paraId="7E64B8A1" w14:textId="00B6B144" w:rsidR="00667C0E" w:rsidRDefault="00667C0E" w:rsidP="00667C0E">
      <w:pPr>
        <w:pStyle w:val="Heading4"/>
        <w:rPr>
          <w:noProof/>
        </w:rPr>
      </w:pPr>
      <w:r>
        <w:rPr>
          <w:noProof/>
        </w:rPr>
        <w:t>Recovery of coefficients, standard errors</w:t>
      </w:r>
      <w:r w:rsidR="005907E4">
        <w:rPr>
          <w:noProof/>
        </w:rPr>
        <w:t xml:space="preserve"> and</w:t>
      </w:r>
      <w:r>
        <w:rPr>
          <w:noProof/>
        </w:rPr>
        <w:t xml:space="preserve"> model fits</w:t>
      </w:r>
      <w:r w:rsidR="005907E4">
        <w:rPr>
          <w:noProof/>
        </w:rPr>
        <w:t>;</w:t>
      </w:r>
      <w:r>
        <w:rPr>
          <w:noProof/>
        </w:rPr>
        <w:t xml:space="preserve"> power</w:t>
      </w:r>
      <w:r w:rsidR="005907E4">
        <w:rPr>
          <w:noProof/>
        </w:rPr>
        <w:t xml:space="preserve"> and false positives</w:t>
      </w:r>
    </w:p>
    <w:p w14:paraId="3DEDF8F8" w14:textId="2A39F26B" w:rsidR="00D039D9" w:rsidRDefault="00B34EFD" w:rsidP="000B28DC">
      <w:pPr>
        <w:jc w:val="both"/>
        <w:rPr>
          <w:noProof/>
        </w:rPr>
      </w:pPr>
      <w:r>
        <w:rPr>
          <w:noProof/>
        </w:rPr>
        <w:t>Furthermore,</w:t>
      </w:r>
      <w:r w:rsidR="00000845">
        <w:rPr>
          <w:noProof/>
        </w:rPr>
        <w:t xml:space="preserve"> and maybe most importantly,</w:t>
      </w:r>
      <w:r>
        <w:rPr>
          <w:noProof/>
        </w:rPr>
        <w:t xml:space="preserve"> we can verify to what extent each model specification recovers the correct population parameters. Since we </w:t>
      </w:r>
      <w:r w:rsidR="00016F09">
        <w:rPr>
          <w:noProof/>
        </w:rPr>
        <w:t>simulate the datasets, we know its underlying properties and can compare them to the output of each model specification. To this end, we simulate 200 datasets and analyze them with each of the 25 model specifications in</w:t>
      </w:r>
      <w:r w:rsidR="00000845">
        <w:rPr>
          <w:noProof/>
        </w:rPr>
        <w:t xml:space="preserve"> </w:t>
      </w:r>
      <w:r w:rsidR="00000845">
        <w:rPr>
          <w:noProof/>
        </w:rPr>
        <w:fldChar w:fldCharType="begin"/>
      </w:r>
      <w:r w:rsidR="00000845">
        <w:rPr>
          <w:noProof/>
        </w:rPr>
        <w:instrText xml:space="preserve"> REF _Ref47731993 \h </w:instrText>
      </w:r>
      <w:r w:rsidR="00000845">
        <w:rPr>
          <w:noProof/>
        </w:rPr>
      </w:r>
      <w:r w:rsidR="00000845">
        <w:rPr>
          <w:noProof/>
        </w:rPr>
        <w:fldChar w:fldCharType="separate"/>
      </w:r>
      <w:r w:rsidR="00000845">
        <w:t xml:space="preserve">Table </w:t>
      </w:r>
      <w:r w:rsidR="00000845">
        <w:rPr>
          <w:noProof/>
        </w:rPr>
        <w:t>1</w:t>
      </w:r>
      <w:r w:rsidR="00000845">
        <w:rPr>
          <w:noProof/>
        </w:rPr>
        <w:fldChar w:fldCharType="end"/>
      </w:r>
      <w:r w:rsidR="00016F09">
        <w:rPr>
          <w:noProof/>
        </w:rPr>
        <w:t>.</w:t>
      </w:r>
      <w:r w:rsidR="00576176">
        <w:rPr>
          <w:noProof/>
        </w:rPr>
        <w:t xml:space="preserve"> We choose “</w:t>
      </w:r>
      <w:r w:rsidR="00576176" w:rsidRPr="00963ECB">
        <w:rPr>
          <w:rFonts w:ascii="Courier New" w:hAnsi="Courier New" w:cs="Courier New"/>
          <w:noProof/>
          <w:sz w:val="20"/>
          <w:szCs w:val="20"/>
        </w:rPr>
        <w:t>nAGQ = 1</w:t>
      </w:r>
      <w:r w:rsidR="00576176">
        <w:rPr>
          <w:noProof/>
        </w:rPr>
        <w:t>” and “</w:t>
      </w:r>
      <w:r w:rsidR="00576176" w:rsidRPr="00963ECB">
        <w:rPr>
          <w:rFonts w:ascii="Courier New" w:hAnsi="Courier New" w:cs="Courier New"/>
          <w:noProof/>
          <w:sz w:val="20"/>
          <w:szCs w:val="20"/>
        </w:rPr>
        <w:t>glmerControl(optimizer = "nloptwrap"))</w:t>
      </w:r>
      <w:r w:rsidR="00576176" w:rsidRPr="006658FB">
        <w:rPr>
          <w:noProof/>
        </w:rPr>
        <w:t>”</w:t>
      </w:r>
      <w:r w:rsidR="00576176">
        <w:rPr>
          <w:noProof/>
        </w:rPr>
        <w:t xml:space="preserve">  as options in the </w:t>
      </w:r>
      <w:r w:rsidR="00576176" w:rsidRPr="00576176">
        <w:rPr>
          <w:rFonts w:ascii="Courier New" w:hAnsi="Courier New" w:cs="Courier New"/>
          <w:noProof/>
          <w:sz w:val="20"/>
          <w:szCs w:val="20"/>
        </w:rPr>
        <w:t>glmer()</w:t>
      </w:r>
      <w:r w:rsidR="00576176">
        <w:rPr>
          <w:noProof/>
        </w:rPr>
        <w:t xml:space="preserve"> function, the rationale for which we will discuss further below</w:t>
      </w:r>
      <w:r w:rsidR="00CD207E">
        <w:rPr>
          <w:noProof/>
        </w:rPr>
        <w:t xml:space="preserve"> (see </w:t>
      </w:r>
      <w:r w:rsidR="008C1FA1">
        <w:rPr>
          <w:noProof/>
        </w:rPr>
        <w:t>heading</w:t>
      </w:r>
      <w:r w:rsidR="00CD207E">
        <w:rPr>
          <w:noProof/>
        </w:rPr>
        <w:t xml:space="preserve"> “</w:t>
      </w:r>
      <w:r w:rsidR="00CD207E">
        <w:rPr>
          <w:noProof/>
        </w:rPr>
        <w:fldChar w:fldCharType="begin"/>
      </w:r>
      <w:r w:rsidR="00CD207E">
        <w:rPr>
          <w:noProof/>
        </w:rPr>
        <w:instrText xml:space="preserve"> REF _Ref53889402 \h </w:instrText>
      </w:r>
      <w:r w:rsidR="00CD207E">
        <w:rPr>
          <w:noProof/>
        </w:rPr>
      </w:r>
      <w:r w:rsidR="00CD207E">
        <w:rPr>
          <w:noProof/>
        </w:rPr>
        <w:fldChar w:fldCharType="separate"/>
      </w:r>
      <w:r w:rsidR="00CD207E" w:rsidRPr="001D4697">
        <w:rPr>
          <w:noProof/>
        </w:rPr>
        <w:t>R vs. Julia</w:t>
      </w:r>
      <w:r w:rsidR="00CD207E">
        <w:rPr>
          <w:noProof/>
        </w:rPr>
        <w:t xml:space="preserve"> – A comparison of several model fitting parameters</w:t>
      </w:r>
      <w:r w:rsidR="00CD207E">
        <w:rPr>
          <w:noProof/>
        </w:rPr>
        <w:fldChar w:fldCharType="end"/>
      </w:r>
      <w:r w:rsidR="00CD207E">
        <w:rPr>
          <w:noProof/>
        </w:rPr>
        <w:t>”)</w:t>
      </w:r>
      <w:r w:rsidR="00576176">
        <w:rPr>
          <w:noProof/>
        </w:rPr>
        <w:t xml:space="preserve">. </w:t>
      </w:r>
      <w:r w:rsidR="00D039D9">
        <w:rPr>
          <w:noProof/>
        </w:rPr>
        <w:t xml:space="preserve">We repeat this for six different combinations of PSE and JND differences: </w:t>
      </w:r>
    </w:p>
    <w:p w14:paraId="68071B36" w14:textId="428FF05C" w:rsidR="00D039D9" w:rsidRDefault="00D039D9" w:rsidP="00D039D9">
      <w:pPr>
        <w:pStyle w:val="ListParagraph"/>
        <w:numPr>
          <w:ilvl w:val="0"/>
          <w:numId w:val="4"/>
        </w:numPr>
        <w:jc w:val="both"/>
        <w:rPr>
          <w:noProof/>
        </w:rPr>
      </w:pPr>
      <w:commentRangeStart w:id="18"/>
      <w:r>
        <w:rPr>
          <w:noProof/>
        </w:rPr>
        <w:t>a PSE difference of 10% &amp; a JND difference of 25%</w:t>
      </w:r>
    </w:p>
    <w:p w14:paraId="49684590" w14:textId="30767EEF" w:rsidR="00D039D9" w:rsidRDefault="00D039D9" w:rsidP="00D039D9">
      <w:pPr>
        <w:pStyle w:val="ListParagraph"/>
        <w:numPr>
          <w:ilvl w:val="0"/>
          <w:numId w:val="4"/>
        </w:numPr>
        <w:jc w:val="both"/>
        <w:rPr>
          <w:noProof/>
        </w:rPr>
      </w:pPr>
      <w:r>
        <w:rPr>
          <w:noProof/>
        </w:rPr>
        <w:t xml:space="preserve">a PSE difference of 10% &amp; a JND difference of </w:t>
      </w:r>
      <w:r w:rsidR="0051494A">
        <w:rPr>
          <w:noProof/>
        </w:rPr>
        <w:t>-</w:t>
      </w:r>
      <w:r>
        <w:rPr>
          <w:noProof/>
        </w:rPr>
        <w:t>25%</w:t>
      </w:r>
    </w:p>
    <w:p w14:paraId="40418CDD" w14:textId="4CF05BAF" w:rsidR="00D039D9" w:rsidRDefault="00D039D9" w:rsidP="00D039D9">
      <w:pPr>
        <w:pStyle w:val="ListParagraph"/>
        <w:numPr>
          <w:ilvl w:val="0"/>
          <w:numId w:val="4"/>
        </w:numPr>
        <w:jc w:val="both"/>
        <w:rPr>
          <w:noProof/>
        </w:rPr>
      </w:pPr>
      <w:r>
        <w:rPr>
          <w:noProof/>
        </w:rPr>
        <w:t xml:space="preserve">a PSE difference of </w:t>
      </w:r>
      <w:r w:rsidR="0051494A">
        <w:rPr>
          <w:noProof/>
        </w:rPr>
        <w:t>-</w:t>
      </w:r>
      <w:r>
        <w:rPr>
          <w:noProof/>
        </w:rPr>
        <w:t>10% &amp; a JND difference of 25%</w:t>
      </w:r>
    </w:p>
    <w:p w14:paraId="16A4BDB9" w14:textId="059CB2F8" w:rsidR="00D039D9" w:rsidRDefault="00D039D9" w:rsidP="00D039D9">
      <w:pPr>
        <w:pStyle w:val="ListParagraph"/>
        <w:numPr>
          <w:ilvl w:val="0"/>
          <w:numId w:val="4"/>
        </w:numPr>
        <w:jc w:val="both"/>
        <w:rPr>
          <w:noProof/>
        </w:rPr>
      </w:pPr>
      <w:r>
        <w:rPr>
          <w:noProof/>
        </w:rPr>
        <w:t xml:space="preserve">a PSE difference of </w:t>
      </w:r>
      <w:r w:rsidR="0051494A">
        <w:rPr>
          <w:noProof/>
        </w:rPr>
        <w:t>-</w:t>
      </w:r>
      <w:r>
        <w:rPr>
          <w:noProof/>
        </w:rPr>
        <w:t xml:space="preserve">10% &amp; a JND difference of </w:t>
      </w:r>
      <w:r w:rsidR="0051494A">
        <w:rPr>
          <w:noProof/>
        </w:rPr>
        <w:t>-</w:t>
      </w:r>
      <w:r>
        <w:rPr>
          <w:noProof/>
        </w:rPr>
        <w:t>25%</w:t>
      </w:r>
    </w:p>
    <w:p w14:paraId="490F1708" w14:textId="4849202B" w:rsidR="00D039D9" w:rsidRDefault="00D039D9" w:rsidP="00D039D9">
      <w:pPr>
        <w:pStyle w:val="ListParagraph"/>
        <w:numPr>
          <w:ilvl w:val="0"/>
          <w:numId w:val="4"/>
        </w:numPr>
        <w:jc w:val="both"/>
        <w:rPr>
          <w:noProof/>
        </w:rPr>
      </w:pPr>
      <w:r>
        <w:rPr>
          <w:noProof/>
        </w:rPr>
        <w:t xml:space="preserve">a PSE difference of 10% &amp; a JND difference of </w:t>
      </w:r>
      <w:r w:rsidR="0051494A">
        <w:rPr>
          <w:noProof/>
        </w:rPr>
        <w:t>0</w:t>
      </w:r>
      <w:r>
        <w:rPr>
          <w:noProof/>
        </w:rPr>
        <w:t>%</w:t>
      </w:r>
    </w:p>
    <w:p w14:paraId="727BE8F4" w14:textId="6C77FD99" w:rsidR="00D039D9" w:rsidRDefault="00D039D9" w:rsidP="00D039D9">
      <w:pPr>
        <w:pStyle w:val="ListParagraph"/>
        <w:numPr>
          <w:ilvl w:val="0"/>
          <w:numId w:val="4"/>
        </w:numPr>
        <w:jc w:val="both"/>
        <w:rPr>
          <w:noProof/>
        </w:rPr>
      </w:pPr>
      <w:r>
        <w:rPr>
          <w:noProof/>
        </w:rPr>
        <w:t xml:space="preserve">a PSE difference of </w:t>
      </w:r>
      <w:r w:rsidR="0051494A">
        <w:rPr>
          <w:noProof/>
        </w:rPr>
        <w:t>0</w:t>
      </w:r>
      <w:r>
        <w:rPr>
          <w:noProof/>
        </w:rPr>
        <w:t>% &amp; a JND difference of 25%</w:t>
      </w:r>
      <w:commentRangeEnd w:id="18"/>
      <w:r w:rsidR="002A39E7">
        <w:rPr>
          <w:rStyle w:val="CommentReference"/>
        </w:rPr>
        <w:commentReference w:id="18"/>
      </w:r>
    </w:p>
    <w:p w14:paraId="64C679A6" w14:textId="536E4DF9" w:rsidR="00E220BE" w:rsidRDefault="00016F09" w:rsidP="00D039D9">
      <w:pPr>
        <w:jc w:val="both"/>
        <w:rPr>
          <w:noProof/>
        </w:rPr>
      </w:pPr>
      <w:r>
        <w:rPr>
          <w:noProof/>
        </w:rPr>
        <w:t>We then extract the most relevant features (PSEs</w:t>
      </w:r>
      <w:r w:rsidR="00F96F69">
        <w:rPr>
          <w:noProof/>
        </w:rPr>
        <w:t xml:space="preserve"> &amp;</w:t>
      </w:r>
      <w:r>
        <w:rPr>
          <w:noProof/>
        </w:rPr>
        <w:t xml:space="preserve"> standard deviations of the psychometric functions</w:t>
      </w:r>
      <w:r w:rsidR="0042638C">
        <w:rPr>
          <w:noProof/>
        </w:rPr>
        <w:t xml:space="preserve">, </w:t>
      </w:r>
      <w:r w:rsidR="00F96F69">
        <w:rPr>
          <w:noProof/>
        </w:rPr>
        <w:t xml:space="preserve">standard errors for the coefficient estimates, </w:t>
      </w:r>
      <w:r w:rsidR="0042638C">
        <w:rPr>
          <w:noProof/>
        </w:rPr>
        <w:t>AICs and p values</w:t>
      </w:r>
      <w:r>
        <w:rPr>
          <w:noProof/>
        </w:rPr>
        <w:t xml:space="preserve">) and compare them to the values choosen for the simulations. </w:t>
      </w:r>
      <w:r w:rsidR="00E220BE">
        <w:rPr>
          <w:noProof/>
        </w:rPr>
        <w:t xml:space="preserve">The </w:t>
      </w:r>
      <w:r w:rsidR="00F629B1">
        <w:rPr>
          <w:noProof/>
        </w:rPr>
        <w:t>Supplementary</w:t>
      </w:r>
      <w:r w:rsidR="00E220BE">
        <w:rPr>
          <w:noProof/>
        </w:rPr>
        <w:t xml:space="preserve"> </w:t>
      </w:r>
      <w:r w:rsidR="00D039D9">
        <w:rPr>
          <w:noProof/>
        </w:rPr>
        <w:t>F</w:t>
      </w:r>
      <w:r w:rsidR="00E220BE">
        <w:rPr>
          <w:noProof/>
        </w:rPr>
        <w:t xml:space="preserve">igures </w:t>
      </w:r>
      <w:r w:rsidR="00D556B1">
        <w:rPr>
          <w:noProof/>
        </w:rPr>
        <w:t>2</w:t>
      </w:r>
      <w:r w:rsidR="00E220BE">
        <w:rPr>
          <w:noProof/>
        </w:rPr>
        <w:t xml:space="preserve"> </w:t>
      </w:r>
      <w:r w:rsidR="00D039D9">
        <w:rPr>
          <w:noProof/>
        </w:rPr>
        <w:t>–</w:t>
      </w:r>
      <w:r w:rsidR="00E220BE">
        <w:rPr>
          <w:noProof/>
        </w:rPr>
        <w:t xml:space="preserve"> 2</w:t>
      </w:r>
      <w:r w:rsidR="00D556B1">
        <w:rPr>
          <w:noProof/>
        </w:rPr>
        <w:t>5</w:t>
      </w:r>
      <w:r w:rsidR="00D039D9">
        <w:rPr>
          <w:noProof/>
        </w:rPr>
        <w:t xml:space="preserve"> show the most important results of this process</w:t>
      </w:r>
      <w:r w:rsidR="00C92C77">
        <w:rPr>
          <w:noProof/>
        </w:rPr>
        <w:t xml:space="preserve">. </w:t>
      </w:r>
      <w:r w:rsidR="00F629B1">
        <w:rPr>
          <w:noProof/>
        </w:rPr>
        <w:t>Supplementary</w:t>
      </w:r>
      <w:r w:rsidR="0090649B">
        <w:rPr>
          <w:noProof/>
        </w:rPr>
        <w:t xml:space="preserve"> Figures </w:t>
      </w:r>
      <w:r w:rsidR="00D556B1">
        <w:rPr>
          <w:noProof/>
        </w:rPr>
        <w:t>2</w:t>
      </w:r>
      <w:r w:rsidR="0090649B">
        <w:rPr>
          <w:noProof/>
        </w:rPr>
        <w:t>-</w:t>
      </w:r>
      <w:r w:rsidR="00D556B1">
        <w:rPr>
          <w:noProof/>
        </w:rPr>
        <w:t>7</w:t>
      </w:r>
      <w:r w:rsidR="0090649B">
        <w:rPr>
          <w:noProof/>
        </w:rPr>
        <w:t xml:space="preserve"> show the difference between the estimated PSEs and standard deviations of the psychometric functions, </w:t>
      </w:r>
      <w:r w:rsidR="00F629B1">
        <w:rPr>
          <w:noProof/>
        </w:rPr>
        <w:t>Supplementary</w:t>
      </w:r>
      <w:r w:rsidR="0090649B">
        <w:rPr>
          <w:noProof/>
        </w:rPr>
        <w:t xml:space="preserve"> Figures </w:t>
      </w:r>
      <w:r w:rsidR="00D556B1">
        <w:rPr>
          <w:noProof/>
        </w:rPr>
        <w:t>8</w:t>
      </w:r>
      <w:r w:rsidR="0090649B">
        <w:rPr>
          <w:noProof/>
        </w:rPr>
        <w:t>-1</w:t>
      </w:r>
      <w:r w:rsidR="00D556B1">
        <w:rPr>
          <w:noProof/>
        </w:rPr>
        <w:t>3</w:t>
      </w:r>
      <w:r w:rsidR="0090649B">
        <w:rPr>
          <w:noProof/>
        </w:rPr>
        <w:t xml:space="preserve"> show the corresponding standard errors. </w:t>
      </w:r>
      <w:r w:rsidR="00F629B1">
        <w:rPr>
          <w:noProof/>
        </w:rPr>
        <w:t>Supplementary</w:t>
      </w:r>
      <w:r w:rsidR="0090649B">
        <w:rPr>
          <w:noProof/>
        </w:rPr>
        <w:t xml:space="preserve"> Figures 1</w:t>
      </w:r>
      <w:r w:rsidR="00D556B1">
        <w:rPr>
          <w:noProof/>
        </w:rPr>
        <w:t>4</w:t>
      </w:r>
      <w:r w:rsidR="0090649B">
        <w:rPr>
          <w:noProof/>
        </w:rPr>
        <w:t>-1</w:t>
      </w:r>
      <w:r w:rsidR="00D556B1">
        <w:rPr>
          <w:noProof/>
        </w:rPr>
        <w:t>9</w:t>
      </w:r>
      <w:r w:rsidR="0090649B">
        <w:rPr>
          <w:noProof/>
        </w:rPr>
        <w:t xml:space="preserve"> show the power (fraction of p values below 0.05) for each model and each combination of PSE and JND differences. And </w:t>
      </w:r>
      <w:r w:rsidR="00F629B1">
        <w:rPr>
          <w:noProof/>
        </w:rPr>
        <w:t>Supplementary</w:t>
      </w:r>
      <w:r w:rsidR="0090649B">
        <w:rPr>
          <w:noProof/>
        </w:rPr>
        <w:t xml:space="preserve"> Figures </w:t>
      </w:r>
      <w:r w:rsidR="00D556B1">
        <w:rPr>
          <w:noProof/>
        </w:rPr>
        <w:t>20</w:t>
      </w:r>
      <w:r w:rsidR="0090649B">
        <w:rPr>
          <w:noProof/>
        </w:rPr>
        <w:t>-2</w:t>
      </w:r>
      <w:r w:rsidR="00D556B1">
        <w:rPr>
          <w:noProof/>
        </w:rPr>
        <w:t>5</w:t>
      </w:r>
      <w:r w:rsidR="0090649B">
        <w:rPr>
          <w:noProof/>
        </w:rPr>
        <w:t xml:space="preserve"> show the AICs (a measure of model fit).</w:t>
      </w:r>
    </w:p>
    <w:p w14:paraId="717309F1" w14:textId="50EA18D3" w:rsidR="00E43C43" w:rsidRDefault="009E3758" w:rsidP="00D039D9">
      <w:pPr>
        <w:jc w:val="both"/>
        <w:rPr>
          <w:noProof/>
        </w:rPr>
      </w:pPr>
      <w:r>
        <w:rPr>
          <w:noProof/>
        </w:rPr>
        <w:t xml:space="preserve">The </w:t>
      </w:r>
      <w:r w:rsidR="00F629B1">
        <w:rPr>
          <w:noProof/>
        </w:rPr>
        <w:t>Supplementary</w:t>
      </w:r>
      <w:r w:rsidR="0090649B">
        <w:rPr>
          <w:noProof/>
        </w:rPr>
        <w:t xml:space="preserve"> Figures </w:t>
      </w:r>
      <w:r w:rsidR="000D624D">
        <w:rPr>
          <w:noProof/>
        </w:rPr>
        <w:t>2</w:t>
      </w:r>
      <w:r w:rsidR="0090649B">
        <w:rPr>
          <w:noProof/>
        </w:rPr>
        <w:t>-</w:t>
      </w:r>
      <w:r w:rsidR="000D624D">
        <w:rPr>
          <w:noProof/>
        </w:rPr>
        <w:t>7</w:t>
      </w:r>
      <w:r w:rsidR="0090649B">
        <w:rPr>
          <w:noProof/>
        </w:rPr>
        <w:t xml:space="preserve"> show that </w:t>
      </w:r>
      <w:r w:rsidR="00E43C43">
        <w:rPr>
          <w:noProof/>
        </w:rPr>
        <w:t>all models across all conditions recover the PSE</w:t>
      </w:r>
      <w:r>
        <w:rPr>
          <w:noProof/>
        </w:rPr>
        <w:t xml:space="preserve"> difference between Baseline and Condition of Interest</w:t>
      </w:r>
      <w:r w:rsidR="00E43C43">
        <w:rPr>
          <w:noProof/>
        </w:rPr>
        <w:t xml:space="preserve"> correctly</w:t>
      </w:r>
      <w:r>
        <w:rPr>
          <w:noProof/>
        </w:rPr>
        <w:t xml:space="preserve"> on average</w:t>
      </w:r>
      <w:r w:rsidR="00E43C43">
        <w:rPr>
          <w:noProof/>
        </w:rPr>
        <w:t xml:space="preserve">. Models without random intercepts per ID (M01, M06, M11, M16 and M21) have, however, an extremely high variability in these recovered values and are thus very likely to recover inaccurate values. The same is true for models without </w:t>
      </w:r>
      <w:r>
        <w:rPr>
          <w:noProof/>
        </w:rPr>
        <w:t xml:space="preserve">random slopes for </w:t>
      </w:r>
      <w:r w:rsidRPr="0094129D">
        <w:rPr>
          <w:rFonts w:ascii="Courier New" w:hAnsi="Courier New" w:cs="Courier New"/>
          <w:noProof/>
          <w:sz w:val="20"/>
          <w:szCs w:val="20"/>
        </w:rPr>
        <w:t>Difference</w:t>
      </w:r>
      <w:r>
        <w:rPr>
          <w:noProof/>
        </w:rPr>
        <w:t xml:space="preserve"> per </w:t>
      </w:r>
      <w:r w:rsidRPr="0094129D">
        <w:rPr>
          <w:rFonts w:ascii="Courier New" w:hAnsi="Courier New" w:cs="Courier New"/>
          <w:noProof/>
          <w:sz w:val="20"/>
          <w:szCs w:val="20"/>
        </w:rPr>
        <w:t>StandardValues</w:t>
      </w:r>
      <w:r>
        <w:rPr>
          <w:noProof/>
        </w:rPr>
        <w:t>, albeit to a much lower extent (M01-M10 and M16-M20).</w:t>
      </w:r>
    </w:p>
    <w:p w14:paraId="209BE6B2" w14:textId="561C1AF1" w:rsidR="0090649B" w:rsidRDefault="009E3758" w:rsidP="00D039D9">
      <w:pPr>
        <w:jc w:val="both"/>
        <w:rPr>
          <w:noProof/>
        </w:rPr>
      </w:pPr>
      <w:r>
        <w:rPr>
          <w:noProof/>
        </w:rPr>
        <w:t xml:space="preserve">For the JND difference between Baseline and Condition of Interest, </w:t>
      </w:r>
      <w:r w:rsidR="0045241A">
        <w:rPr>
          <w:noProof/>
        </w:rPr>
        <w:t>fewer models recover the correct value correctly on average across all PSE and JND differences (</w:t>
      </w:r>
      <w:r w:rsidR="00E43C43">
        <w:rPr>
          <w:noProof/>
        </w:rPr>
        <w:t>M13, M14, M15</w:t>
      </w:r>
      <w:r w:rsidR="0045241A">
        <w:rPr>
          <w:noProof/>
        </w:rPr>
        <w:t xml:space="preserve">, </w:t>
      </w:r>
      <w:r w:rsidR="00E43C43">
        <w:rPr>
          <w:noProof/>
        </w:rPr>
        <w:t>M23, M24 and M25</w:t>
      </w:r>
      <w:r w:rsidR="0045241A">
        <w:rPr>
          <w:noProof/>
        </w:rPr>
        <w:t>). M15 and M25 have the lowest variability and thus the lowest risk of recovering an inaccurate value.</w:t>
      </w:r>
    </w:p>
    <w:p w14:paraId="0F4263B3" w14:textId="59F4E86A" w:rsidR="0045241A" w:rsidRDefault="0045241A" w:rsidP="00D039D9">
      <w:pPr>
        <w:jc w:val="both"/>
        <w:rPr>
          <w:noProof/>
        </w:rPr>
      </w:pPr>
      <w:r>
        <w:rPr>
          <w:noProof/>
        </w:rPr>
        <w:t>In terms of power (</w:t>
      </w:r>
      <w:r w:rsidR="00F629B1">
        <w:rPr>
          <w:noProof/>
        </w:rPr>
        <w:t>Supplementary</w:t>
      </w:r>
      <w:r>
        <w:rPr>
          <w:noProof/>
        </w:rPr>
        <w:t xml:space="preserve"> Figures 1</w:t>
      </w:r>
      <w:r w:rsidR="0094129D">
        <w:rPr>
          <w:noProof/>
        </w:rPr>
        <w:t>4</w:t>
      </w:r>
      <w:r>
        <w:rPr>
          <w:noProof/>
        </w:rPr>
        <w:t>-1</w:t>
      </w:r>
      <w:r w:rsidR="0094129D">
        <w:rPr>
          <w:noProof/>
        </w:rPr>
        <w:t>9</w:t>
      </w:r>
      <w:r>
        <w:rPr>
          <w:noProof/>
        </w:rPr>
        <w:t>), both M15 and M25 perform very similarly across the board.</w:t>
      </w:r>
      <w:r w:rsidR="00A77607">
        <w:rPr>
          <w:noProof/>
        </w:rPr>
        <w:t xml:space="preserve"> For the PSE difference between Baseline and Condition of Interest, M15 </w:t>
      </w:r>
      <w:r>
        <w:rPr>
          <w:noProof/>
        </w:rPr>
        <w:t>provide</w:t>
      </w:r>
      <w:r w:rsidR="00A77607">
        <w:rPr>
          <w:noProof/>
        </w:rPr>
        <w:t>s</w:t>
      </w:r>
      <w:r>
        <w:rPr>
          <w:noProof/>
        </w:rPr>
        <w:t xml:space="preserve"> a false positive rate (</w:t>
      </w:r>
      <w:r w:rsidR="00A77607">
        <w:rPr>
          <w:noProof/>
        </w:rPr>
        <w:t>the rate of</w:t>
      </w:r>
      <w:r>
        <w:rPr>
          <w:noProof/>
        </w:rPr>
        <w:t xml:space="preserve"> significant result</w:t>
      </w:r>
      <w:r w:rsidR="00A77607">
        <w:rPr>
          <w:noProof/>
        </w:rPr>
        <w:t>s</w:t>
      </w:r>
      <w:r>
        <w:rPr>
          <w:noProof/>
        </w:rPr>
        <w:t xml:space="preserve"> when no effect is simulated) slightly above </w:t>
      </w:r>
      <w:r w:rsidR="00A77607">
        <w:rPr>
          <w:noProof/>
        </w:rPr>
        <w:t>the alpha cutoff of 0.05</w:t>
      </w:r>
      <w:r>
        <w:rPr>
          <w:noProof/>
        </w:rPr>
        <w:t>,</w:t>
      </w:r>
      <w:r w:rsidR="00A77607">
        <w:rPr>
          <w:noProof/>
        </w:rPr>
        <w:t xml:space="preserve"> </w:t>
      </w:r>
      <w:r w:rsidR="00A77607">
        <w:rPr>
          <w:noProof/>
        </w:rPr>
        <w:lastRenderedPageBreak/>
        <w:t>while M25 provides the expected false positive rate of 0.05. When an effect is simulated, both M15 and M25 provide high power. For the JND,</w:t>
      </w:r>
      <w:r>
        <w:rPr>
          <w:noProof/>
        </w:rPr>
        <w:t xml:space="preserve"> </w:t>
      </w:r>
      <w:r w:rsidR="00A77607">
        <w:rPr>
          <w:noProof/>
        </w:rPr>
        <w:t>the false positive rate is slightly above 0.05 for both M15 and M25, while M14 and M24 provide the expected false positive rate of 0.05. Both M15 and M25 have an equally high power</w:t>
      </w:r>
      <w:r w:rsidR="00480C7D">
        <w:rPr>
          <w:noProof/>
        </w:rPr>
        <w:t xml:space="preserve"> when an effect is present.</w:t>
      </w:r>
    </w:p>
    <w:p w14:paraId="5D8D64DE" w14:textId="441B1870" w:rsidR="0042638C" w:rsidRDefault="00A95471" w:rsidP="000B28DC">
      <w:pPr>
        <w:jc w:val="both"/>
        <w:rPr>
          <w:noProof/>
        </w:rPr>
      </w:pPr>
      <w:r>
        <w:rPr>
          <w:noProof/>
        </w:rPr>
        <w:t>In terms of model fits, M15 and M25 perform the best</w:t>
      </w:r>
      <w:r w:rsidR="00480C7D">
        <w:rPr>
          <w:noProof/>
        </w:rPr>
        <w:t xml:space="preserve"> (</w:t>
      </w:r>
      <w:r w:rsidR="00F629B1">
        <w:rPr>
          <w:noProof/>
        </w:rPr>
        <w:t>Supplementary</w:t>
      </w:r>
      <w:r w:rsidR="00480C7D">
        <w:rPr>
          <w:noProof/>
        </w:rPr>
        <w:t xml:space="preserve"> Figures 19-24)</w:t>
      </w:r>
      <w:r>
        <w:rPr>
          <w:noProof/>
        </w:rPr>
        <w:t>, while M13 and M23 perform nearly as well, with M14 and M24 slightly behind. The AIC (Akaike Information Criterion) indicates the fit of a statistical model to the data. Lower values indicate a better model fit.</w:t>
      </w:r>
    </w:p>
    <w:p w14:paraId="17CF826C" w14:textId="667C0093" w:rsidR="00291340" w:rsidRDefault="00A95471" w:rsidP="000B28DC">
      <w:pPr>
        <w:jc w:val="both"/>
        <w:rPr>
          <w:noProof/>
        </w:rPr>
      </w:pPr>
      <w:r>
        <w:rPr>
          <w:noProof/>
        </w:rPr>
        <w:t>Finally, among these front runner models,</w:t>
      </w:r>
      <w:r w:rsidR="00AF1850">
        <w:rPr>
          <w:noProof/>
        </w:rPr>
        <w:t xml:space="preserve"> M14 and M24 provide slightly lower standard errors than M15 and M25 for the PSE difference between Baseline and Condition of Interest, while M14 and M15 beat M24 and M25 in terms of providing the narrowest standard errors for the JND difference. A lower standard error should be associated with higher power. </w:t>
      </w:r>
    </w:p>
    <w:tbl>
      <w:tblPr>
        <w:tblStyle w:val="TableGrid"/>
        <w:tblW w:w="9445" w:type="dxa"/>
        <w:tblLayout w:type="fixed"/>
        <w:tblLook w:val="04A0" w:firstRow="1" w:lastRow="0" w:firstColumn="1" w:lastColumn="0" w:noHBand="0" w:noVBand="1"/>
      </w:tblPr>
      <w:tblGrid>
        <w:gridCol w:w="1165"/>
        <w:gridCol w:w="4320"/>
        <w:gridCol w:w="3960"/>
      </w:tblGrid>
      <w:tr w:rsidR="00291340" w14:paraId="5ECAC625" w14:textId="77777777" w:rsidTr="00291340">
        <w:tc>
          <w:tcPr>
            <w:tcW w:w="1165" w:type="dxa"/>
            <w:vMerge w:val="restart"/>
          </w:tcPr>
          <w:p w14:paraId="6A79D2FF" w14:textId="45714BD0" w:rsidR="00291340" w:rsidRPr="00291340" w:rsidRDefault="00291340" w:rsidP="00DA0E54">
            <w:pPr>
              <w:jc w:val="both"/>
              <w:rPr>
                <w:i/>
                <w:iCs/>
                <w:noProof/>
              </w:rPr>
            </w:pPr>
            <w:r w:rsidRPr="00291340">
              <w:rPr>
                <w:i/>
                <w:iCs/>
                <w:noProof/>
              </w:rPr>
              <w:t>Model name</w:t>
            </w:r>
          </w:p>
        </w:tc>
        <w:tc>
          <w:tcPr>
            <w:tcW w:w="8280" w:type="dxa"/>
            <w:gridSpan w:val="2"/>
          </w:tcPr>
          <w:p w14:paraId="4DEEB01D" w14:textId="76FE798F" w:rsidR="00291340" w:rsidRPr="00291340" w:rsidRDefault="00291340" w:rsidP="00291340">
            <w:pPr>
              <w:jc w:val="center"/>
              <w:rPr>
                <w:b/>
                <w:bCs/>
                <w:noProof/>
              </w:rPr>
            </w:pPr>
            <w:r w:rsidRPr="00291340">
              <w:rPr>
                <w:b/>
                <w:bCs/>
                <w:noProof/>
              </w:rPr>
              <w:t>Random Effects</w:t>
            </w:r>
          </w:p>
        </w:tc>
      </w:tr>
      <w:tr w:rsidR="00291340" w14:paraId="603A3B4D" w14:textId="77777777" w:rsidTr="00291340">
        <w:tc>
          <w:tcPr>
            <w:tcW w:w="1165" w:type="dxa"/>
            <w:vMerge/>
          </w:tcPr>
          <w:p w14:paraId="4E3B74BF" w14:textId="77777777" w:rsidR="00291340" w:rsidRDefault="00291340" w:rsidP="00DA0E54">
            <w:pPr>
              <w:jc w:val="both"/>
              <w:rPr>
                <w:noProof/>
              </w:rPr>
            </w:pPr>
          </w:p>
        </w:tc>
        <w:tc>
          <w:tcPr>
            <w:tcW w:w="4320" w:type="dxa"/>
          </w:tcPr>
          <w:p w14:paraId="59FA9D4D" w14:textId="45245BC1" w:rsidR="00291340" w:rsidRPr="00291340" w:rsidRDefault="00A90E30" w:rsidP="00DA0E54">
            <w:pPr>
              <w:jc w:val="both"/>
              <w:rPr>
                <w:b/>
                <w:bCs/>
                <w:noProof/>
              </w:rPr>
            </w:pPr>
            <w:r>
              <w:rPr>
                <w:b/>
                <w:bCs/>
                <w:noProof/>
              </w:rPr>
              <w:t xml:space="preserve">Grouping Variable: </w:t>
            </w:r>
            <w:r w:rsidR="00291340" w:rsidRPr="00291340">
              <w:rPr>
                <w:b/>
                <w:bCs/>
                <w:noProof/>
              </w:rPr>
              <w:t>StandardValues</w:t>
            </w:r>
          </w:p>
        </w:tc>
        <w:tc>
          <w:tcPr>
            <w:tcW w:w="3960" w:type="dxa"/>
          </w:tcPr>
          <w:p w14:paraId="7E716B9C" w14:textId="7EFE53E7" w:rsidR="00291340" w:rsidRPr="00291340" w:rsidRDefault="00A90E30" w:rsidP="00DA0E54">
            <w:pPr>
              <w:jc w:val="both"/>
              <w:rPr>
                <w:b/>
                <w:bCs/>
                <w:noProof/>
              </w:rPr>
            </w:pPr>
            <w:r>
              <w:rPr>
                <w:b/>
                <w:bCs/>
                <w:noProof/>
              </w:rPr>
              <w:t xml:space="preserve">Grouping Variable: </w:t>
            </w:r>
            <w:r w:rsidR="00291340" w:rsidRPr="00291340">
              <w:rPr>
                <w:b/>
                <w:bCs/>
                <w:noProof/>
              </w:rPr>
              <w:t>ID</w:t>
            </w:r>
          </w:p>
        </w:tc>
      </w:tr>
      <w:tr w:rsidR="00291340" w14:paraId="36982EB8" w14:textId="77777777" w:rsidTr="00291340">
        <w:tc>
          <w:tcPr>
            <w:tcW w:w="1165" w:type="dxa"/>
          </w:tcPr>
          <w:p w14:paraId="242051A2" w14:textId="2BFFAF5A" w:rsidR="00291340" w:rsidRPr="00291340" w:rsidRDefault="00291340" w:rsidP="00291340">
            <w:pPr>
              <w:jc w:val="both"/>
              <w:rPr>
                <w:i/>
                <w:iCs/>
                <w:noProof/>
              </w:rPr>
            </w:pPr>
            <w:r w:rsidRPr="00291340">
              <w:rPr>
                <w:i/>
                <w:iCs/>
                <w:noProof/>
              </w:rPr>
              <w:t>M01</w:t>
            </w:r>
          </w:p>
        </w:tc>
        <w:tc>
          <w:tcPr>
            <w:tcW w:w="4320" w:type="dxa"/>
          </w:tcPr>
          <w:p w14:paraId="06E885AD" w14:textId="01614238" w:rsidR="00291340" w:rsidRDefault="00291340" w:rsidP="00291340">
            <w:pPr>
              <w:jc w:val="both"/>
              <w:rPr>
                <w:noProof/>
              </w:rPr>
            </w:pPr>
            <w:r>
              <w:rPr>
                <w:noProof/>
              </w:rPr>
              <w:t>-</w:t>
            </w:r>
          </w:p>
        </w:tc>
        <w:tc>
          <w:tcPr>
            <w:tcW w:w="3960" w:type="dxa"/>
          </w:tcPr>
          <w:p w14:paraId="215CFED0" w14:textId="4F3AC29E" w:rsidR="00291340" w:rsidRDefault="00291340" w:rsidP="00291340">
            <w:pPr>
              <w:jc w:val="both"/>
              <w:rPr>
                <w:noProof/>
              </w:rPr>
            </w:pPr>
            <w:r>
              <w:rPr>
                <w:noProof/>
              </w:rPr>
              <w:t>-</w:t>
            </w:r>
          </w:p>
        </w:tc>
      </w:tr>
      <w:tr w:rsidR="00291340" w14:paraId="39987696" w14:textId="77777777" w:rsidTr="00291340">
        <w:tc>
          <w:tcPr>
            <w:tcW w:w="1165" w:type="dxa"/>
          </w:tcPr>
          <w:p w14:paraId="074526E2" w14:textId="43F2715C" w:rsidR="00291340" w:rsidRPr="00291340" w:rsidRDefault="00291340" w:rsidP="00291340">
            <w:pPr>
              <w:jc w:val="both"/>
              <w:rPr>
                <w:i/>
                <w:iCs/>
                <w:noProof/>
              </w:rPr>
            </w:pPr>
            <w:r w:rsidRPr="00291340">
              <w:rPr>
                <w:i/>
                <w:iCs/>
                <w:noProof/>
              </w:rPr>
              <w:t>M02</w:t>
            </w:r>
          </w:p>
        </w:tc>
        <w:tc>
          <w:tcPr>
            <w:tcW w:w="4320" w:type="dxa"/>
          </w:tcPr>
          <w:p w14:paraId="02F15E02" w14:textId="0B36223B" w:rsidR="00291340" w:rsidRDefault="00291340" w:rsidP="00291340">
            <w:pPr>
              <w:jc w:val="both"/>
              <w:rPr>
                <w:noProof/>
              </w:rPr>
            </w:pPr>
            <w:r>
              <w:rPr>
                <w:noProof/>
              </w:rPr>
              <w:t>-</w:t>
            </w:r>
          </w:p>
        </w:tc>
        <w:tc>
          <w:tcPr>
            <w:tcW w:w="3960" w:type="dxa"/>
          </w:tcPr>
          <w:p w14:paraId="00B02528" w14:textId="2ADB31C9" w:rsidR="00291340" w:rsidRDefault="00291340" w:rsidP="00291340">
            <w:pPr>
              <w:jc w:val="both"/>
              <w:rPr>
                <w:noProof/>
              </w:rPr>
            </w:pPr>
            <w:r>
              <w:rPr>
                <w:noProof/>
              </w:rPr>
              <w:t>Intercept</w:t>
            </w:r>
          </w:p>
        </w:tc>
      </w:tr>
      <w:tr w:rsidR="00291340" w14:paraId="77FE96F7" w14:textId="77777777" w:rsidTr="00291340">
        <w:tc>
          <w:tcPr>
            <w:tcW w:w="1165" w:type="dxa"/>
          </w:tcPr>
          <w:p w14:paraId="290A2BAA" w14:textId="7601371A" w:rsidR="00291340" w:rsidRPr="00291340" w:rsidRDefault="00291340" w:rsidP="00291340">
            <w:pPr>
              <w:jc w:val="both"/>
              <w:rPr>
                <w:i/>
                <w:iCs/>
                <w:noProof/>
              </w:rPr>
            </w:pPr>
            <w:r w:rsidRPr="00291340">
              <w:rPr>
                <w:i/>
                <w:iCs/>
                <w:noProof/>
              </w:rPr>
              <w:t>M03</w:t>
            </w:r>
          </w:p>
        </w:tc>
        <w:tc>
          <w:tcPr>
            <w:tcW w:w="4320" w:type="dxa"/>
          </w:tcPr>
          <w:p w14:paraId="0639E411" w14:textId="36CBFAA4" w:rsidR="00291340" w:rsidRDefault="00291340" w:rsidP="00291340">
            <w:pPr>
              <w:jc w:val="both"/>
              <w:rPr>
                <w:noProof/>
              </w:rPr>
            </w:pPr>
            <w:r>
              <w:rPr>
                <w:noProof/>
              </w:rPr>
              <w:t>-</w:t>
            </w:r>
          </w:p>
        </w:tc>
        <w:tc>
          <w:tcPr>
            <w:tcW w:w="3960" w:type="dxa"/>
          </w:tcPr>
          <w:p w14:paraId="75EF0257" w14:textId="1D120F99" w:rsidR="00291340" w:rsidRDefault="00291340" w:rsidP="00291340">
            <w:pPr>
              <w:jc w:val="both"/>
              <w:rPr>
                <w:noProof/>
              </w:rPr>
            </w:pPr>
            <w:r>
              <w:rPr>
                <w:noProof/>
              </w:rPr>
              <w:t>Intercept, Difference</w:t>
            </w:r>
          </w:p>
        </w:tc>
      </w:tr>
      <w:tr w:rsidR="00291340" w14:paraId="6596694E" w14:textId="77777777" w:rsidTr="00291340">
        <w:tc>
          <w:tcPr>
            <w:tcW w:w="1165" w:type="dxa"/>
          </w:tcPr>
          <w:p w14:paraId="7CF27E8F" w14:textId="6FED397E" w:rsidR="00291340" w:rsidRPr="00291340" w:rsidRDefault="00291340" w:rsidP="00291340">
            <w:pPr>
              <w:jc w:val="both"/>
              <w:rPr>
                <w:i/>
                <w:iCs/>
                <w:noProof/>
              </w:rPr>
            </w:pPr>
            <w:r w:rsidRPr="00291340">
              <w:rPr>
                <w:i/>
                <w:iCs/>
                <w:noProof/>
              </w:rPr>
              <w:t>M04</w:t>
            </w:r>
          </w:p>
        </w:tc>
        <w:tc>
          <w:tcPr>
            <w:tcW w:w="4320" w:type="dxa"/>
          </w:tcPr>
          <w:p w14:paraId="7DEE2576" w14:textId="4A5B3650" w:rsidR="00291340" w:rsidRDefault="00291340" w:rsidP="00291340">
            <w:pPr>
              <w:jc w:val="both"/>
              <w:rPr>
                <w:noProof/>
              </w:rPr>
            </w:pPr>
            <w:r>
              <w:rPr>
                <w:noProof/>
              </w:rPr>
              <w:t>-</w:t>
            </w:r>
          </w:p>
        </w:tc>
        <w:tc>
          <w:tcPr>
            <w:tcW w:w="3960" w:type="dxa"/>
          </w:tcPr>
          <w:p w14:paraId="34202743" w14:textId="58ED1555" w:rsidR="00291340" w:rsidRDefault="00291340" w:rsidP="00291340">
            <w:pPr>
              <w:jc w:val="both"/>
              <w:rPr>
                <w:noProof/>
              </w:rPr>
            </w:pPr>
            <w:r>
              <w:rPr>
                <w:noProof/>
              </w:rPr>
              <w:t>Intercept, ConditionOfInterest</w:t>
            </w:r>
          </w:p>
        </w:tc>
      </w:tr>
      <w:tr w:rsidR="00291340" w14:paraId="2FE840E7" w14:textId="77777777" w:rsidTr="00291340">
        <w:tc>
          <w:tcPr>
            <w:tcW w:w="1165" w:type="dxa"/>
          </w:tcPr>
          <w:p w14:paraId="5652CF05" w14:textId="176CA2D0" w:rsidR="00291340" w:rsidRPr="00291340" w:rsidRDefault="00291340" w:rsidP="00291340">
            <w:pPr>
              <w:jc w:val="both"/>
              <w:rPr>
                <w:i/>
                <w:iCs/>
                <w:noProof/>
              </w:rPr>
            </w:pPr>
            <w:r w:rsidRPr="00291340">
              <w:rPr>
                <w:i/>
                <w:iCs/>
                <w:noProof/>
              </w:rPr>
              <w:t>M05</w:t>
            </w:r>
          </w:p>
        </w:tc>
        <w:tc>
          <w:tcPr>
            <w:tcW w:w="4320" w:type="dxa"/>
          </w:tcPr>
          <w:p w14:paraId="41DCCC0E" w14:textId="283F7D38" w:rsidR="00291340" w:rsidRDefault="00291340" w:rsidP="00291340">
            <w:pPr>
              <w:jc w:val="both"/>
              <w:rPr>
                <w:noProof/>
              </w:rPr>
            </w:pPr>
            <w:r>
              <w:rPr>
                <w:noProof/>
              </w:rPr>
              <w:t>-</w:t>
            </w:r>
          </w:p>
        </w:tc>
        <w:tc>
          <w:tcPr>
            <w:tcW w:w="3960" w:type="dxa"/>
          </w:tcPr>
          <w:p w14:paraId="4E8D1BBD" w14:textId="1A5832ED" w:rsidR="00291340" w:rsidRDefault="00291340" w:rsidP="00291340">
            <w:pPr>
              <w:jc w:val="both"/>
              <w:rPr>
                <w:noProof/>
              </w:rPr>
            </w:pPr>
            <w:r>
              <w:rPr>
                <w:noProof/>
              </w:rPr>
              <w:t>Intercept, Difference, ConditionOfInterest</w:t>
            </w:r>
          </w:p>
        </w:tc>
      </w:tr>
      <w:tr w:rsidR="00291340" w14:paraId="5BE83BE5" w14:textId="77777777" w:rsidTr="00291340">
        <w:tc>
          <w:tcPr>
            <w:tcW w:w="1165" w:type="dxa"/>
          </w:tcPr>
          <w:p w14:paraId="7C0EB548" w14:textId="122E3B22" w:rsidR="00291340" w:rsidRPr="00291340" w:rsidRDefault="00291340" w:rsidP="00291340">
            <w:pPr>
              <w:jc w:val="both"/>
              <w:rPr>
                <w:i/>
                <w:iCs/>
                <w:noProof/>
              </w:rPr>
            </w:pPr>
            <w:r w:rsidRPr="00291340">
              <w:rPr>
                <w:i/>
                <w:iCs/>
                <w:noProof/>
              </w:rPr>
              <w:t>M06</w:t>
            </w:r>
          </w:p>
        </w:tc>
        <w:tc>
          <w:tcPr>
            <w:tcW w:w="4320" w:type="dxa"/>
          </w:tcPr>
          <w:p w14:paraId="5B4D836A" w14:textId="6133420E" w:rsidR="00291340" w:rsidRDefault="00291340" w:rsidP="00291340">
            <w:pPr>
              <w:jc w:val="both"/>
              <w:rPr>
                <w:noProof/>
              </w:rPr>
            </w:pPr>
            <w:r>
              <w:rPr>
                <w:noProof/>
              </w:rPr>
              <w:t>Intercept</w:t>
            </w:r>
          </w:p>
        </w:tc>
        <w:tc>
          <w:tcPr>
            <w:tcW w:w="3960" w:type="dxa"/>
          </w:tcPr>
          <w:p w14:paraId="47B767E1" w14:textId="52518C30" w:rsidR="00291340" w:rsidRDefault="000C352E" w:rsidP="00291340">
            <w:pPr>
              <w:jc w:val="both"/>
              <w:rPr>
                <w:noProof/>
              </w:rPr>
            </w:pPr>
            <w:r>
              <w:rPr>
                <w:noProof/>
              </w:rPr>
              <w:t>-</w:t>
            </w:r>
          </w:p>
        </w:tc>
      </w:tr>
      <w:tr w:rsidR="00291340" w14:paraId="6D5D9F5A" w14:textId="77777777" w:rsidTr="00291340">
        <w:tc>
          <w:tcPr>
            <w:tcW w:w="1165" w:type="dxa"/>
          </w:tcPr>
          <w:p w14:paraId="774EAC9C" w14:textId="25EA1A9F" w:rsidR="00291340" w:rsidRPr="00291340" w:rsidRDefault="00291340" w:rsidP="00291340">
            <w:pPr>
              <w:jc w:val="both"/>
              <w:rPr>
                <w:i/>
                <w:iCs/>
                <w:noProof/>
              </w:rPr>
            </w:pPr>
            <w:r w:rsidRPr="00291340">
              <w:rPr>
                <w:i/>
                <w:iCs/>
                <w:noProof/>
              </w:rPr>
              <w:t>M07</w:t>
            </w:r>
          </w:p>
        </w:tc>
        <w:tc>
          <w:tcPr>
            <w:tcW w:w="4320" w:type="dxa"/>
          </w:tcPr>
          <w:p w14:paraId="2040D682" w14:textId="2B457934" w:rsidR="00291340" w:rsidRDefault="00E43C43" w:rsidP="00291340">
            <w:pPr>
              <w:jc w:val="both"/>
              <w:rPr>
                <w:noProof/>
              </w:rPr>
            </w:pPr>
            <w:r>
              <w:rPr>
                <w:noProof/>
              </w:rPr>
              <w:t>Intercept</w:t>
            </w:r>
          </w:p>
        </w:tc>
        <w:tc>
          <w:tcPr>
            <w:tcW w:w="3960" w:type="dxa"/>
          </w:tcPr>
          <w:p w14:paraId="7271FA30" w14:textId="0E905675" w:rsidR="00291340" w:rsidRDefault="000C352E" w:rsidP="00291340">
            <w:pPr>
              <w:jc w:val="both"/>
              <w:rPr>
                <w:noProof/>
              </w:rPr>
            </w:pPr>
            <w:r>
              <w:rPr>
                <w:noProof/>
              </w:rPr>
              <w:t>Intercept</w:t>
            </w:r>
          </w:p>
        </w:tc>
      </w:tr>
      <w:tr w:rsidR="00291340" w14:paraId="3BAB18F3" w14:textId="77777777" w:rsidTr="00291340">
        <w:tc>
          <w:tcPr>
            <w:tcW w:w="1165" w:type="dxa"/>
          </w:tcPr>
          <w:p w14:paraId="3BB73C00" w14:textId="55BF2E3C" w:rsidR="00291340" w:rsidRPr="00291340" w:rsidRDefault="00291340" w:rsidP="00291340">
            <w:pPr>
              <w:jc w:val="both"/>
              <w:rPr>
                <w:i/>
                <w:iCs/>
                <w:noProof/>
              </w:rPr>
            </w:pPr>
            <w:r w:rsidRPr="00291340">
              <w:rPr>
                <w:i/>
                <w:iCs/>
                <w:noProof/>
              </w:rPr>
              <w:t>M08</w:t>
            </w:r>
          </w:p>
        </w:tc>
        <w:tc>
          <w:tcPr>
            <w:tcW w:w="4320" w:type="dxa"/>
          </w:tcPr>
          <w:p w14:paraId="7F85B306" w14:textId="4B7AAF85" w:rsidR="00291340" w:rsidRDefault="00291340" w:rsidP="00291340">
            <w:pPr>
              <w:jc w:val="both"/>
              <w:rPr>
                <w:noProof/>
              </w:rPr>
            </w:pPr>
            <w:r>
              <w:rPr>
                <w:noProof/>
              </w:rPr>
              <w:t>Intercept</w:t>
            </w:r>
          </w:p>
        </w:tc>
        <w:tc>
          <w:tcPr>
            <w:tcW w:w="3960" w:type="dxa"/>
          </w:tcPr>
          <w:p w14:paraId="4731E404" w14:textId="366813F9" w:rsidR="00291340" w:rsidRDefault="00291340" w:rsidP="00291340">
            <w:pPr>
              <w:jc w:val="both"/>
              <w:rPr>
                <w:noProof/>
              </w:rPr>
            </w:pPr>
            <w:r>
              <w:rPr>
                <w:noProof/>
              </w:rPr>
              <w:t>Intercept, Difference</w:t>
            </w:r>
          </w:p>
        </w:tc>
      </w:tr>
      <w:tr w:rsidR="00291340" w14:paraId="538E61B2" w14:textId="77777777" w:rsidTr="00291340">
        <w:tc>
          <w:tcPr>
            <w:tcW w:w="1165" w:type="dxa"/>
          </w:tcPr>
          <w:p w14:paraId="2DE900FD" w14:textId="28542916" w:rsidR="00291340" w:rsidRPr="00291340" w:rsidRDefault="00291340" w:rsidP="00291340">
            <w:pPr>
              <w:jc w:val="both"/>
              <w:rPr>
                <w:i/>
                <w:iCs/>
                <w:noProof/>
              </w:rPr>
            </w:pPr>
            <w:r w:rsidRPr="00291340">
              <w:rPr>
                <w:i/>
                <w:iCs/>
                <w:noProof/>
              </w:rPr>
              <w:t>M09</w:t>
            </w:r>
          </w:p>
        </w:tc>
        <w:tc>
          <w:tcPr>
            <w:tcW w:w="4320" w:type="dxa"/>
          </w:tcPr>
          <w:p w14:paraId="5ED7B42A" w14:textId="38631072" w:rsidR="00291340" w:rsidRDefault="00291340" w:rsidP="00291340">
            <w:pPr>
              <w:jc w:val="both"/>
              <w:rPr>
                <w:noProof/>
              </w:rPr>
            </w:pPr>
            <w:r>
              <w:rPr>
                <w:noProof/>
              </w:rPr>
              <w:t>Intercept</w:t>
            </w:r>
          </w:p>
        </w:tc>
        <w:tc>
          <w:tcPr>
            <w:tcW w:w="3960" w:type="dxa"/>
          </w:tcPr>
          <w:p w14:paraId="14278953" w14:textId="0BE035E7" w:rsidR="00291340" w:rsidRDefault="00291340" w:rsidP="00291340">
            <w:pPr>
              <w:jc w:val="both"/>
              <w:rPr>
                <w:noProof/>
              </w:rPr>
            </w:pPr>
            <w:r>
              <w:rPr>
                <w:noProof/>
              </w:rPr>
              <w:t>Intercept, ConditionOfInterest</w:t>
            </w:r>
          </w:p>
        </w:tc>
      </w:tr>
      <w:tr w:rsidR="00291340" w14:paraId="3239834F" w14:textId="77777777" w:rsidTr="00291340">
        <w:tc>
          <w:tcPr>
            <w:tcW w:w="1165" w:type="dxa"/>
          </w:tcPr>
          <w:p w14:paraId="1846D138" w14:textId="4D829508" w:rsidR="00291340" w:rsidRPr="00291340" w:rsidRDefault="00291340" w:rsidP="00291340">
            <w:pPr>
              <w:jc w:val="both"/>
              <w:rPr>
                <w:i/>
                <w:iCs/>
                <w:noProof/>
              </w:rPr>
            </w:pPr>
            <w:r w:rsidRPr="00291340">
              <w:rPr>
                <w:i/>
                <w:iCs/>
                <w:noProof/>
              </w:rPr>
              <w:t>M10</w:t>
            </w:r>
          </w:p>
        </w:tc>
        <w:tc>
          <w:tcPr>
            <w:tcW w:w="4320" w:type="dxa"/>
          </w:tcPr>
          <w:p w14:paraId="6FD505DE" w14:textId="77E0395A" w:rsidR="00291340" w:rsidRDefault="00291340" w:rsidP="00291340">
            <w:pPr>
              <w:jc w:val="both"/>
              <w:rPr>
                <w:noProof/>
              </w:rPr>
            </w:pPr>
            <w:r>
              <w:rPr>
                <w:noProof/>
              </w:rPr>
              <w:t>Intercept</w:t>
            </w:r>
            <w:r w:rsidR="009E3758">
              <w:rPr>
                <w:noProof/>
              </w:rPr>
              <w:t xml:space="preserve"> </w:t>
            </w:r>
          </w:p>
        </w:tc>
        <w:tc>
          <w:tcPr>
            <w:tcW w:w="3960" w:type="dxa"/>
          </w:tcPr>
          <w:p w14:paraId="5A4EFC26" w14:textId="64193815" w:rsidR="00291340" w:rsidRDefault="00291340" w:rsidP="00291340">
            <w:pPr>
              <w:jc w:val="both"/>
              <w:rPr>
                <w:noProof/>
              </w:rPr>
            </w:pPr>
            <w:r>
              <w:rPr>
                <w:noProof/>
              </w:rPr>
              <w:t>Intercept, Difference, ConditionOfInterest</w:t>
            </w:r>
          </w:p>
        </w:tc>
      </w:tr>
      <w:tr w:rsidR="00291340" w14:paraId="567ABC09" w14:textId="77777777" w:rsidTr="00291340">
        <w:tc>
          <w:tcPr>
            <w:tcW w:w="1165" w:type="dxa"/>
          </w:tcPr>
          <w:p w14:paraId="636F4C2F" w14:textId="699FA37D" w:rsidR="00291340" w:rsidRPr="00291340" w:rsidRDefault="00291340" w:rsidP="00291340">
            <w:pPr>
              <w:jc w:val="both"/>
              <w:rPr>
                <w:i/>
                <w:iCs/>
                <w:noProof/>
              </w:rPr>
            </w:pPr>
            <w:r w:rsidRPr="00291340">
              <w:rPr>
                <w:i/>
                <w:iCs/>
                <w:noProof/>
              </w:rPr>
              <w:t>M11</w:t>
            </w:r>
          </w:p>
        </w:tc>
        <w:tc>
          <w:tcPr>
            <w:tcW w:w="4320" w:type="dxa"/>
          </w:tcPr>
          <w:p w14:paraId="3FCA82C9" w14:textId="703E2C33" w:rsidR="00291340" w:rsidRDefault="00291340" w:rsidP="00291340">
            <w:pPr>
              <w:jc w:val="both"/>
              <w:rPr>
                <w:noProof/>
              </w:rPr>
            </w:pPr>
            <w:r>
              <w:rPr>
                <w:noProof/>
              </w:rPr>
              <w:t>Intercept, Difference</w:t>
            </w:r>
          </w:p>
        </w:tc>
        <w:tc>
          <w:tcPr>
            <w:tcW w:w="3960" w:type="dxa"/>
          </w:tcPr>
          <w:p w14:paraId="57083F72" w14:textId="0EA9A455" w:rsidR="00291340" w:rsidRDefault="00291340" w:rsidP="00291340">
            <w:pPr>
              <w:jc w:val="both"/>
              <w:rPr>
                <w:noProof/>
              </w:rPr>
            </w:pPr>
            <w:r>
              <w:rPr>
                <w:noProof/>
              </w:rPr>
              <w:t>-</w:t>
            </w:r>
          </w:p>
        </w:tc>
      </w:tr>
      <w:tr w:rsidR="00291340" w14:paraId="5F18BA1F" w14:textId="77777777" w:rsidTr="00291340">
        <w:tc>
          <w:tcPr>
            <w:tcW w:w="1165" w:type="dxa"/>
          </w:tcPr>
          <w:p w14:paraId="3D8C8E2B" w14:textId="15BF1D14" w:rsidR="00291340" w:rsidRPr="00291340" w:rsidRDefault="00291340" w:rsidP="00291340">
            <w:pPr>
              <w:jc w:val="both"/>
              <w:rPr>
                <w:i/>
                <w:iCs/>
                <w:noProof/>
              </w:rPr>
            </w:pPr>
            <w:r w:rsidRPr="00291340">
              <w:rPr>
                <w:i/>
                <w:iCs/>
                <w:noProof/>
              </w:rPr>
              <w:t>M12</w:t>
            </w:r>
          </w:p>
        </w:tc>
        <w:tc>
          <w:tcPr>
            <w:tcW w:w="4320" w:type="dxa"/>
          </w:tcPr>
          <w:p w14:paraId="5436ECD9" w14:textId="1C328E73" w:rsidR="00291340" w:rsidRDefault="00291340" w:rsidP="00291340">
            <w:pPr>
              <w:jc w:val="both"/>
              <w:rPr>
                <w:noProof/>
              </w:rPr>
            </w:pPr>
            <w:r>
              <w:rPr>
                <w:noProof/>
              </w:rPr>
              <w:t>Intercept, Difference</w:t>
            </w:r>
          </w:p>
        </w:tc>
        <w:tc>
          <w:tcPr>
            <w:tcW w:w="3960" w:type="dxa"/>
          </w:tcPr>
          <w:p w14:paraId="5A2929E1" w14:textId="4FC1F32F" w:rsidR="00291340" w:rsidRDefault="00291340" w:rsidP="00291340">
            <w:pPr>
              <w:jc w:val="both"/>
              <w:rPr>
                <w:noProof/>
              </w:rPr>
            </w:pPr>
            <w:r>
              <w:rPr>
                <w:noProof/>
              </w:rPr>
              <w:t>Intercept</w:t>
            </w:r>
          </w:p>
        </w:tc>
      </w:tr>
      <w:tr w:rsidR="00291340" w14:paraId="7DB59F2A" w14:textId="77777777" w:rsidTr="00291340">
        <w:tc>
          <w:tcPr>
            <w:tcW w:w="1165" w:type="dxa"/>
          </w:tcPr>
          <w:p w14:paraId="52A91106" w14:textId="7BBDFFB1" w:rsidR="00291340" w:rsidRPr="00291340" w:rsidRDefault="00291340" w:rsidP="00291340">
            <w:pPr>
              <w:jc w:val="both"/>
              <w:rPr>
                <w:i/>
                <w:iCs/>
                <w:noProof/>
              </w:rPr>
            </w:pPr>
            <w:r w:rsidRPr="00291340">
              <w:rPr>
                <w:i/>
                <w:iCs/>
                <w:noProof/>
              </w:rPr>
              <w:t>M13</w:t>
            </w:r>
          </w:p>
        </w:tc>
        <w:tc>
          <w:tcPr>
            <w:tcW w:w="4320" w:type="dxa"/>
          </w:tcPr>
          <w:p w14:paraId="3AFF043F" w14:textId="5A8F973C" w:rsidR="00291340" w:rsidRDefault="00291340" w:rsidP="00291340">
            <w:pPr>
              <w:jc w:val="both"/>
              <w:rPr>
                <w:noProof/>
              </w:rPr>
            </w:pPr>
            <w:r>
              <w:rPr>
                <w:noProof/>
              </w:rPr>
              <w:t>Intercept, Difference</w:t>
            </w:r>
          </w:p>
        </w:tc>
        <w:tc>
          <w:tcPr>
            <w:tcW w:w="3960" w:type="dxa"/>
          </w:tcPr>
          <w:p w14:paraId="6452C265" w14:textId="3B6AA8D9" w:rsidR="00291340" w:rsidRDefault="00291340" w:rsidP="00291340">
            <w:pPr>
              <w:jc w:val="both"/>
              <w:rPr>
                <w:noProof/>
              </w:rPr>
            </w:pPr>
            <w:r>
              <w:rPr>
                <w:noProof/>
              </w:rPr>
              <w:t>Intercept, Difference</w:t>
            </w:r>
          </w:p>
        </w:tc>
      </w:tr>
      <w:tr w:rsidR="00291340" w14:paraId="505408CA" w14:textId="77777777" w:rsidTr="00291340">
        <w:tc>
          <w:tcPr>
            <w:tcW w:w="1165" w:type="dxa"/>
          </w:tcPr>
          <w:p w14:paraId="3BA813A1" w14:textId="011B7A32" w:rsidR="00291340" w:rsidRPr="00291340" w:rsidRDefault="00291340" w:rsidP="00291340">
            <w:pPr>
              <w:jc w:val="both"/>
              <w:rPr>
                <w:i/>
                <w:iCs/>
                <w:noProof/>
              </w:rPr>
            </w:pPr>
            <w:r w:rsidRPr="00291340">
              <w:rPr>
                <w:i/>
                <w:iCs/>
                <w:noProof/>
              </w:rPr>
              <w:t>M14</w:t>
            </w:r>
          </w:p>
        </w:tc>
        <w:tc>
          <w:tcPr>
            <w:tcW w:w="4320" w:type="dxa"/>
          </w:tcPr>
          <w:p w14:paraId="3A05ED9E" w14:textId="51A9C13F" w:rsidR="00291340" w:rsidRDefault="00291340" w:rsidP="00291340">
            <w:pPr>
              <w:jc w:val="both"/>
              <w:rPr>
                <w:noProof/>
              </w:rPr>
            </w:pPr>
            <w:r>
              <w:rPr>
                <w:noProof/>
              </w:rPr>
              <w:t>Intercept, Difference</w:t>
            </w:r>
          </w:p>
        </w:tc>
        <w:tc>
          <w:tcPr>
            <w:tcW w:w="3960" w:type="dxa"/>
          </w:tcPr>
          <w:p w14:paraId="10798FFB" w14:textId="101657F1" w:rsidR="00291340" w:rsidRDefault="00291340" w:rsidP="00291340">
            <w:pPr>
              <w:jc w:val="both"/>
              <w:rPr>
                <w:noProof/>
              </w:rPr>
            </w:pPr>
            <w:r>
              <w:rPr>
                <w:noProof/>
              </w:rPr>
              <w:t>Intercept, ConditionOfInterest</w:t>
            </w:r>
          </w:p>
        </w:tc>
      </w:tr>
      <w:tr w:rsidR="00291340" w14:paraId="30B47773" w14:textId="77777777" w:rsidTr="00291340">
        <w:tc>
          <w:tcPr>
            <w:tcW w:w="1165" w:type="dxa"/>
          </w:tcPr>
          <w:p w14:paraId="42E21C6D" w14:textId="1EBA85E2" w:rsidR="00291340" w:rsidRPr="00291340" w:rsidRDefault="00291340" w:rsidP="00291340">
            <w:pPr>
              <w:jc w:val="both"/>
              <w:rPr>
                <w:i/>
                <w:iCs/>
                <w:noProof/>
              </w:rPr>
            </w:pPr>
            <w:r w:rsidRPr="00291340">
              <w:rPr>
                <w:i/>
                <w:iCs/>
                <w:noProof/>
              </w:rPr>
              <w:t>M15</w:t>
            </w:r>
          </w:p>
        </w:tc>
        <w:tc>
          <w:tcPr>
            <w:tcW w:w="4320" w:type="dxa"/>
          </w:tcPr>
          <w:p w14:paraId="776962C7" w14:textId="78676FAA" w:rsidR="00291340" w:rsidRDefault="00291340" w:rsidP="00291340">
            <w:pPr>
              <w:jc w:val="both"/>
              <w:rPr>
                <w:noProof/>
              </w:rPr>
            </w:pPr>
            <w:r>
              <w:rPr>
                <w:noProof/>
              </w:rPr>
              <w:t>Intercept, Difference</w:t>
            </w:r>
          </w:p>
        </w:tc>
        <w:tc>
          <w:tcPr>
            <w:tcW w:w="3960" w:type="dxa"/>
          </w:tcPr>
          <w:p w14:paraId="20FF5CB0" w14:textId="276266AE" w:rsidR="00291340" w:rsidRDefault="00291340" w:rsidP="00291340">
            <w:pPr>
              <w:jc w:val="both"/>
              <w:rPr>
                <w:noProof/>
              </w:rPr>
            </w:pPr>
            <w:r>
              <w:rPr>
                <w:noProof/>
              </w:rPr>
              <w:t>Intercept, Difference, ConditionOfInterest</w:t>
            </w:r>
          </w:p>
        </w:tc>
      </w:tr>
      <w:tr w:rsidR="00291340" w14:paraId="2AF6AEB0" w14:textId="77777777" w:rsidTr="00291340">
        <w:tc>
          <w:tcPr>
            <w:tcW w:w="1165" w:type="dxa"/>
          </w:tcPr>
          <w:p w14:paraId="16573844" w14:textId="43644485" w:rsidR="00291340" w:rsidRPr="00291340" w:rsidRDefault="00291340" w:rsidP="00291340">
            <w:pPr>
              <w:jc w:val="both"/>
              <w:rPr>
                <w:i/>
                <w:iCs/>
                <w:noProof/>
              </w:rPr>
            </w:pPr>
            <w:r w:rsidRPr="00291340">
              <w:rPr>
                <w:i/>
                <w:iCs/>
                <w:noProof/>
              </w:rPr>
              <w:t>M16</w:t>
            </w:r>
          </w:p>
        </w:tc>
        <w:tc>
          <w:tcPr>
            <w:tcW w:w="4320" w:type="dxa"/>
          </w:tcPr>
          <w:p w14:paraId="2B16591A" w14:textId="3333CE89" w:rsidR="00291340" w:rsidRDefault="00291340" w:rsidP="00291340">
            <w:pPr>
              <w:jc w:val="both"/>
              <w:rPr>
                <w:noProof/>
              </w:rPr>
            </w:pPr>
            <w:r>
              <w:rPr>
                <w:noProof/>
              </w:rPr>
              <w:t>Intercept, ConditionOfInterest</w:t>
            </w:r>
          </w:p>
        </w:tc>
        <w:tc>
          <w:tcPr>
            <w:tcW w:w="3960" w:type="dxa"/>
          </w:tcPr>
          <w:p w14:paraId="13651077" w14:textId="6EFD8379" w:rsidR="00291340" w:rsidRDefault="00291340" w:rsidP="00291340">
            <w:pPr>
              <w:jc w:val="both"/>
              <w:rPr>
                <w:noProof/>
              </w:rPr>
            </w:pPr>
            <w:r>
              <w:rPr>
                <w:noProof/>
              </w:rPr>
              <w:t>-</w:t>
            </w:r>
          </w:p>
        </w:tc>
      </w:tr>
      <w:tr w:rsidR="00291340" w14:paraId="392AABDB" w14:textId="77777777" w:rsidTr="00291340">
        <w:tc>
          <w:tcPr>
            <w:tcW w:w="1165" w:type="dxa"/>
          </w:tcPr>
          <w:p w14:paraId="5498557A" w14:textId="53F4DF9C" w:rsidR="00291340" w:rsidRPr="00291340" w:rsidRDefault="00291340" w:rsidP="00291340">
            <w:pPr>
              <w:jc w:val="both"/>
              <w:rPr>
                <w:i/>
                <w:iCs/>
                <w:noProof/>
              </w:rPr>
            </w:pPr>
            <w:r w:rsidRPr="00291340">
              <w:rPr>
                <w:i/>
                <w:iCs/>
                <w:noProof/>
              </w:rPr>
              <w:t>M17</w:t>
            </w:r>
          </w:p>
        </w:tc>
        <w:tc>
          <w:tcPr>
            <w:tcW w:w="4320" w:type="dxa"/>
          </w:tcPr>
          <w:p w14:paraId="7314045B" w14:textId="65872852" w:rsidR="00291340" w:rsidRDefault="00291340" w:rsidP="00291340">
            <w:pPr>
              <w:jc w:val="both"/>
              <w:rPr>
                <w:noProof/>
              </w:rPr>
            </w:pPr>
            <w:r>
              <w:rPr>
                <w:noProof/>
              </w:rPr>
              <w:t>Intercept, ConditionOfInterest</w:t>
            </w:r>
          </w:p>
        </w:tc>
        <w:tc>
          <w:tcPr>
            <w:tcW w:w="3960" w:type="dxa"/>
          </w:tcPr>
          <w:p w14:paraId="61F80B7F" w14:textId="686190E1" w:rsidR="00291340" w:rsidRDefault="00291340" w:rsidP="00291340">
            <w:pPr>
              <w:jc w:val="both"/>
              <w:rPr>
                <w:noProof/>
              </w:rPr>
            </w:pPr>
            <w:r>
              <w:rPr>
                <w:noProof/>
              </w:rPr>
              <w:t>Intercept</w:t>
            </w:r>
          </w:p>
        </w:tc>
      </w:tr>
      <w:tr w:rsidR="00291340" w14:paraId="2A862041" w14:textId="77777777" w:rsidTr="00291340">
        <w:tc>
          <w:tcPr>
            <w:tcW w:w="1165" w:type="dxa"/>
          </w:tcPr>
          <w:p w14:paraId="350FCCF2" w14:textId="211CE852" w:rsidR="00291340" w:rsidRPr="00291340" w:rsidRDefault="00291340" w:rsidP="00291340">
            <w:pPr>
              <w:jc w:val="both"/>
              <w:rPr>
                <w:i/>
                <w:iCs/>
                <w:noProof/>
              </w:rPr>
            </w:pPr>
            <w:r w:rsidRPr="00291340">
              <w:rPr>
                <w:i/>
                <w:iCs/>
                <w:noProof/>
              </w:rPr>
              <w:t>M18</w:t>
            </w:r>
          </w:p>
        </w:tc>
        <w:tc>
          <w:tcPr>
            <w:tcW w:w="4320" w:type="dxa"/>
          </w:tcPr>
          <w:p w14:paraId="3A363855" w14:textId="0D22C7BB" w:rsidR="00291340" w:rsidRDefault="00291340" w:rsidP="00291340">
            <w:pPr>
              <w:jc w:val="both"/>
              <w:rPr>
                <w:noProof/>
              </w:rPr>
            </w:pPr>
            <w:r>
              <w:rPr>
                <w:noProof/>
              </w:rPr>
              <w:t>Intercept, ConditionOfInterest</w:t>
            </w:r>
          </w:p>
        </w:tc>
        <w:tc>
          <w:tcPr>
            <w:tcW w:w="3960" w:type="dxa"/>
          </w:tcPr>
          <w:p w14:paraId="4D1BD53E" w14:textId="41DA8938" w:rsidR="00291340" w:rsidRDefault="00291340" w:rsidP="00291340">
            <w:pPr>
              <w:jc w:val="both"/>
              <w:rPr>
                <w:noProof/>
              </w:rPr>
            </w:pPr>
            <w:r>
              <w:rPr>
                <w:noProof/>
              </w:rPr>
              <w:t>Intercept, Difference</w:t>
            </w:r>
          </w:p>
        </w:tc>
      </w:tr>
      <w:tr w:rsidR="00291340" w14:paraId="1514335D" w14:textId="77777777" w:rsidTr="00291340">
        <w:tc>
          <w:tcPr>
            <w:tcW w:w="1165" w:type="dxa"/>
          </w:tcPr>
          <w:p w14:paraId="76903174" w14:textId="77481A19" w:rsidR="00291340" w:rsidRPr="00291340" w:rsidRDefault="00291340" w:rsidP="00291340">
            <w:pPr>
              <w:jc w:val="both"/>
              <w:rPr>
                <w:i/>
                <w:iCs/>
                <w:noProof/>
              </w:rPr>
            </w:pPr>
            <w:r w:rsidRPr="00291340">
              <w:rPr>
                <w:i/>
                <w:iCs/>
                <w:noProof/>
              </w:rPr>
              <w:t>M19</w:t>
            </w:r>
          </w:p>
        </w:tc>
        <w:tc>
          <w:tcPr>
            <w:tcW w:w="4320" w:type="dxa"/>
          </w:tcPr>
          <w:p w14:paraId="14C63929" w14:textId="0A5500AB" w:rsidR="00291340" w:rsidRDefault="00291340" w:rsidP="00291340">
            <w:pPr>
              <w:jc w:val="both"/>
              <w:rPr>
                <w:noProof/>
              </w:rPr>
            </w:pPr>
            <w:r>
              <w:rPr>
                <w:noProof/>
              </w:rPr>
              <w:t>Intercept, ConditionOfInterest</w:t>
            </w:r>
          </w:p>
        </w:tc>
        <w:tc>
          <w:tcPr>
            <w:tcW w:w="3960" w:type="dxa"/>
          </w:tcPr>
          <w:p w14:paraId="138BA3DA" w14:textId="6E92B6AA" w:rsidR="00291340" w:rsidRDefault="00291340" w:rsidP="00291340">
            <w:pPr>
              <w:jc w:val="both"/>
              <w:rPr>
                <w:noProof/>
              </w:rPr>
            </w:pPr>
            <w:r>
              <w:rPr>
                <w:noProof/>
              </w:rPr>
              <w:t>Intercept, ConditionOfInterest</w:t>
            </w:r>
          </w:p>
        </w:tc>
      </w:tr>
      <w:tr w:rsidR="00291340" w14:paraId="33BCF69F" w14:textId="77777777" w:rsidTr="00291340">
        <w:tc>
          <w:tcPr>
            <w:tcW w:w="1165" w:type="dxa"/>
          </w:tcPr>
          <w:p w14:paraId="430334D3" w14:textId="617087FB" w:rsidR="00291340" w:rsidRPr="00291340" w:rsidRDefault="00291340" w:rsidP="00291340">
            <w:pPr>
              <w:jc w:val="both"/>
              <w:rPr>
                <w:i/>
                <w:iCs/>
                <w:noProof/>
              </w:rPr>
            </w:pPr>
            <w:r w:rsidRPr="00291340">
              <w:rPr>
                <w:i/>
                <w:iCs/>
                <w:noProof/>
              </w:rPr>
              <w:t>M20</w:t>
            </w:r>
          </w:p>
        </w:tc>
        <w:tc>
          <w:tcPr>
            <w:tcW w:w="4320" w:type="dxa"/>
          </w:tcPr>
          <w:p w14:paraId="6D0E6BC6" w14:textId="7A074848" w:rsidR="00291340" w:rsidRDefault="00291340" w:rsidP="00291340">
            <w:pPr>
              <w:jc w:val="both"/>
              <w:rPr>
                <w:noProof/>
              </w:rPr>
            </w:pPr>
            <w:r>
              <w:rPr>
                <w:noProof/>
              </w:rPr>
              <w:t>Intercept, ConditionOfInterest</w:t>
            </w:r>
          </w:p>
        </w:tc>
        <w:tc>
          <w:tcPr>
            <w:tcW w:w="3960" w:type="dxa"/>
          </w:tcPr>
          <w:p w14:paraId="5D498510" w14:textId="3CBAE9C2" w:rsidR="00291340" w:rsidRDefault="00291340" w:rsidP="00291340">
            <w:pPr>
              <w:jc w:val="both"/>
              <w:rPr>
                <w:noProof/>
              </w:rPr>
            </w:pPr>
            <w:r>
              <w:rPr>
                <w:noProof/>
              </w:rPr>
              <w:t>Intercept, Difference, ConditionOfInterest</w:t>
            </w:r>
          </w:p>
        </w:tc>
      </w:tr>
      <w:tr w:rsidR="00291340" w14:paraId="6C339016" w14:textId="77777777" w:rsidTr="00291340">
        <w:tc>
          <w:tcPr>
            <w:tcW w:w="1165" w:type="dxa"/>
          </w:tcPr>
          <w:p w14:paraId="734E0F0B" w14:textId="4BBAA8CF" w:rsidR="00291340" w:rsidRPr="00291340" w:rsidRDefault="00291340" w:rsidP="00291340">
            <w:pPr>
              <w:jc w:val="both"/>
              <w:rPr>
                <w:i/>
                <w:iCs/>
                <w:noProof/>
              </w:rPr>
            </w:pPr>
            <w:r w:rsidRPr="00291340">
              <w:rPr>
                <w:i/>
                <w:iCs/>
                <w:noProof/>
              </w:rPr>
              <w:t>M21</w:t>
            </w:r>
          </w:p>
        </w:tc>
        <w:tc>
          <w:tcPr>
            <w:tcW w:w="4320" w:type="dxa"/>
          </w:tcPr>
          <w:p w14:paraId="14A41EAC" w14:textId="046CD9C9" w:rsidR="00291340" w:rsidRDefault="00291340" w:rsidP="00291340">
            <w:pPr>
              <w:jc w:val="both"/>
              <w:rPr>
                <w:noProof/>
              </w:rPr>
            </w:pPr>
            <w:r>
              <w:rPr>
                <w:noProof/>
              </w:rPr>
              <w:t>Intercept, Difference, ConditionOfInterest</w:t>
            </w:r>
          </w:p>
        </w:tc>
        <w:tc>
          <w:tcPr>
            <w:tcW w:w="3960" w:type="dxa"/>
          </w:tcPr>
          <w:p w14:paraId="773961C1" w14:textId="5257023B" w:rsidR="00291340" w:rsidRDefault="00291340" w:rsidP="00291340">
            <w:pPr>
              <w:jc w:val="both"/>
              <w:rPr>
                <w:noProof/>
              </w:rPr>
            </w:pPr>
            <w:r>
              <w:rPr>
                <w:noProof/>
              </w:rPr>
              <w:t>-</w:t>
            </w:r>
          </w:p>
        </w:tc>
      </w:tr>
      <w:tr w:rsidR="00291340" w14:paraId="4F4213D0" w14:textId="77777777" w:rsidTr="00291340">
        <w:tc>
          <w:tcPr>
            <w:tcW w:w="1165" w:type="dxa"/>
          </w:tcPr>
          <w:p w14:paraId="112B850B" w14:textId="7F1E0949" w:rsidR="00291340" w:rsidRPr="00291340" w:rsidRDefault="00291340" w:rsidP="00291340">
            <w:pPr>
              <w:jc w:val="both"/>
              <w:rPr>
                <w:i/>
                <w:iCs/>
                <w:noProof/>
              </w:rPr>
            </w:pPr>
            <w:r w:rsidRPr="00291340">
              <w:rPr>
                <w:i/>
                <w:iCs/>
                <w:noProof/>
              </w:rPr>
              <w:t>M22</w:t>
            </w:r>
          </w:p>
        </w:tc>
        <w:tc>
          <w:tcPr>
            <w:tcW w:w="4320" w:type="dxa"/>
          </w:tcPr>
          <w:p w14:paraId="4D9BC3F2" w14:textId="5EEBAF96" w:rsidR="00291340" w:rsidRDefault="00291340" w:rsidP="00291340">
            <w:pPr>
              <w:jc w:val="both"/>
              <w:rPr>
                <w:noProof/>
              </w:rPr>
            </w:pPr>
            <w:r>
              <w:rPr>
                <w:noProof/>
              </w:rPr>
              <w:t>Intercept, Difference, ConditionOfInterest</w:t>
            </w:r>
          </w:p>
        </w:tc>
        <w:tc>
          <w:tcPr>
            <w:tcW w:w="3960" w:type="dxa"/>
          </w:tcPr>
          <w:p w14:paraId="6BB909A8" w14:textId="4AA430E4" w:rsidR="00291340" w:rsidRDefault="00291340" w:rsidP="00291340">
            <w:pPr>
              <w:jc w:val="both"/>
              <w:rPr>
                <w:noProof/>
              </w:rPr>
            </w:pPr>
            <w:r>
              <w:rPr>
                <w:noProof/>
              </w:rPr>
              <w:t>Intercept</w:t>
            </w:r>
          </w:p>
        </w:tc>
      </w:tr>
      <w:tr w:rsidR="00291340" w14:paraId="0666F47B" w14:textId="77777777" w:rsidTr="00291340">
        <w:tc>
          <w:tcPr>
            <w:tcW w:w="1165" w:type="dxa"/>
          </w:tcPr>
          <w:p w14:paraId="34FEE91B" w14:textId="3DD84056" w:rsidR="00291340" w:rsidRPr="00291340" w:rsidRDefault="00291340" w:rsidP="00291340">
            <w:pPr>
              <w:jc w:val="both"/>
              <w:rPr>
                <w:i/>
                <w:iCs/>
                <w:noProof/>
              </w:rPr>
            </w:pPr>
            <w:r w:rsidRPr="00291340">
              <w:rPr>
                <w:i/>
                <w:iCs/>
                <w:noProof/>
              </w:rPr>
              <w:t>M23</w:t>
            </w:r>
          </w:p>
        </w:tc>
        <w:tc>
          <w:tcPr>
            <w:tcW w:w="4320" w:type="dxa"/>
          </w:tcPr>
          <w:p w14:paraId="324182C8" w14:textId="12BBF6D8" w:rsidR="00291340" w:rsidRDefault="00291340" w:rsidP="00291340">
            <w:pPr>
              <w:jc w:val="both"/>
              <w:rPr>
                <w:noProof/>
              </w:rPr>
            </w:pPr>
            <w:r>
              <w:rPr>
                <w:noProof/>
              </w:rPr>
              <w:t>Intercept, Difference, ConditionOfInterest</w:t>
            </w:r>
          </w:p>
        </w:tc>
        <w:tc>
          <w:tcPr>
            <w:tcW w:w="3960" w:type="dxa"/>
          </w:tcPr>
          <w:p w14:paraId="1643018F" w14:textId="22E89130" w:rsidR="00291340" w:rsidRDefault="00291340" w:rsidP="00291340">
            <w:pPr>
              <w:jc w:val="both"/>
              <w:rPr>
                <w:noProof/>
              </w:rPr>
            </w:pPr>
            <w:r>
              <w:rPr>
                <w:noProof/>
              </w:rPr>
              <w:t>Intercept, Difference</w:t>
            </w:r>
          </w:p>
        </w:tc>
      </w:tr>
      <w:tr w:rsidR="00291340" w14:paraId="18A13948" w14:textId="77777777" w:rsidTr="00291340">
        <w:tc>
          <w:tcPr>
            <w:tcW w:w="1165" w:type="dxa"/>
          </w:tcPr>
          <w:p w14:paraId="36BDC782" w14:textId="089EC80D" w:rsidR="00291340" w:rsidRPr="00291340" w:rsidRDefault="00291340" w:rsidP="00291340">
            <w:pPr>
              <w:jc w:val="both"/>
              <w:rPr>
                <w:i/>
                <w:iCs/>
                <w:noProof/>
              </w:rPr>
            </w:pPr>
            <w:r w:rsidRPr="00291340">
              <w:rPr>
                <w:i/>
                <w:iCs/>
                <w:noProof/>
              </w:rPr>
              <w:t>M24</w:t>
            </w:r>
          </w:p>
        </w:tc>
        <w:tc>
          <w:tcPr>
            <w:tcW w:w="4320" w:type="dxa"/>
          </w:tcPr>
          <w:p w14:paraId="299BA23D" w14:textId="4FF97EC8" w:rsidR="00291340" w:rsidRDefault="00291340" w:rsidP="00291340">
            <w:pPr>
              <w:jc w:val="both"/>
              <w:rPr>
                <w:noProof/>
              </w:rPr>
            </w:pPr>
            <w:r>
              <w:rPr>
                <w:noProof/>
              </w:rPr>
              <w:t>Intercept, Difference, ConditionOfInterest</w:t>
            </w:r>
          </w:p>
        </w:tc>
        <w:tc>
          <w:tcPr>
            <w:tcW w:w="3960" w:type="dxa"/>
          </w:tcPr>
          <w:p w14:paraId="52ABDA19" w14:textId="648B44E0" w:rsidR="00291340" w:rsidRDefault="00291340" w:rsidP="00291340">
            <w:pPr>
              <w:jc w:val="both"/>
              <w:rPr>
                <w:noProof/>
              </w:rPr>
            </w:pPr>
            <w:r>
              <w:rPr>
                <w:noProof/>
              </w:rPr>
              <w:t>Intercept, ConditionOfInterest</w:t>
            </w:r>
          </w:p>
        </w:tc>
      </w:tr>
      <w:tr w:rsidR="00291340" w14:paraId="4EE9CA64" w14:textId="77777777" w:rsidTr="00291340">
        <w:tc>
          <w:tcPr>
            <w:tcW w:w="1165" w:type="dxa"/>
          </w:tcPr>
          <w:p w14:paraId="7C1F3507" w14:textId="03CC100D" w:rsidR="00291340" w:rsidRPr="00291340" w:rsidRDefault="00291340" w:rsidP="00291340">
            <w:pPr>
              <w:jc w:val="both"/>
              <w:rPr>
                <w:i/>
                <w:iCs/>
                <w:noProof/>
              </w:rPr>
            </w:pPr>
            <w:r w:rsidRPr="00291340">
              <w:rPr>
                <w:i/>
                <w:iCs/>
                <w:noProof/>
              </w:rPr>
              <w:t>M25</w:t>
            </w:r>
          </w:p>
        </w:tc>
        <w:tc>
          <w:tcPr>
            <w:tcW w:w="4320" w:type="dxa"/>
          </w:tcPr>
          <w:p w14:paraId="54423E62" w14:textId="31818EFB" w:rsidR="00291340" w:rsidRDefault="00291340" w:rsidP="00291340">
            <w:pPr>
              <w:jc w:val="both"/>
              <w:rPr>
                <w:noProof/>
              </w:rPr>
            </w:pPr>
            <w:r>
              <w:rPr>
                <w:noProof/>
              </w:rPr>
              <w:t>Intercept, Difference, ConditionOfInterest</w:t>
            </w:r>
          </w:p>
        </w:tc>
        <w:tc>
          <w:tcPr>
            <w:tcW w:w="3960" w:type="dxa"/>
          </w:tcPr>
          <w:p w14:paraId="0C6024B9" w14:textId="3AC961CC" w:rsidR="00291340" w:rsidRDefault="00291340" w:rsidP="0089639D">
            <w:pPr>
              <w:keepNext/>
              <w:jc w:val="both"/>
              <w:rPr>
                <w:noProof/>
              </w:rPr>
            </w:pPr>
            <w:r>
              <w:rPr>
                <w:noProof/>
              </w:rPr>
              <w:t>Intercept, Difference, ConditionOfInterest</w:t>
            </w:r>
          </w:p>
        </w:tc>
      </w:tr>
    </w:tbl>
    <w:p w14:paraId="656FD925" w14:textId="09B50EE2" w:rsidR="00DA0E54" w:rsidRDefault="0089639D" w:rsidP="0089639D">
      <w:pPr>
        <w:pStyle w:val="Caption"/>
        <w:rPr>
          <w:noProof/>
        </w:rPr>
      </w:pPr>
      <w:bookmarkStart w:id="19" w:name="_Ref47731993"/>
      <w:r>
        <w:t xml:space="preserve">Table </w:t>
      </w:r>
      <w:fldSimple w:instr=" SEQ Table \* ARABIC ">
        <w:r>
          <w:rPr>
            <w:noProof/>
          </w:rPr>
          <w:t>1</w:t>
        </w:r>
      </w:fldSimple>
      <w:bookmarkEnd w:id="19"/>
      <w:r>
        <w:t xml:space="preserve">: Specification of different models. The first column indicates the model names, the second column indicates the random effects per </w:t>
      </w:r>
      <w:proofErr w:type="spellStart"/>
      <w:proofErr w:type="gramStart"/>
      <w:r>
        <w:t>StandardValues</w:t>
      </w:r>
      <w:proofErr w:type="spellEnd"/>
      <w:proofErr w:type="gramEnd"/>
      <w:r>
        <w:t xml:space="preserve"> and the third column shows the random effects per ID.</w:t>
      </w:r>
    </w:p>
    <w:p w14:paraId="5540577E" w14:textId="29D3FE8E" w:rsidR="0089639D" w:rsidRDefault="008174A1" w:rsidP="000B28DC">
      <w:pPr>
        <w:jc w:val="both"/>
        <w:rPr>
          <w:noProof/>
        </w:rPr>
      </w:pPr>
      <w:r>
        <w:rPr>
          <w:b/>
          <w:bCs/>
          <w:noProof/>
        </w:rPr>
        <w:t>Conclusions</w:t>
      </w:r>
      <w:r w:rsidR="0089639D">
        <w:rPr>
          <w:noProof/>
        </w:rPr>
        <w:t xml:space="preserve"> – </w:t>
      </w:r>
      <w:r w:rsidR="00962AC6">
        <w:rPr>
          <w:noProof/>
        </w:rPr>
        <w:t xml:space="preserve">Overall, despite the slightly elevated false positive rate, M15 (with random intercepts and random slopes for Difference per StandardValues and random intercepts and random slopes for Difference and ConditionOfInterest per ID, along with Difference, ConditionOfInterest and their </w:t>
      </w:r>
      <w:r w:rsidR="00962AC6">
        <w:rPr>
          <w:noProof/>
        </w:rPr>
        <w:lastRenderedPageBreak/>
        <w:t>interaction as fixed effects) seems to be the best model specification for our purposes: it recovers accurate and precise estimates, associated with low standard errors, high power and the lowest AIC values.</w:t>
      </w:r>
    </w:p>
    <w:p w14:paraId="24A8AE73" w14:textId="58B36B53" w:rsidR="00DB0A11" w:rsidRDefault="00DB0A11" w:rsidP="00DB0A11">
      <w:pPr>
        <w:pStyle w:val="Heading2"/>
      </w:pPr>
      <w:bookmarkStart w:id="20" w:name="_Toc53888655"/>
      <w:r>
        <w:t>Bayesian Linear Mixed Modelling</w:t>
      </w:r>
      <w:bookmarkEnd w:id="20"/>
    </w:p>
    <w:p w14:paraId="30F88784" w14:textId="189102E4" w:rsidR="009C0D5A" w:rsidRDefault="00DB0A11" w:rsidP="000B28DC">
      <w:pPr>
        <w:jc w:val="both"/>
        <w:rPr>
          <w:noProof/>
        </w:rPr>
      </w:pPr>
      <w:r>
        <w:rPr>
          <w:noProof/>
        </w:rPr>
        <w:t>Finally, there are Bayesian methods of estimating JND and PSE</w:t>
      </w:r>
      <w:r w:rsidR="00E61426">
        <w:rPr>
          <w:noProof/>
        </w:rPr>
        <w:t xml:space="preserve"> that rely on Monte Carlo Markov Chain  (MCMC) modelling</w:t>
      </w:r>
      <w:r>
        <w:rPr>
          <w:noProof/>
        </w:rPr>
        <w:t xml:space="preserve">. Particularly the brms package </w:t>
      </w:r>
      <w:r>
        <w:rPr>
          <w:noProof/>
        </w:rPr>
        <w:fldChar w:fldCharType="begin" w:fldLock="1"/>
      </w:r>
      <w:r w:rsidR="008F4C8E">
        <w:rPr>
          <w:noProof/>
        </w:rPr>
        <w:instrText>ADDIN CSL_CITATION {"citationItems":[{"id":"ITEM-1","itemData":{"DOI":"10.32614/rj-2018-017","ISSN":"20734859","abstract":"The brms package allows R users to easily specify a wide range of Bayesian single-level and multilevel models which are fit with the probabilistic programming language Stan behind the scenes. Several response distributions are supported, of which all parameters (e.g., location, scale, and shape) can be predicted. Non-linear relationships may be specified using non-linear predictor terms or semi-parametric approaches such as splines or Gaussian processes. Multivariate models can be fi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author":[{"dropping-particle":"","family":"Bürkner","given":"Paul Christian","non-dropping-particle":"","parse-names":false,"suffix":""}],"container-title":"R Journal","id":"ITEM-1","issue":"1","issued":{"date-parts":[["2018"]]},"page":"395-411","title":"Advanced Bayesian multilevel modeling with the R package brms","type":"article-journal","volume":"10"},"uris":["http://www.mendeley.com/documents/?uuid=cada382b-57a6-46f5-b4f3-cb35d401778f"]}],"mendeley":{"formattedCitation":"(Bürkner, 2018)","plainTextFormattedCitation":"(Bürkner, 2018)","previouslyFormattedCitation":"(Bürkner, 2018)"},"properties":{"noteIndex":0},"schema":"https://github.com/citation-style-language/schema/raw/master/csl-citation.json"}</w:instrText>
      </w:r>
      <w:r>
        <w:rPr>
          <w:noProof/>
        </w:rPr>
        <w:fldChar w:fldCharType="separate"/>
      </w:r>
      <w:r w:rsidRPr="00DB0A11">
        <w:rPr>
          <w:noProof/>
        </w:rPr>
        <w:t>(Bürkner, 2018)</w:t>
      </w:r>
      <w:r>
        <w:rPr>
          <w:noProof/>
        </w:rPr>
        <w:fldChar w:fldCharType="end"/>
      </w:r>
      <w:r>
        <w:rPr>
          <w:noProof/>
        </w:rPr>
        <w:t xml:space="preserve"> for R is an interesting alternative that</w:t>
      </w:r>
      <w:r w:rsidR="0094129D">
        <w:rPr>
          <w:noProof/>
        </w:rPr>
        <w:t xml:space="preserve">, </w:t>
      </w:r>
      <w:r>
        <w:rPr>
          <w:noProof/>
        </w:rPr>
        <w:t xml:space="preserve">due </w:t>
      </w:r>
      <w:r w:rsidR="0074482F">
        <w:rPr>
          <w:noProof/>
        </w:rPr>
        <w:t xml:space="preserve">to </w:t>
      </w:r>
      <w:r>
        <w:rPr>
          <w:noProof/>
        </w:rPr>
        <w:t>its similar syntax</w:t>
      </w:r>
      <w:r w:rsidR="0094129D">
        <w:rPr>
          <w:noProof/>
        </w:rPr>
        <w:t>, is</w:t>
      </w:r>
      <w:r>
        <w:rPr>
          <w:noProof/>
        </w:rPr>
        <w:t xml:space="preserve"> very user-friendly for lme4 users.</w:t>
      </w:r>
      <w:r w:rsidR="0074482F">
        <w:rPr>
          <w:noProof/>
        </w:rPr>
        <w:t xml:space="preserve"> brms offers an interface for the package rstan </w:t>
      </w:r>
      <w:r w:rsidR="0074482F">
        <w:rPr>
          <w:noProof/>
        </w:rPr>
        <w:fldChar w:fldCharType="begin" w:fldLock="1"/>
      </w:r>
      <w:r w:rsidR="001849FC">
        <w:rPr>
          <w:noProof/>
        </w:rPr>
        <w:instrText>ADDIN CSL_CITATION {"citationItems":[{"id":"ITEM-1","itemData":{"abstract":"In this vignette we present the RStan package rstan for using Stan in R. Stan is a package for obtaining Bayesian inference using the No-U-Turn sampler, a variant of Hamiltonian Monte Carlo. We illustrate the features of RStan through an example in Gelman et al. (2003).","author":[{"dropping-particle":"","family":"Stan Development Team","given":"","non-dropping-particle":"","parse-names":false,"suffix":""}],"id":"ITEM-1","issued":{"date-parts":[["2016"]]},"page":"1-23","title":"Stan: the R interface to Stan. R package version 2.14.1","type":"article-journal"},"uris":["http://www.mendeley.com/documents/?uuid=fb3239f5-d574-4b57-81fc-35b33fa798d9"]}],"mendeley":{"formattedCitation":"(Stan Development Team, 2016)","plainTextFormattedCitation":"(Stan Development Team, 2016)","previouslyFormattedCitation":"(Stan Development Team, 2016)"},"properties":{"noteIndex":0},"schema":"https://github.com/citation-style-language/schema/raw/master/csl-citation.json"}</w:instrText>
      </w:r>
      <w:r w:rsidR="0074482F">
        <w:rPr>
          <w:noProof/>
        </w:rPr>
        <w:fldChar w:fldCharType="separate"/>
      </w:r>
      <w:r w:rsidR="0074482F" w:rsidRPr="0074482F">
        <w:rPr>
          <w:noProof/>
        </w:rPr>
        <w:t>(Stan Development Team, 2016)</w:t>
      </w:r>
      <w:r w:rsidR="0074482F">
        <w:rPr>
          <w:noProof/>
        </w:rPr>
        <w:fldChar w:fldCharType="end"/>
      </w:r>
      <w:r w:rsidR="0074482F">
        <w:rPr>
          <w:noProof/>
        </w:rPr>
        <w:t>, which is based on the probabilistic programming language Stan.</w:t>
      </w:r>
      <w:r w:rsidR="005A11FC">
        <w:rPr>
          <w:noProof/>
        </w:rPr>
        <w:t xml:space="preserve"> The usage of brms is very similar to lme4, but users are advised to be familiar with Bayesian statistics before analyzing data with brms. </w:t>
      </w:r>
      <w:r w:rsidR="005A11FC" w:rsidRPr="005A11FC">
        <w:rPr>
          <w:noProof/>
        </w:rPr>
        <w:t>The brms documentation provides an excellent starting point (https://paul-buerkner.github.io/brms/articles/brms_distreg.html), especially if you already have some general knowledge about Bayesian analysis, but it focusses on apply</w:t>
      </w:r>
      <w:r w:rsidR="00E61426">
        <w:rPr>
          <w:noProof/>
        </w:rPr>
        <w:t>ing</w:t>
      </w:r>
      <w:r w:rsidR="005A11FC" w:rsidRPr="005A11FC">
        <w:rPr>
          <w:noProof/>
        </w:rPr>
        <w:t xml:space="preserve"> the package correctly and is therefore by no means complete. For a more exhaustive reading, we recommend</w:t>
      </w:r>
      <w:r w:rsidR="005A11FC">
        <w:rPr>
          <w:noProof/>
        </w:rPr>
        <w:t xml:space="preserve">, for example, </w:t>
      </w:r>
      <w:r w:rsidR="001849FC">
        <w:rPr>
          <w:noProof/>
        </w:rPr>
        <w:t xml:space="preserve">Spiegelhalter &amp; Reis’ book on Bayesian Statistics </w:t>
      </w:r>
      <w:r w:rsidR="001849FC">
        <w:rPr>
          <w:noProof/>
        </w:rPr>
        <w:fldChar w:fldCharType="begin" w:fldLock="1"/>
      </w:r>
      <w:r w:rsidR="001849FC">
        <w:rPr>
          <w:noProof/>
        </w:rPr>
        <w:instrText>ADDIN CSL_CITATION {"citationItems":[{"id":"ITEM-1","itemData":{"DOI":"10.4249/scholarpedia.5230","ISSN":"1941-6016","abstract":"Bayesian statistics is a system for describing epistemological uncertainty using the mathematical language of probability. In the 'Bayesian paradigm,' degrees of belief in states of nature are specified; these are non-negative, and the total belief in all states of nature is fixed to be one. Bayesian statistical methods start with existing 'prior' beliefs, and update these using data to give 'posterior' beliefs, which may be used as the basis for inferential decisions.","author":[{"dropping-particle":"","family":"Spiegelhalter","given":"David","non-dropping-particle":"","parse-names":false,"suffix":""},{"dropping-particle":"","family":"Rice","given":"Kenneth","non-dropping-particle":"","parse-names":false,"suffix":""}],"container-title":"Scholarpedia","id":"ITEM-1","issue":"8","issued":{"date-parts":[["2009"]]},"page":"5230","title":"Bayesian statistics","type":"article-journal","volume":"4"},"uris":["http://www.mendeley.com/documents/?uuid=ed442a58-7d0d-4cd7-b493-dcda40629ef1"]}],"mendeley":{"formattedCitation":"(Spiegelhalter &amp; Rice, 2009)","plainTextFormattedCitation":"(Spiegelhalter &amp; Rice, 2009)","previouslyFormattedCitation":"(Spiegelhalter &amp; Rice, 2009)"},"properties":{"noteIndex":0},"schema":"https://github.com/citation-style-language/schema/raw/master/csl-citation.json"}</w:instrText>
      </w:r>
      <w:r w:rsidR="001849FC">
        <w:rPr>
          <w:noProof/>
        </w:rPr>
        <w:fldChar w:fldCharType="separate"/>
      </w:r>
      <w:r w:rsidR="001849FC" w:rsidRPr="001849FC">
        <w:rPr>
          <w:noProof/>
        </w:rPr>
        <w:t>(Spiegelhalter &amp; Rice, 2009)</w:t>
      </w:r>
      <w:r w:rsidR="001849FC">
        <w:rPr>
          <w:noProof/>
        </w:rPr>
        <w:fldChar w:fldCharType="end"/>
      </w:r>
      <w:r w:rsidR="001849FC">
        <w:rPr>
          <w:noProof/>
        </w:rPr>
        <w:t>.</w:t>
      </w:r>
    </w:p>
    <w:p w14:paraId="760D3721" w14:textId="09A772EA" w:rsidR="001849FC" w:rsidRDefault="001849FC" w:rsidP="000B28DC">
      <w:pPr>
        <w:jc w:val="both"/>
        <w:rPr>
          <w:noProof/>
        </w:rPr>
      </w:pPr>
      <w:r>
        <w:rPr>
          <w:noProof/>
        </w:rPr>
        <w:t xml:space="preserve">To fit a Bayesian Generalized Linear Mixed Model that resembles the ones discussed above in structure, we first install and load the packages rstan </w:t>
      </w:r>
      <w:r>
        <w:rPr>
          <w:noProof/>
        </w:rPr>
        <w:fldChar w:fldCharType="begin" w:fldLock="1"/>
      </w:r>
      <w:r>
        <w:rPr>
          <w:noProof/>
        </w:rPr>
        <w:instrText>ADDIN CSL_CITATION {"citationItems":[{"id":"ITEM-1","itemData":{"abstract":"In this vignette we present the RStan package rstan for using Stan in R. Stan is a package for obtaining Bayesian inference using the No-U-Turn sampler, a variant of Hamiltonian Monte Carlo. We illustrate the features of RStan through an example in Gelman et al. (2003).","author":[{"dropping-particle":"","family":"Stan Development Team","given":"","non-dropping-particle":"","parse-names":false,"suffix":""}],"id":"ITEM-1","issued":{"date-parts":[["2016"]]},"page":"1-23","title":"Stan: the R interface to Stan. R package version 2.14.1","type":"article-journal"},"uris":["http://www.mendeley.com/documents/?uuid=fb3239f5-d574-4b57-81fc-35b33fa798d9"]}],"mendeley":{"formattedCitation":"(Stan Development Team, 2016)","plainTextFormattedCitation":"(Stan Development Team, 2016)","previouslyFormattedCitation":"(Stan Development Team, 2016)"},"properties":{"noteIndex":0},"schema":"https://github.com/citation-style-language/schema/raw/master/csl-citation.json"}</w:instrText>
      </w:r>
      <w:r>
        <w:rPr>
          <w:noProof/>
        </w:rPr>
        <w:fldChar w:fldCharType="separate"/>
      </w:r>
      <w:r w:rsidRPr="001849FC">
        <w:rPr>
          <w:noProof/>
        </w:rPr>
        <w:t>(Stan Development Team, 2016)</w:t>
      </w:r>
      <w:r>
        <w:rPr>
          <w:noProof/>
        </w:rPr>
        <w:fldChar w:fldCharType="end"/>
      </w:r>
      <w:r>
        <w:rPr>
          <w:noProof/>
        </w:rPr>
        <w:t xml:space="preserve"> and brms </w:t>
      </w:r>
      <w:r>
        <w:rPr>
          <w:noProof/>
        </w:rPr>
        <w:fldChar w:fldCharType="begin" w:fldLock="1"/>
      </w:r>
      <w:r w:rsidR="0077031D">
        <w:rPr>
          <w:noProof/>
        </w:rPr>
        <w:instrText>ADDIN CSL_CITATION {"citationItems":[{"id":"ITEM-1","itemData":{"DOI":"10.32614/rj-2018-017","ISSN":"20734859","abstract":"The brms package allows R users to easily specify a wide range of Bayesian single-level and multilevel models which are fit with the probabilistic programming language Stan behind the scenes. Several response distributions are supported, of which all parameters (e.g., location, scale, and shape) can be predicted. Non-linear relationships may be specified using non-linear predictor terms or semi-parametric approaches such as splines or Gaussian processes. Multivariate models can be fi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author":[{"dropping-particle":"","family":"Bürkner","given":"Paul Christian","non-dropping-particle":"","parse-names":false,"suffix":""}],"container-title":"R Journal","id":"ITEM-1","issue":"1","issued":{"date-parts":[["2018"]]},"page":"395-411","title":"Advanced Bayesian multilevel modeling with the R package brms","type":"article-journal","volume":"10"},"uris":["http://www.mendeley.com/documents/?uuid=cada382b-57a6-46f5-b4f3-cb35d401778f"]}],"mendeley":{"formattedCitation":"(Bürkner, 2018)","plainTextFormattedCitation":"(Bürkner, 2018)","previouslyFormattedCitation":"(Bürkner, 2018)"},"properties":{"noteIndex":0},"schema":"https://github.com/citation-style-language/schema/raw/master/csl-citation.json"}</w:instrText>
      </w:r>
      <w:r>
        <w:rPr>
          <w:noProof/>
        </w:rPr>
        <w:fldChar w:fldCharType="separate"/>
      </w:r>
      <w:r w:rsidRPr="001849FC">
        <w:rPr>
          <w:noProof/>
        </w:rPr>
        <w:t>(Bürkner, 2018)</w:t>
      </w:r>
      <w:r>
        <w:rPr>
          <w:noProof/>
        </w:rPr>
        <w:fldChar w:fldCharType="end"/>
      </w:r>
      <w:r>
        <w:rPr>
          <w:noProof/>
        </w:rPr>
        <w:t>, and optimize the system for the fitting of Bayesian GLMMs.</w:t>
      </w:r>
    </w:p>
    <w:p w14:paraId="0C2503B3" w14:textId="77777777" w:rsidR="001849FC" w:rsidRPr="001849FC" w:rsidRDefault="001849FC" w:rsidP="001849FC">
      <w:pPr>
        <w:pStyle w:val="NoSpacing"/>
        <w:ind w:firstLine="720"/>
        <w:rPr>
          <w:rFonts w:ascii="Courier New" w:hAnsi="Courier New" w:cs="Courier New"/>
          <w:noProof/>
          <w:sz w:val="16"/>
          <w:szCs w:val="16"/>
        </w:rPr>
      </w:pPr>
      <w:r w:rsidRPr="001849FC">
        <w:rPr>
          <w:rFonts w:ascii="Courier New" w:hAnsi="Courier New" w:cs="Courier New"/>
          <w:noProof/>
          <w:sz w:val="16"/>
          <w:szCs w:val="16"/>
        </w:rPr>
        <w:t>require(brms)</w:t>
      </w:r>
    </w:p>
    <w:p w14:paraId="119C07D6" w14:textId="3217123B" w:rsidR="001849FC" w:rsidRDefault="001849FC" w:rsidP="001849FC">
      <w:pPr>
        <w:pStyle w:val="NoSpacing"/>
        <w:ind w:firstLine="720"/>
        <w:rPr>
          <w:rFonts w:ascii="Courier New" w:hAnsi="Courier New" w:cs="Courier New"/>
          <w:noProof/>
          <w:sz w:val="16"/>
          <w:szCs w:val="16"/>
        </w:rPr>
      </w:pPr>
      <w:r w:rsidRPr="001849FC">
        <w:rPr>
          <w:rFonts w:ascii="Courier New" w:hAnsi="Courier New" w:cs="Courier New"/>
          <w:noProof/>
          <w:sz w:val="16"/>
          <w:szCs w:val="16"/>
        </w:rPr>
        <w:t>require(rstan)</w:t>
      </w:r>
    </w:p>
    <w:p w14:paraId="7EEF2694" w14:textId="77777777" w:rsidR="001849FC" w:rsidRPr="001849FC" w:rsidRDefault="001849FC" w:rsidP="001849FC">
      <w:pPr>
        <w:pStyle w:val="NoSpacing"/>
        <w:ind w:firstLine="720"/>
        <w:rPr>
          <w:rFonts w:ascii="Courier New" w:hAnsi="Courier New" w:cs="Courier New"/>
          <w:noProof/>
          <w:sz w:val="16"/>
          <w:szCs w:val="16"/>
        </w:rPr>
      </w:pPr>
      <w:r w:rsidRPr="001849FC">
        <w:rPr>
          <w:rFonts w:ascii="Courier New" w:hAnsi="Courier New" w:cs="Courier New"/>
          <w:noProof/>
          <w:sz w:val="16"/>
          <w:szCs w:val="16"/>
        </w:rPr>
        <w:t>options(mc.cores = parallel::detectCores())</w:t>
      </w:r>
    </w:p>
    <w:p w14:paraId="37A80915" w14:textId="77777777" w:rsidR="001849FC" w:rsidRPr="001849FC" w:rsidRDefault="001849FC" w:rsidP="001849FC">
      <w:pPr>
        <w:pStyle w:val="NoSpacing"/>
        <w:ind w:firstLine="720"/>
        <w:rPr>
          <w:rFonts w:ascii="Courier New" w:hAnsi="Courier New" w:cs="Courier New"/>
          <w:noProof/>
          <w:sz w:val="16"/>
          <w:szCs w:val="16"/>
        </w:rPr>
      </w:pPr>
      <w:r w:rsidRPr="001849FC">
        <w:rPr>
          <w:rFonts w:ascii="Courier New" w:hAnsi="Courier New" w:cs="Courier New"/>
          <w:noProof/>
          <w:sz w:val="16"/>
          <w:szCs w:val="16"/>
        </w:rPr>
        <w:t>rstan_options(auto_write = TRUE)</w:t>
      </w:r>
    </w:p>
    <w:p w14:paraId="3A233E92" w14:textId="50D6028E" w:rsidR="001849FC" w:rsidRDefault="001849FC" w:rsidP="001849FC">
      <w:pPr>
        <w:pStyle w:val="NoSpacing"/>
        <w:ind w:firstLine="720"/>
        <w:rPr>
          <w:rFonts w:ascii="Courier New" w:hAnsi="Courier New" w:cs="Courier New"/>
          <w:noProof/>
          <w:sz w:val="16"/>
          <w:szCs w:val="16"/>
        </w:rPr>
      </w:pPr>
      <w:r w:rsidRPr="001849FC">
        <w:rPr>
          <w:rFonts w:ascii="Courier New" w:hAnsi="Courier New" w:cs="Courier New"/>
          <w:noProof/>
          <w:sz w:val="16"/>
          <w:szCs w:val="16"/>
        </w:rPr>
        <w:t>Sys.setenv(LOCAL_CPPFLAGS = '-march=corei7')</w:t>
      </w:r>
    </w:p>
    <w:p w14:paraId="3D2CEB89" w14:textId="77777777" w:rsidR="00E61426" w:rsidRPr="001849FC" w:rsidRDefault="00E61426" w:rsidP="001849FC">
      <w:pPr>
        <w:pStyle w:val="NoSpacing"/>
        <w:ind w:firstLine="720"/>
        <w:rPr>
          <w:rFonts w:ascii="Courier New" w:hAnsi="Courier New" w:cs="Courier New"/>
          <w:noProof/>
          <w:sz w:val="16"/>
          <w:szCs w:val="16"/>
        </w:rPr>
      </w:pPr>
    </w:p>
    <w:p w14:paraId="56166B6F" w14:textId="4EBE5C11" w:rsidR="00A00E3A" w:rsidRPr="00A00E3A" w:rsidRDefault="00A00E3A" w:rsidP="00A00E3A">
      <w:pPr>
        <w:jc w:val="both"/>
        <w:rPr>
          <w:noProof/>
        </w:rPr>
      </w:pPr>
      <w:r w:rsidRPr="00A00E3A">
        <w:rPr>
          <w:noProof/>
        </w:rPr>
        <w:t xml:space="preserve">brms allows Bayesian analysis based on the same principles as the GLMM approach described above. We can fit a model with </w:t>
      </w:r>
      <w:r w:rsidRPr="0094129D">
        <w:rPr>
          <w:rFonts w:ascii="Courier New" w:hAnsi="Courier New" w:cs="Courier New"/>
          <w:noProof/>
          <w:sz w:val="20"/>
          <w:szCs w:val="20"/>
        </w:rPr>
        <w:t>ConditionOfInterest</w:t>
      </w:r>
      <w:r w:rsidRPr="00A00E3A">
        <w:rPr>
          <w:noProof/>
        </w:rPr>
        <w:t xml:space="preserve">, </w:t>
      </w:r>
      <w:r w:rsidRPr="0094129D">
        <w:rPr>
          <w:rFonts w:ascii="Courier New" w:hAnsi="Courier New" w:cs="Courier New"/>
          <w:noProof/>
          <w:sz w:val="20"/>
          <w:szCs w:val="20"/>
        </w:rPr>
        <w:t>Difference</w:t>
      </w:r>
      <w:r w:rsidRPr="00A00E3A">
        <w:rPr>
          <w:noProof/>
        </w:rPr>
        <w:t xml:space="preserve"> and their interaction as main effects, and random intercepts and slopes for </w:t>
      </w:r>
      <w:r w:rsidRPr="0094129D">
        <w:rPr>
          <w:rFonts w:ascii="Courier New" w:hAnsi="Courier New" w:cs="Courier New"/>
          <w:noProof/>
          <w:sz w:val="20"/>
          <w:szCs w:val="20"/>
        </w:rPr>
        <w:t>Difference</w:t>
      </w:r>
      <w:r w:rsidRPr="00A00E3A">
        <w:rPr>
          <w:noProof/>
        </w:rPr>
        <w:t xml:space="preserve"> per participant </w:t>
      </w:r>
      <w:r w:rsidRPr="0094129D">
        <w:rPr>
          <w:rFonts w:ascii="Courier New" w:hAnsi="Courier New" w:cs="Courier New"/>
          <w:noProof/>
          <w:sz w:val="20"/>
          <w:szCs w:val="20"/>
        </w:rPr>
        <w:t>ID</w:t>
      </w:r>
      <w:r w:rsidRPr="00A00E3A">
        <w:rPr>
          <w:noProof/>
        </w:rPr>
        <w:t xml:space="preserve"> and </w:t>
      </w:r>
      <w:r w:rsidRPr="0094129D">
        <w:rPr>
          <w:rFonts w:ascii="Courier New" w:hAnsi="Courier New" w:cs="Courier New"/>
          <w:noProof/>
          <w:sz w:val="20"/>
          <w:szCs w:val="20"/>
        </w:rPr>
        <w:t>StandardValues</w:t>
      </w:r>
      <w:r w:rsidRPr="00A00E3A">
        <w:rPr>
          <w:noProof/>
        </w:rPr>
        <w:t xml:space="preserve"> as random effects.</w:t>
      </w:r>
    </w:p>
    <w:p w14:paraId="6B62A7DC" w14:textId="77777777" w:rsidR="00A00E3A" w:rsidRDefault="00A00E3A" w:rsidP="00A00E3A">
      <w:pPr>
        <w:pStyle w:val="NoSpacing"/>
        <w:ind w:firstLine="720"/>
        <w:rPr>
          <w:rFonts w:ascii="Courier New" w:hAnsi="Courier New" w:cs="Courier New"/>
          <w:noProof/>
          <w:sz w:val="16"/>
          <w:szCs w:val="16"/>
        </w:rPr>
      </w:pPr>
      <w:r w:rsidRPr="00A00E3A">
        <w:rPr>
          <w:rFonts w:ascii="Courier New" w:hAnsi="Courier New" w:cs="Courier New"/>
          <w:noProof/>
          <w:sz w:val="16"/>
          <w:szCs w:val="16"/>
        </w:rPr>
        <w:t>BayesianGLMM = brm(bf(Yes ~ ConditionOfInterest*Difference + (ConditionOfInterest + Difference | ID) + (ConditionOfInterest + Difference | StandardValues)),</w:t>
      </w:r>
    </w:p>
    <w:p w14:paraId="523CA43A" w14:textId="10AA2BE5" w:rsidR="00A00E3A" w:rsidRPr="00A00E3A" w:rsidRDefault="00A00E3A" w:rsidP="00A00E3A">
      <w:pPr>
        <w:pStyle w:val="NoSpacing"/>
        <w:ind w:firstLine="720"/>
        <w:rPr>
          <w:rFonts w:ascii="Courier New" w:hAnsi="Courier New" w:cs="Courier New"/>
          <w:noProof/>
          <w:sz w:val="16"/>
          <w:szCs w:val="16"/>
        </w:rPr>
      </w:pPr>
      <w:r w:rsidRPr="00A00E3A">
        <w:rPr>
          <w:rFonts w:ascii="Courier New" w:hAnsi="Courier New" w:cs="Courier New"/>
          <w:noProof/>
          <w:sz w:val="16"/>
          <w:szCs w:val="16"/>
        </w:rPr>
        <w:t xml:space="preserve">                        data = Psychometric, </w:t>
      </w:r>
    </w:p>
    <w:p w14:paraId="301CA472" w14:textId="28EFD6A1" w:rsidR="002E7F93" w:rsidRDefault="00A00E3A" w:rsidP="0044263D">
      <w:pPr>
        <w:pStyle w:val="NoSpacing"/>
        <w:ind w:firstLine="720"/>
        <w:rPr>
          <w:rFonts w:ascii="Courier New" w:hAnsi="Courier New" w:cs="Courier New"/>
          <w:noProof/>
          <w:sz w:val="16"/>
          <w:szCs w:val="16"/>
        </w:rPr>
      </w:pPr>
      <w:r w:rsidRPr="00A00E3A">
        <w:rPr>
          <w:rFonts w:ascii="Courier New" w:hAnsi="Courier New" w:cs="Courier New"/>
          <w:noProof/>
          <w:sz w:val="16"/>
          <w:szCs w:val="16"/>
        </w:rPr>
        <w:t xml:space="preserve">                        family = bernoulli(</w:t>
      </w:r>
      <w:r w:rsidR="009C621A">
        <w:rPr>
          <w:rFonts w:ascii="Courier New" w:hAnsi="Courier New" w:cs="Courier New"/>
          <w:noProof/>
          <w:sz w:val="16"/>
          <w:szCs w:val="16"/>
        </w:rPr>
        <w:t>link = logit</w:t>
      </w:r>
      <w:r w:rsidRPr="00A00E3A">
        <w:rPr>
          <w:rFonts w:ascii="Courier New" w:hAnsi="Courier New" w:cs="Courier New"/>
          <w:noProof/>
          <w:sz w:val="16"/>
          <w:szCs w:val="16"/>
        </w:rPr>
        <w:t>))</w:t>
      </w:r>
    </w:p>
    <w:p w14:paraId="349B4AB4" w14:textId="29654EE4" w:rsidR="002E7F93" w:rsidRDefault="002E7F93" w:rsidP="00A00E3A">
      <w:pPr>
        <w:jc w:val="both"/>
        <w:rPr>
          <w:noProof/>
        </w:rPr>
      </w:pPr>
      <w:r w:rsidRPr="002E7F93">
        <w:rPr>
          <w:noProof/>
        </w:rPr>
        <w:t xml:space="preserve">We can </w:t>
      </w:r>
      <w:r>
        <w:rPr>
          <w:noProof/>
        </w:rPr>
        <w:t>call the fitted object and examine the results.</w:t>
      </w:r>
    </w:p>
    <w:p w14:paraId="2E90489C" w14:textId="5878C0A5" w:rsidR="002E7F93" w:rsidRDefault="002E7F93" w:rsidP="002E7F93">
      <w:pPr>
        <w:pStyle w:val="NoSpacing"/>
        <w:ind w:firstLine="720"/>
        <w:rPr>
          <w:rFonts w:ascii="Courier New" w:hAnsi="Courier New" w:cs="Courier New"/>
          <w:noProof/>
          <w:sz w:val="16"/>
          <w:szCs w:val="16"/>
        </w:rPr>
      </w:pPr>
      <w:r w:rsidRPr="002E7F93">
        <w:rPr>
          <w:rFonts w:ascii="Courier New" w:hAnsi="Courier New" w:cs="Courier New"/>
          <w:noProof/>
          <w:sz w:val="16"/>
          <w:szCs w:val="16"/>
        </w:rPr>
        <w:t>summary(</w:t>
      </w:r>
      <w:r w:rsidR="008914CC" w:rsidRPr="00A00E3A">
        <w:rPr>
          <w:rFonts w:ascii="Courier New" w:hAnsi="Courier New" w:cs="Courier New"/>
          <w:noProof/>
          <w:sz w:val="16"/>
          <w:szCs w:val="16"/>
        </w:rPr>
        <w:t>BayesianGLMM</w:t>
      </w:r>
      <w:r w:rsidRPr="002E7F93">
        <w:rPr>
          <w:rFonts w:ascii="Courier New" w:hAnsi="Courier New" w:cs="Courier New"/>
          <w:noProof/>
          <w:sz w:val="16"/>
          <w:szCs w:val="16"/>
        </w:rPr>
        <w:t>)</w:t>
      </w:r>
    </w:p>
    <w:p w14:paraId="29CD93EC" w14:textId="77777777" w:rsidR="002E7F93" w:rsidRDefault="002E7F93" w:rsidP="00CE7A3A">
      <w:pPr>
        <w:pStyle w:val="NoSpacing"/>
        <w:rPr>
          <w:rFonts w:ascii="Courier New" w:hAnsi="Courier New" w:cs="Courier New"/>
          <w:noProof/>
          <w:sz w:val="16"/>
          <w:szCs w:val="16"/>
        </w:rPr>
      </w:pPr>
    </w:p>
    <w:p w14:paraId="35CD3D05" w14:textId="0D528E5A" w:rsidR="002E7F93" w:rsidRDefault="00CE7A3A" w:rsidP="002E7F93">
      <w:pPr>
        <w:pStyle w:val="NoSpacing"/>
        <w:rPr>
          <w:noProof/>
        </w:rPr>
      </w:pPr>
      <w:r>
        <w:rPr>
          <w:noProof/>
        </w:rPr>
        <w:t>Finally, we can use the hypothesis() function to test which of two mutually exclusive hypotheses the data support</w:t>
      </w:r>
      <w:r w:rsidR="00B323A0">
        <w:rPr>
          <w:noProof/>
        </w:rPr>
        <w:t xml:space="preserve"> and to what extent</w:t>
      </w:r>
      <w:r>
        <w:rPr>
          <w:noProof/>
        </w:rPr>
        <w:t>; for example whether the coefficient for ConditionOfInterest is larger than zero</w:t>
      </w:r>
      <w:r w:rsidR="008914CC">
        <w:rPr>
          <w:noProof/>
        </w:rPr>
        <w:t>:</w:t>
      </w:r>
    </w:p>
    <w:p w14:paraId="414CA82E" w14:textId="6CBEF46A" w:rsidR="008914CC" w:rsidRPr="0044263D" w:rsidRDefault="008914CC" w:rsidP="0044263D">
      <w:pPr>
        <w:pStyle w:val="NoSpacing"/>
        <w:ind w:firstLine="720"/>
        <w:rPr>
          <w:rFonts w:ascii="Courier New" w:hAnsi="Courier New" w:cs="Courier New"/>
          <w:noProof/>
          <w:sz w:val="16"/>
          <w:szCs w:val="16"/>
        </w:rPr>
      </w:pPr>
    </w:p>
    <w:p w14:paraId="74B3812A" w14:textId="52F1BF35" w:rsidR="008914CC" w:rsidRDefault="008914CC" w:rsidP="0044263D">
      <w:pPr>
        <w:pStyle w:val="NoSpacing"/>
        <w:ind w:firstLine="720"/>
        <w:rPr>
          <w:rFonts w:ascii="Courier New" w:hAnsi="Courier New" w:cs="Courier New"/>
          <w:noProof/>
          <w:sz w:val="16"/>
          <w:szCs w:val="16"/>
        </w:rPr>
      </w:pPr>
      <w:r w:rsidRPr="008914CC">
        <w:rPr>
          <w:rFonts w:ascii="Courier New" w:hAnsi="Courier New" w:cs="Courier New"/>
          <w:noProof/>
          <w:sz w:val="16"/>
          <w:szCs w:val="16"/>
        </w:rPr>
        <w:t>hypothesis(</w:t>
      </w:r>
      <w:r w:rsidRPr="00A00E3A">
        <w:rPr>
          <w:rFonts w:ascii="Courier New" w:hAnsi="Courier New" w:cs="Courier New"/>
          <w:noProof/>
          <w:sz w:val="16"/>
          <w:szCs w:val="16"/>
        </w:rPr>
        <w:t>BayesianGLMM</w:t>
      </w:r>
      <w:r w:rsidRPr="008914CC">
        <w:rPr>
          <w:rFonts w:ascii="Courier New" w:hAnsi="Courier New" w:cs="Courier New"/>
          <w:noProof/>
          <w:sz w:val="16"/>
          <w:szCs w:val="16"/>
        </w:rPr>
        <w:t>,c("</w:t>
      </w:r>
      <w:r w:rsidR="00D55DC4">
        <w:rPr>
          <w:rFonts w:ascii="Courier New" w:hAnsi="Courier New" w:cs="Courier New"/>
          <w:noProof/>
          <w:sz w:val="16"/>
          <w:szCs w:val="16"/>
        </w:rPr>
        <w:t>ConditionOfInterest</w:t>
      </w:r>
      <w:r w:rsidRPr="008914CC">
        <w:rPr>
          <w:rFonts w:ascii="Courier New" w:hAnsi="Courier New" w:cs="Courier New"/>
          <w:noProof/>
          <w:sz w:val="16"/>
          <w:szCs w:val="16"/>
        </w:rPr>
        <w:t xml:space="preserve"> </w:t>
      </w:r>
      <w:r w:rsidR="005770DE" w:rsidRPr="0044263D">
        <w:rPr>
          <w:rFonts w:ascii="Courier New" w:hAnsi="Courier New" w:cs="Courier New"/>
          <w:noProof/>
          <w:sz w:val="16"/>
          <w:szCs w:val="16"/>
        </w:rPr>
        <w:t>&gt;</w:t>
      </w:r>
      <w:r w:rsidRPr="008914CC">
        <w:rPr>
          <w:rFonts w:ascii="Courier New" w:hAnsi="Courier New" w:cs="Courier New"/>
          <w:noProof/>
          <w:sz w:val="16"/>
          <w:szCs w:val="16"/>
        </w:rPr>
        <w:t xml:space="preserve"> </w:t>
      </w:r>
      <w:r w:rsidR="00D55DC4">
        <w:rPr>
          <w:rFonts w:ascii="Courier New" w:hAnsi="Courier New" w:cs="Courier New"/>
          <w:noProof/>
          <w:sz w:val="16"/>
          <w:szCs w:val="16"/>
        </w:rPr>
        <w:t>0</w:t>
      </w:r>
      <w:r w:rsidRPr="008914CC">
        <w:rPr>
          <w:rFonts w:ascii="Courier New" w:hAnsi="Courier New" w:cs="Courier New"/>
          <w:noProof/>
          <w:sz w:val="16"/>
          <w:szCs w:val="16"/>
        </w:rPr>
        <w:t>"))</w:t>
      </w:r>
    </w:p>
    <w:p w14:paraId="1F412674" w14:textId="77777777" w:rsidR="00D70079" w:rsidRDefault="00D70079" w:rsidP="00D70079">
      <w:pPr>
        <w:pStyle w:val="NoSpacing"/>
        <w:rPr>
          <w:rFonts w:ascii="Courier New" w:hAnsi="Courier New" w:cs="Courier New"/>
          <w:noProof/>
          <w:sz w:val="16"/>
          <w:szCs w:val="16"/>
        </w:rPr>
      </w:pPr>
    </w:p>
    <w:p w14:paraId="3BA6F0F2" w14:textId="5FF3F9C7" w:rsidR="002E7F93" w:rsidRDefault="00D70079" w:rsidP="0094129D">
      <w:pPr>
        <w:jc w:val="both"/>
        <w:rPr>
          <w:noProof/>
        </w:rPr>
      </w:pPr>
      <w:r w:rsidRPr="00D70079">
        <w:rPr>
          <w:noProof/>
        </w:rPr>
        <w:t xml:space="preserve">While Monte Carlo Markov-Chain </w:t>
      </w:r>
      <w:r>
        <w:rPr>
          <w:noProof/>
        </w:rPr>
        <w:t>modelling</w:t>
      </w:r>
      <w:r w:rsidR="00225BB1">
        <w:rPr>
          <w:noProof/>
        </w:rPr>
        <w:t>, the principle on which brms is based,</w:t>
      </w:r>
      <w:r>
        <w:rPr>
          <w:noProof/>
        </w:rPr>
        <w:t xml:space="preserve"> </w:t>
      </w:r>
      <w:r w:rsidRPr="00D70079">
        <w:rPr>
          <w:noProof/>
        </w:rPr>
        <w:t>i</w:t>
      </w:r>
      <w:r>
        <w:rPr>
          <w:noProof/>
        </w:rPr>
        <w:t xml:space="preserve">s often considered the most accurate means to estimate parameters </w:t>
      </w:r>
      <w:r>
        <w:rPr>
          <w:noProof/>
        </w:rPr>
        <w:fldChar w:fldCharType="begin" w:fldLock="1"/>
      </w:r>
      <w:r w:rsidR="00EC3D94">
        <w:rPr>
          <w:noProof/>
        </w:rPr>
        <w:instrText>ADDIN CSL_CITATION {"citationItems":[{"id":"ITEM-1","itemData":{"DOI":"10.1016/j.tree.2008.10.008","ISSN":"01695347","PMID":"19185386","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 © 2008 Elsevier Ltd. All rights reserved.","author":[{"dropping-particle":"","family":"Bolker","given":"Benjamin M.","non-dropping-particle":"","parse-names":false,"suffix":""},{"dropping-particle":"","family":"Brooks","given":"Mollie E.","non-dropping-particle":"","parse-names":false,"suffix":""},{"dropping-particle":"","family":"Clark","given":"Connie J.","non-dropping-particle":"","parse-names":false,"suffix":""},{"dropping-particle":"","family":"Geange","given":"Shane W.","non-dropping-particle":"","parse-names":false,"suffix":""},{"dropping-particle":"","family":"Poulsen","given":"John R.","non-dropping-particle":"","parse-names":false,"suffix":""},{"dropping-particle":"","family":"Stevens","given":"M. Henry H.","non-dropping-particle":"","parse-names":false,"suffix":""},{"dropping-particle":"","family":"White","given":"Jada Simone S.","non-dropping-particle":"","parse-names":false,"suffix":""}],"container-title":"Trends in Ecology and Evolution","id":"ITEM-1","issue":"3","issued":{"date-parts":[["2009"]]},"page":"127-135","title":"Generalized linear mixed models: a practical guide for ecology and evolution","type":"article-journal","volume":"24"},"uris":["http://www.mendeley.com/documents/?uuid=78a15d05-811a-427f-baba-06f91ec425bc"]}],"mendeley":{"formattedCitation":"(Bolker et al., 2009)","plainTextFormattedCitation":"(Bolker et al., 2009)","previouslyFormattedCitation":"(Bolker et al., 2009)"},"properties":{"noteIndex":0},"schema":"https://github.com/citation-style-language/schema/raw/master/csl-citation.json"}</w:instrText>
      </w:r>
      <w:r>
        <w:rPr>
          <w:noProof/>
        </w:rPr>
        <w:fldChar w:fldCharType="separate"/>
      </w:r>
      <w:r w:rsidRPr="00D70079">
        <w:rPr>
          <w:noProof/>
        </w:rPr>
        <w:t>(Bolker et al., 2009)</w:t>
      </w:r>
      <w:r>
        <w:rPr>
          <w:noProof/>
        </w:rPr>
        <w:fldChar w:fldCharType="end"/>
      </w:r>
      <w:r>
        <w:rPr>
          <w:noProof/>
        </w:rPr>
        <w:t>, it also comes with a Bayesian flavour that requires a different lense for interpretation and may thus not be suitable for everyone.</w:t>
      </w:r>
      <w:r w:rsidR="00225BB1">
        <w:rPr>
          <w:noProof/>
        </w:rPr>
        <w:t xml:space="preserve"> Nonetheless, we recommend that readers keep this option in mind.</w:t>
      </w:r>
    </w:p>
    <w:p w14:paraId="2DC2221C" w14:textId="0BA34558" w:rsidR="00091BB0" w:rsidRDefault="00091BB0" w:rsidP="0094129D">
      <w:pPr>
        <w:jc w:val="both"/>
        <w:rPr>
          <w:noProof/>
        </w:rPr>
      </w:pPr>
    </w:p>
    <w:p w14:paraId="7E2C3CFA" w14:textId="77777777" w:rsidR="00091BB0" w:rsidRPr="00091BB0" w:rsidRDefault="00091BB0" w:rsidP="00091BB0">
      <w:pPr>
        <w:pStyle w:val="Heading3"/>
        <w:rPr>
          <w:noProof/>
        </w:rPr>
      </w:pPr>
      <w:bookmarkStart w:id="21" w:name="_Toc53888656"/>
      <w:r w:rsidRPr="00091BB0">
        <w:rPr>
          <w:noProof/>
        </w:rPr>
        <w:lastRenderedPageBreak/>
        <w:t>Comparing the power for the GLMM and the Two-Level approach</w:t>
      </w:r>
      <w:bookmarkEnd w:id="21"/>
    </w:p>
    <w:p w14:paraId="022C4B92" w14:textId="77777777" w:rsidR="00091BB0" w:rsidRPr="00091BB0" w:rsidRDefault="00091BB0" w:rsidP="00091BB0">
      <w:pPr>
        <w:jc w:val="both"/>
        <w:rPr>
          <w:noProof/>
        </w:rPr>
      </w:pPr>
      <w:r w:rsidRPr="00091BB0">
        <w:rPr>
          <w:noProof/>
        </w:rPr>
        <w:t xml:space="preserve">Following Moscatelli &amp; Lacquaniti (2012), we have argued above that power is lost when using the Two-Step approach. While this is an intuitive notion, it has, to our knowledge, only been confirmed for PSEs, and only for one combination of dataset parameters. In the following, we thus use the above procedure to assess just how much power is lost when using the Two-Step Approach in comparison to the GLMM Approach, for the influence of </w:t>
      </w:r>
      <w:r w:rsidRPr="00091BB0">
        <w:rPr>
          <w:b/>
          <w:bCs/>
          <w:noProof/>
        </w:rPr>
        <w:t>ConditionOfInterest</w:t>
      </w:r>
      <w:r w:rsidRPr="00091BB0">
        <w:rPr>
          <w:noProof/>
        </w:rPr>
        <w:t xml:space="preserve"> on both PSEs and JNDs. </w:t>
      </w:r>
    </w:p>
    <w:p w14:paraId="785BC02E" w14:textId="77777777" w:rsidR="00091BB0" w:rsidRPr="00091BB0" w:rsidRDefault="00091BB0" w:rsidP="00091BB0">
      <w:pPr>
        <w:jc w:val="both"/>
        <w:rPr>
          <w:noProof/>
        </w:rPr>
      </w:pPr>
      <w:r w:rsidRPr="00091BB0">
        <w:rPr>
          <w:noProof/>
        </w:rPr>
        <w:t xml:space="preserve">We use the same parameters as above, with 10, 12, 14, 16, 18, 20 participants, and 40, 70 and 100 trials per staircase. We furthermore compare different effect sizes, with JND differences between baseline and Condition of Interest of -10, -5, 0, 5 and 10% and PSE difference of -5, -2.5, 0, 2.5 and 5%. We furthermore include different ways of analyzing the data: Two-Step analyses using simple ANOVAs, the more sophisticated Linear Mixed Modelling approach to Two-Step analyses, and the GLMM in the specification we have chosen above as optimal (M15 in </w:t>
      </w:r>
      <w:r w:rsidRPr="00091BB0">
        <w:rPr>
          <w:noProof/>
        </w:rPr>
        <w:fldChar w:fldCharType="begin"/>
      </w:r>
      <w:r w:rsidRPr="00091BB0">
        <w:rPr>
          <w:noProof/>
        </w:rPr>
        <w:instrText xml:space="preserve"> REF _Ref47731993 \h </w:instrText>
      </w:r>
      <w:r w:rsidRPr="00091BB0">
        <w:rPr>
          <w:noProof/>
        </w:rPr>
      </w:r>
      <w:r w:rsidRPr="00091BB0">
        <w:rPr>
          <w:noProof/>
        </w:rPr>
        <w:fldChar w:fldCharType="separate"/>
      </w:r>
      <w:r w:rsidRPr="00091BB0">
        <w:rPr>
          <w:noProof/>
        </w:rPr>
        <w:t>Table 1</w:t>
      </w:r>
      <w:r w:rsidRPr="00091BB0">
        <w:rPr>
          <w:noProof/>
        </w:rPr>
        <w:fldChar w:fldCharType="end"/>
      </w:r>
      <w:r w:rsidRPr="00091BB0">
        <w:rPr>
          <w:noProof/>
        </w:rPr>
        <w:t>).</w:t>
      </w:r>
    </w:p>
    <w:p w14:paraId="72E8A1FE" w14:textId="77777777" w:rsidR="00091BB0" w:rsidRPr="00091BB0" w:rsidRDefault="00091BB0" w:rsidP="00091BB0">
      <w:pPr>
        <w:jc w:val="both"/>
        <w:rPr>
          <w:noProof/>
        </w:rPr>
      </w:pPr>
    </w:p>
    <w:p w14:paraId="619B72CD" w14:textId="77777777" w:rsidR="00091BB0" w:rsidRPr="00091BB0" w:rsidRDefault="00091BB0" w:rsidP="00091BB0">
      <w:pPr>
        <w:jc w:val="both"/>
        <w:rPr>
          <w:noProof/>
        </w:rPr>
      </w:pPr>
      <w:r w:rsidRPr="00091BB0">
        <w:rPr>
          <w:noProof/>
        </w:rPr>
        <w:t>INTERPRETATION of results XXX</w:t>
      </w:r>
    </w:p>
    <w:p w14:paraId="2390011C" w14:textId="77777777" w:rsidR="00091BB0" w:rsidRPr="00091BB0" w:rsidRDefault="00091BB0" w:rsidP="00091BB0">
      <w:pPr>
        <w:jc w:val="both"/>
        <w:rPr>
          <w:noProof/>
        </w:rPr>
      </w:pPr>
      <w:r w:rsidRPr="00091BB0">
        <w:rPr>
          <w:noProof/>
        </w:rPr>
        <w:t>[POWER FIGURE]</w:t>
      </w:r>
    </w:p>
    <w:p w14:paraId="66875275" w14:textId="77777777" w:rsidR="00091BB0" w:rsidRPr="00091BB0" w:rsidRDefault="00091BB0" w:rsidP="00091BB0">
      <w:pPr>
        <w:jc w:val="both"/>
        <w:rPr>
          <w:noProof/>
        </w:rPr>
      </w:pPr>
    </w:p>
    <w:p w14:paraId="707330B0" w14:textId="77777777" w:rsidR="00091BB0" w:rsidRPr="00091BB0" w:rsidRDefault="00091BB0" w:rsidP="00091BB0">
      <w:pPr>
        <w:jc w:val="both"/>
        <w:rPr>
          <w:noProof/>
        </w:rPr>
      </w:pPr>
      <w:r w:rsidRPr="00091BB0">
        <w:rPr>
          <w:noProof/>
        </w:rPr>
        <w:drawing>
          <wp:inline distT="0" distB="0" distL="0" distR="0" wp14:anchorId="719B53A0" wp14:editId="72E0BF09">
            <wp:extent cx="5943600" cy="39624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5943600" cy="3962400"/>
                    </a:xfrm>
                    <a:prstGeom prst="rect">
                      <a:avLst/>
                    </a:prstGeom>
                    <a:noFill/>
                    <a:ln>
                      <a:noFill/>
                    </a:ln>
                  </pic:spPr>
                </pic:pic>
              </a:graphicData>
            </a:graphic>
          </wp:inline>
        </w:drawing>
      </w:r>
    </w:p>
    <w:p w14:paraId="67AE0936" w14:textId="2D78420B" w:rsidR="003A4042" w:rsidRPr="00170C5B" w:rsidRDefault="00091BB0" w:rsidP="00170C5B">
      <w:pPr>
        <w:jc w:val="both"/>
        <w:rPr>
          <w:i/>
          <w:iCs/>
          <w:noProof/>
        </w:rPr>
      </w:pPr>
      <w:r w:rsidRPr="00091BB0">
        <w:rPr>
          <w:i/>
          <w:iCs/>
          <w:noProof/>
        </w:rPr>
        <w:t xml:space="preserve">Figure </w:t>
      </w:r>
      <w:r w:rsidRPr="00091BB0">
        <w:rPr>
          <w:i/>
          <w:iCs/>
          <w:noProof/>
        </w:rPr>
        <w:fldChar w:fldCharType="begin"/>
      </w:r>
      <w:r w:rsidRPr="00091BB0">
        <w:rPr>
          <w:i/>
          <w:iCs/>
          <w:noProof/>
        </w:rPr>
        <w:instrText xml:space="preserve"> SEQ Figure \* ARABIC </w:instrText>
      </w:r>
      <w:r w:rsidRPr="00091BB0">
        <w:rPr>
          <w:i/>
          <w:iCs/>
          <w:noProof/>
        </w:rPr>
        <w:fldChar w:fldCharType="separate"/>
      </w:r>
      <w:r w:rsidRPr="00091BB0">
        <w:rPr>
          <w:i/>
          <w:iCs/>
          <w:noProof/>
        </w:rPr>
        <w:t>7</w:t>
      </w:r>
      <w:r w:rsidRPr="00091BB0">
        <w:rPr>
          <w:noProof/>
        </w:rPr>
        <w:fldChar w:fldCharType="end"/>
      </w:r>
      <w:r w:rsidRPr="00091BB0">
        <w:rPr>
          <w:i/>
          <w:iCs/>
          <w:noProof/>
        </w:rPr>
        <w:t>: The solid lines indicate the power level across the range of participant numbers, red for accuracy and blue for precision. The panels represent different number of repetitions per condition. The intermittent horizontal lines indicate power levels of 0.8 (bare minimum), 0.9 (acceptable) and 0.95 (quite good).</w:t>
      </w:r>
    </w:p>
    <w:p w14:paraId="29904F41" w14:textId="77777777" w:rsidR="003A4042" w:rsidRPr="00D70079" w:rsidRDefault="003A4042" w:rsidP="002E7F93">
      <w:pPr>
        <w:pStyle w:val="NoSpacing"/>
        <w:rPr>
          <w:rFonts w:ascii="Courier New" w:hAnsi="Courier New" w:cs="Courier New"/>
          <w:noProof/>
          <w:sz w:val="16"/>
          <w:szCs w:val="16"/>
        </w:rPr>
      </w:pPr>
    </w:p>
    <w:p w14:paraId="392AB01C" w14:textId="3D5BC2E8" w:rsidR="000A2EE2" w:rsidRDefault="000A2EE2" w:rsidP="000A2EE2">
      <w:pPr>
        <w:pStyle w:val="Heading1"/>
      </w:pPr>
      <w:bookmarkStart w:id="22" w:name="_Toc53888657"/>
      <w:r>
        <w:t>Power Analyses for Psychophysical Data</w:t>
      </w:r>
      <w:bookmarkEnd w:id="22"/>
    </w:p>
    <w:p w14:paraId="1064A05D" w14:textId="480932B1" w:rsidR="008174A1" w:rsidRDefault="0044263D" w:rsidP="0044263D">
      <w:pPr>
        <w:pStyle w:val="NoSpacing"/>
        <w:jc w:val="both"/>
        <w:rPr>
          <w:noProof/>
        </w:rPr>
      </w:pPr>
      <w:r>
        <w:rPr>
          <w:noProof/>
        </w:rPr>
        <w:t xml:space="preserve">To simulate the power with a given set of parameters, we need to execute the above procedure sufficient times (we recommend at least 1000 times, although this might be too time consuming in R for studies with a high count of subjects and/or trials; </w:t>
      </w:r>
      <w:r w:rsidR="003A05EE">
        <w:rPr>
          <w:noProof/>
        </w:rPr>
        <w:t>we will discuss a potentially</w:t>
      </w:r>
      <w:r>
        <w:rPr>
          <w:noProof/>
        </w:rPr>
        <w:t xml:space="preserve"> faster Julia implementation</w:t>
      </w:r>
      <w:r w:rsidR="003A05EE">
        <w:rPr>
          <w:noProof/>
        </w:rPr>
        <w:t xml:space="preserve"> below)</w:t>
      </w:r>
      <w:r>
        <w:rPr>
          <w:noProof/>
        </w:rPr>
        <w:t xml:space="preserve">, and calculate the ratio of simulations in which </w:t>
      </w:r>
      <w:r w:rsidR="0094129D">
        <w:rPr>
          <w:noProof/>
        </w:rPr>
        <w:t>the p value associated with ConditionOfInterest (for the PSE</w:t>
      </w:r>
      <w:r w:rsidR="008D6DD5">
        <w:rPr>
          <w:noProof/>
        </w:rPr>
        <w:t>)</w:t>
      </w:r>
      <w:r w:rsidR="0094129D">
        <w:rPr>
          <w:noProof/>
        </w:rPr>
        <w:t xml:space="preserve"> or the interaction between ConditionOfInterest and Difference (for the JND) is below a certain alpha </w:t>
      </w:r>
      <w:r>
        <w:rPr>
          <w:noProof/>
        </w:rPr>
        <w:t xml:space="preserve">(typically 0.05). To this end, we establish </w:t>
      </w:r>
      <w:r w:rsidR="00E17F5B">
        <w:rPr>
          <w:noProof/>
        </w:rPr>
        <w:t>a function to simulate representative datasets according to the above procedure.</w:t>
      </w:r>
    </w:p>
    <w:p w14:paraId="65DD9D4F" w14:textId="01E8D411" w:rsidR="00E17F5B" w:rsidRDefault="00E17F5B" w:rsidP="0044263D">
      <w:pPr>
        <w:pStyle w:val="NoSpacing"/>
        <w:jc w:val="both"/>
        <w:rPr>
          <w:noProof/>
        </w:rPr>
      </w:pPr>
    </w:p>
    <w:p w14:paraId="7A189411"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SimulatePsychometricData = function(nParticipants,</w:t>
      </w:r>
    </w:p>
    <w:p w14:paraId="1BF5569A"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ConditionOfInterest,</w:t>
      </w:r>
    </w:p>
    <w:p w14:paraId="2E080054"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StandardValues,</w:t>
      </w:r>
    </w:p>
    <w:p w14:paraId="04015AB4"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reps,</w:t>
      </w:r>
    </w:p>
    <w:p w14:paraId="43016A1B"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PSE_Difference,</w:t>
      </w:r>
    </w:p>
    <w:p w14:paraId="285068EC"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JND_Difference,</w:t>
      </w:r>
    </w:p>
    <w:p w14:paraId="2FD5FAC8"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Multiplicator_PSE_Standard,</w:t>
      </w:r>
    </w:p>
    <w:p w14:paraId="3F02845A"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Multiplicator_SD_Standard,</w:t>
      </w:r>
    </w:p>
    <w:p w14:paraId="5E9C454A"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Type_ResponseFunction,</w:t>
      </w:r>
    </w:p>
    <w:p w14:paraId="2C1B047F"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SD_ResponseFunction,</w:t>
      </w:r>
    </w:p>
    <w:p w14:paraId="23884319"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Mean_Variability_Between,</w:t>
      </w:r>
    </w:p>
    <w:p w14:paraId="3D82CA15"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SD_Variability_Between){</w:t>
      </w:r>
    </w:p>
    <w:p w14:paraId="5D8F63B7" w14:textId="77777777" w:rsidR="00E17F5B" w:rsidRPr="00E17F5B" w:rsidRDefault="00E17F5B" w:rsidP="00E17F5B">
      <w:pPr>
        <w:pStyle w:val="NoSpacing"/>
        <w:ind w:firstLine="720"/>
        <w:rPr>
          <w:rFonts w:ascii="Courier New" w:hAnsi="Courier New" w:cs="Courier New"/>
          <w:noProof/>
          <w:sz w:val="16"/>
          <w:szCs w:val="16"/>
        </w:rPr>
      </w:pPr>
    </w:p>
    <w:p w14:paraId="60F14662" w14:textId="77777777" w:rsidR="00E17F5B" w:rsidRPr="00E17F5B" w:rsidRDefault="00E17F5B" w:rsidP="00E17F5B">
      <w:pPr>
        <w:pStyle w:val="NoSpacing"/>
        <w:ind w:firstLine="720"/>
        <w:rPr>
          <w:rFonts w:ascii="Courier New" w:hAnsi="Courier New" w:cs="Courier New"/>
          <w:noProof/>
          <w:sz w:val="16"/>
          <w:szCs w:val="16"/>
        </w:rPr>
      </w:pPr>
    </w:p>
    <w:p w14:paraId="232614D1"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ID = paste0("S0",1:nParticipants)</w:t>
      </w:r>
    </w:p>
    <w:p w14:paraId="06F94908" w14:textId="77777777" w:rsidR="00E17F5B" w:rsidRPr="00E17F5B" w:rsidRDefault="00E17F5B" w:rsidP="00E17F5B">
      <w:pPr>
        <w:pStyle w:val="NoSpacing"/>
        <w:ind w:firstLine="720"/>
        <w:rPr>
          <w:rFonts w:ascii="Courier New" w:hAnsi="Courier New" w:cs="Courier New"/>
          <w:noProof/>
          <w:sz w:val="16"/>
          <w:szCs w:val="16"/>
        </w:rPr>
      </w:pPr>
    </w:p>
    <w:p w14:paraId="247366BD"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Psychometric = expand.grid(ID=ID, ConditionOfInterest=ConditionOfInterest, StandardValues=StandardValues, reps = 1:reps)</w:t>
      </w:r>
    </w:p>
    <w:p w14:paraId="7A39284A" w14:textId="77777777" w:rsidR="00E17F5B" w:rsidRPr="00E17F5B" w:rsidRDefault="00E17F5B" w:rsidP="00E17F5B">
      <w:pPr>
        <w:pStyle w:val="NoSpacing"/>
        <w:ind w:firstLine="720"/>
        <w:rPr>
          <w:rFonts w:ascii="Courier New" w:hAnsi="Courier New" w:cs="Courier New"/>
          <w:noProof/>
          <w:sz w:val="16"/>
          <w:szCs w:val="16"/>
        </w:rPr>
      </w:pPr>
    </w:p>
    <w:p w14:paraId="7DCB9198"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Psychometric = Psychometric %&gt;%</w:t>
      </w:r>
    </w:p>
    <w:p w14:paraId="059D7806"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group_by(ID) %&gt;%#</w:t>
      </w:r>
    </w:p>
    <w:p w14:paraId="05121EC7"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mutate(PSE_Factor_ID = rnorm(1,1,Mean_Variability_Between), #how much variability is in the means of the psychometric functions between subjects?</w:t>
      </w:r>
    </w:p>
    <w:p w14:paraId="23336C4C"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SD_Factor_ID = rnorm(1,1,SD_Variability_Between)) #how much variability is in the standard deviations of the psychometric functions between subjects?</w:t>
      </w:r>
    </w:p>
    <w:p w14:paraId="06CE5556" w14:textId="77777777" w:rsidR="00E17F5B" w:rsidRPr="00E17F5B" w:rsidRDefault="00E17F5B" w:rsidP="00E17F5B">
      <w:pPr>
        <w:pStyle w:val="NoSpacing"/>
        <w:ind w:firstLine="720"/>
        <w:rPr>
          <w:rFonts w:ascii="Courier New" w:hAnsi="Courier New" w:cs="Courier New"/>
          <w:noProof/>
          <w:sz w:val="16"/>
          <w:szCs w:val="16"/>
        </w:rPr>
      </w:pPr>
    </w:p>
    <w:p w14:paraId="34AC80C9"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Psychometric = Psychometric %&gt;%</w:t>
      </w:r>
    </w:p>
    <w:p w14:paraId="58D56FDE"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mutate(</w:t>
      </w:r>
    </w:p>
    <w:p w14:paraId="0F31711E"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Mean_Standard = StandardValues+StandardValues*Multiplicator_PSE_Standard,</w:t>
      </w:r>
    </w:p>
    <w:p w14:paraId="76CD3ABA"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SD_Standard = StandardValues*Multiplicator_SD_Standard,</w:t>
      </w:r>
    </w:p>
    <w:p w14:paraId="3A52DF91"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Mean = (Mean_Standard + (ConditionOfInterest==1)*Mean_Standard*PSE_Difference),</w:t>
      </w:r>
    </w:p>
    <w:p w14:paraId="18578A08"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SD = abs(SD_Standard + (ConditionOfInterest==1)*SD_Standard*JND_Difference))</w:t>
      </w:r>
    </w:p>
    <w:p w14:paraId="71570BE7" w14:textId="77777777" w:rsidR="00E17F5B" w:rsidRPr="00E17F5B" w:rsidRDefault="00E17F5B" w:rsidP="00E17F5B">
      <w:pPr>
        <w:pStyle w:val="NoSpacing"/>
        <w:ind w:firstLine="720"/>
        <w:rPr>
          <w:rFonts w:ascii="Courier New" w:hAnsi="Courier New" w:cs="Courier New"/>
          <w:noProof/>
          <w:sz w:val="16"/>
          <w:szCs w:val="16"/>
        </w:rPr>
      </w:pPr>
    </w:p>
    <w:p w14:paraId="33708332"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Psychometric = Psychometric %&gt;%</w:t>
      </w:r>
    </w:p>
    <w:p w14:paraId="7E65ECC0"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mutate(</w:t>
      </w:r>
    </w:p>
    <w:p w14:paraId="27388EEB"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Mean = Mean*PSE_Factor_ID,</w:t>
      </w:r>
    </w:p>
    <w:p w14:paraId="3FCF88F0"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SD = SD*SD_Factor_ID)</w:t>
      </w:r>
    </w:p>
    <w:p w14:paraId="17C5488A" w14:textId="77777777" w:rsidR="00E17F5B" w:rsidRPr="00E17F5B" w:rsidRDefault="00E17F5B" w:rsidP="00E17F5B">
      <w:pPr>
        <w:pStyle w:val="NoSpacing"/>
        <w:ind w:firstLine="720"/>
        <w:rPr>
          <w:rFonts w:ascii="Courier New" w:hAnsi="Courier New" w:cs="Courier New"/>
          <w:noProof/>
          <w:sz w:val="16"/>
          <w:szCs w:val="16"/>
        </w:rPr>
      </w:pPr>
    </w:p>
    <w:p w14:paraId="067C9873"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if (Type_ResponseFunction == "normal"){</w:t>
      </w:r>
    </w:p>
    <w:p w14:paraId="74F11DBC"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w:t>
      </w:r>
    </w:p>
    <w:p w14:paraId="610EAAB5"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Psychometric = Psychometric %&gt;%</w:t>
      </w:r>
    </w:p>
    <w:p w14:paraId="0AB7D3E0"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mutate(</w:t>
      </w:r>
    </w:p>
    <w:p w14:paraId="4947DDFD"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staircase_factor = rnorm(length(reps),1,SD_ResponseFunction*(1+ConditionOfInterest*JND_Difference)))</w:t>
      </w:r>
    </w:p>
    <w:p w14:paraId="651C13CA"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w:t>
      </w:r>
    </w:p>
    <w:p w14:paraId="01302745"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else if (Type_ResponseFunction == "Cauchy"){</w:t>
      </w:r>
    </w:p>
    <w:p w14:paraId="2F5F3159"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w:t>
      </w:r>
    </w:p>
    <w:p w14:paraId="71F4EE69"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Psychometric = Psychometric %&gt;%</w:t>
      </w:r>
    </w:p>
    <w:p w14:paraId="5C6B17A2"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mutate(</w:t>
      </w:r>
    </w:p>
    <w:p w14:paraId="13769039"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staircase_factor = rcauchy(length(reps),1,SD_ResponseFunction*(1+ConditionOfInterest*JND_Difference)))</w:t>
      </w:r>
    </w:p>
    <w:p w14:paraId="4687A38A" w14:textId="77777777" w:rsidR="00E17F5B" w:rsidRPr="00E17F5B" w:rsidRDefault="00E17F5B" w:rsidP="00E17F5B">
      <w:pPr>
        <w:pStyle w:val="NoSpacing"/>
        <w:ind w:firstLine="720"/>
        <w:rPr>
          <w:rFonts w:ascii="Courier New" w:hAnsi="Courier New" w:cs="Courier New"/>
          <w:noProof/>
          <w:sz w:val="16"/>
          <w:szCs w:val="16"/>
        </w:rPr>
      </w:pPr>
    </w:p>
    <w:p w14:paraId="5C99ADE3"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else{</w:t>
      </w:r>
    </w:p>
    <w:p w14:paraId="0EB0C59E"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w:t>
      </w:r>
    </w:p>
    <w:p w14:paraId="2E9A044F"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print("distribution not valid")</w:t>
      </w:r>
    </w:p>
    <w:p w14:paraId="65A4103B"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lastRenderedPageBreak/>
        <w:t xml:space="preserve">  </w:t>
      </w:r>
    </w:p>
    <w:p w14:paraId="620F96DA"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w:t>
      </w:r>
    </w:p>
    <w:p w14:paraId="0B1B06DC" w14:textId="77777777" w:rsidR="00E17F5B" w:rsidRPr="00E17F5B" w:rsidRDefault="00E17F5B" w:rsidP="00E17F5B">
      <w:pPr>
        <w:pStyle w:val="NoSpacing"/>
        <w:ind w:firstLine="720"/>
        <w:rPr>
          <w:rFonts w:ascii="Courier New" w:hAnsi="Courier New" w:cs="Courier New"/>
          <w:noProof/>
          <w:sz w:val="16"/>
          <w:szCs w:val="16"/>
        </w:rPr>
      </w:pPr>
    </w:p>
    <w:p w14:paraId="26E2DB59"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Psychometric = Psychometric %&gt;%</w:t>
      </w:r>
    </w:p>
    <w:p w14:paraId="6805AC5D"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mutate(Presented_TestStimulusStrength = Mean*staircase_factor,</w:t>
      </w:r>
    </w:p>
    <w:p w14:paraId="3CB24D1E"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Difference = Presented_TestStimulusStrength - StandardValues)</w:t>
      </w:r>
    </w:p>
    <w:p w14:paraId="1F454FDE" w14:textId="77777777" w:rsidR="00E17F5B" w:rsidRPr="00E17F5B" w:rsidRDefault="00E17F5B" w:rsidP="00E17F5B">
      <w:pPr>
        <w:pStyle w:val="NoSpacing"/>
        <w:ind w:firstLine="720"/>
        <w:rPr>
          <w:rFonts w:ascii="Courier New" w:hAnsi="Courier New" w:cs="Courier New"/>
          <w:noProof/>
          <w:sz w:val="16"/>
          <w:szCs w:val="16"/>
        </w:rPr>
      </w:pPr>
    </w:p>
    <w:p w14:paraId="4115B491"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Psychometric = Psychometric %&gt;%</w:t>
      </w:r>
    </w:p>
    <w:p w14:paraId="78BCEC00"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mutate(</w:t>
      </w:r>
    </w:p>
    <w:p w14:paraId="02B6A73A"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AnswerProbability = pnorm(Presented_TestStimulusStrength,Mean,SD),</w:t>
      </w:r>
    </w:p>
    <w:p w14:paraId="343A0CDA"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w:t>
      </w:r>
    </w:p>
    <w:p w14:paraId="087250BD"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Answer = as.numeric(rbernoulli(length(AnswerProbability),AnswerProbability))</w:t>
      </w:r>
    </w:p>
    <w:p w14:paraId="24901A55"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w:t>
      </w:r>
    </w:p>
    <w:p w14:paraId="474F0725" w14:textId="77777777" w:rsidR="00E17F5B" w:rsidRPr="00E17F5B" w:rsidRDefault="00E17F5B" w:rsidP="00E17F5B">
      <w:pPr>
        <w:pStyle w:val="NoSpacing"/>
        <w:ind w:firstLine="720"/>
        <w:rPr>
          <w:rFonts w:ascii="Courier New" w:hAnsi="Courier New" w:cs="Courier New"/>
          <w:noProof/>
          <w:sz w:val="16"/>
          <w:szCs w:val="16"/>
        </w:rPr>
      </w:pPr>
    </w:p>
    <w:p w14:paraId="3DD1EF3B" w14:textId="32B604D9" w:rsidR="00E17F5B" w:rsidRPr="00E17F5B" w:rsidRDefault="00E17F5B" w:rsidP="00E17F5B">
      <w:pPr>
        <w:pStyle w:val="NoSpacing"/>
        <w:rPr>
          <w:rFonts w:ascii="Courier New" w:hAnsi="Courier New" w:cs="Courier New"/>
          <w:noProof/>
          <w:sz w:val="16"/>
          <w:szCs w:val="16"/>
        </w:rPr>
      </w:pPr>
    </w:p>
    <w:p w14:paraId="39D38DA4"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Psychometric = Psychometric %&gt;%</w:t>
      </w:r>
    </w:p>
    <w:p w14:paraId="03ED92F1" w14:textId="0BE4C004"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filter(abs(staircase_factor-1) &lt; 0.75) %&gt;%</w:t>
      </w:r>
    </w:p>
    <w:p w14:paraId="4C2ACA2B"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group_by(ID,ConditionOfInterest,StandardValues,Difference) %&gt;%</w:t>
      </w:r>
    </w:p>
    <w:p w14:paraId="209AAA51"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mutate(Yes = sum(Answer==1),</w:t>
      </w:r>
    </w:p>
    <w:p w14:paraId="68849EF8"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Total = length(ConditionOfInterest))</w:t>
      </w:r>
    </w:p>
    <w:p w14:paraId="42D37D1D" w14:textId="77777777" w:rsidR="00E17F5B" w:rsidRPr="00E17F5B" w:rsidRDefault="00E17F5B" w:rsidP="00E17F5B">
      <w:pPr>
        <w:pStyle w:val="NoSpacing"/>
        <w:ind w:firstLine="720"/>
        <w:rPr>
          <w:rFonts w:ascii="Courier New" w:hAnsi="Courier New" w:cs="Courier New"/>
          <w:noProof/>
          <w:sz w:val="16"/>
          <w:szCs w:val="16"/>
        </w:rPr>
      </w:pPr>
    </w:p>
    <w:p w14:paraId="4673A663"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Psychometric</w:t>
      </w:r>
    </w:p>
    <w:p w14:paraId="5C1C4706" w14:textId="61A7225B" w:rsid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w:t>
      </w:r>
    </w:p>
    <w:p w14:paraId="3FF6063D" w14:textId="5C5A3A89" w:rsidR="00E17F5B" w:rsidRDefault="00E17F5B" w:rsidP="00E17F5B">
      <w:pPr>
        <w:pStyle w:val="NoSpacing"/>
        <w:rPr>
          <w:rFonts w:ascii="Courier New" w:hAnsi="Courier New" w:cs="Courier New"/>
          <w:noProof/>
          <w:sz w:val="16"/>
          <w:szCs w:val="16"/>
        </w:rPr>
      </w:pPr>
    </w:p>
    <w:p w14:paraId="0C847496" w14:textId="41D6AEBF" w:rsidR="00E17F5B" w:rsidRPr="006D608E" w:rsidRDefault="00E17F5B" w:rsidP="00963ECB">
      <w:pPr>
        <w:jc w:val="both"/>
        <w:rPr>
          <w:noProof/>
        </w:rPr>
      </w:pPr>
      <w:r w:rsidRPr="006D608E">
        <w:rPr>
          <w:noProof/>
        </w:rPr>
        <w:t xml:space="preserve">Then we set the relevant parameters. </w:t>
      </w:r>
      <w:r w:rsidRPr="00963ECB">
        <w:rPr>
          <w:rFonts w:ascii="Courier New" w:hAnsi="Courier New" w:cs="Courier New"/>
          <w:noProof/>
          <w:sz w:val="20"/>
          <w:szCs w:val="20"/>
        </w:rPr>
        <w:t>RangeNs</w:t>
      </w:r>
      <w:r w:rsidRPr="006D608E">
        <w:rPr>
          <w:noProof/>
        </w:rPr>
        <w:t xml:space="preserve"> is a vector with the number of participants for which we want to simulate the power, and </w:t>
      </w:r>
      <w:r w:rsidRPr="00963ECB">
        <w:rPr>
          <w:rFonts w:ascii="Courier New" w:hAnsi="Courier New" w:cs="Courier New"/>
          <w:noProof/>
          <w:sz w:val="20"/>
          <w:szCs w:val="20"/>
        </w:rPr>
        <w:t>RangeRepetitions</w:t>
      </w:r>
      <w:r w:rsidRPr="006D608E">
        <w:rPr>
          <w:noProof/>
        </w:rPr>
        <w:t xml:space="preserve"> is a vector with the number of repetitions per staircase for which we want to simulate the power. Varying both allows us to find an optimal tradeoff between trials per participant and number of participants.</w:t>
      </w:r>
    </w:p>
    <w:p w14:paraId="70D875DB" w14:textId="77777777" w:rsidR="008174A1" w:rsidRDefault="008174A1" w:rsidP="0044263D">
      <w:pPr>
        <w:pStyle w:val="NoSpacing"/>
        <w:jc w:val="both"/>
        <w:rPr>
          <w:noProof/>
        </w:rPr>
      </w:pPr>
    </w:p>
    <w:p w14:paraId="45F7B0C2"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RangeNs = c(10,12,14,16,18,20)</w:t>
      </w:r>
    </w:p>
    <w:p w14:paraId="4A44CE01"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RangeRepetitions = c(40,70,100)</w:t>
      </w:r>
    </w:p>
    <w:p w14:paraId="4C9FD9CC" w14:textId="77777777" w:rsidR="00E80456" w:rsidRPr="00E80456" w:rsidRDefault="00E80456" w:rsidP="00E80456">
      <w:pPr>
        <w:pStyle w:val="NoSpacing"/>
        <w:ind w:firstLine="720"/>
        <w:rPr>
          <w:rFonts w:ascii="Courier New" w:hAnsi="Courier New" w:cs="Courier New"/>
          <w:noProof/>
          <w:sz w:val="16"/>
          <w:szCs w:val="16"/>
        </w:rPr>
      </w:pPr>
    </w:p>
    <w:p w14:paraId="7CA97CDD"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ConditionOfInterest = c(0,1)</w:t>
      </w:r>
    </w:p>
    <w:p w14:paraId="0D2815A9"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StandardValues = c(5,6,7,8)</w:t>
      </w:r>
    </w:p>
    <w:p w14:paraId="55D3B31C"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PSE_Difference = 0.1</w:t>
      </w:r>
    </w:p>
    <w:p w14:paraId="358B1449"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JND_Difference = 0.25</w:t>
      </w:r>
    </w:p>
    <w:p w14:paraId="33960990"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Multiplicator_PSE_Standard = 0</w:t>
      </w:r>
    </w:p>
    <w:p w14:paraId="1DF9B95F"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Multiplicator_SD_Standard = 0.15</w:t>
      </w:r>
    </w:p>
    <w:p w14:paraId="1049461C"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Type_ResponseFunction = "normal"</w:t>
      </w:r>
    </w:p>
    <w:p w14:paraId="6613566B"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SD_ResponseFunction = 0.1</w:t>
      </w:r>
    </w:p>
    <w:p w14:paraId="0EE73432"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Mean_Variability_Between = 0.2</w:t>
      </w:r>
    </w:p>
    <w:p w14:paraId="56CA162A"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SD_Variability_Between = 0.2</w:t>
      </w:r>
    </w:p>
    <w:p w14:paraId="0908154E" w14:textId="16260111" w:rsidR="00694C06" w:rsidRDefault="00694C06" w:rsidP="00694C06">
      <w:pPr>
        <w:pStyle w:val="NoSpacing"/>
        <w:rPr>
          <w:rFonts w:ascii="Courier New" w:hAnsi="Courier New" w:cs="Courier New"/>
          <w:noProof/>
          <w:sz w:val="16"/>
          <w:szCs w:val="16"/>
        </w:rPr>
      </w:pPr>
    </w:p>
    <w:p w14:paraId="4B03B7B3" w14:textId="50A36234" w:rsidR="00694C06" w:rsidRPr="006D608E" w:rsidRDefault="00694C06" w:rsidP="006D608E">
      <w:pPr>
        <w:pStyle w:val="NoSpacing"/>
        <w:jc w:val="both"/>
        <w:rPr>
          <w:noProof/>
        </w:rPr>
      </w:pPr>
      <w:r w:rsidRPr="006D608E">
        <w:rPr>
          <w:noProof/>
        </w:rPr>
        <w:t>We then choose a number of iterations per combination of number of repetitions and number of participants. We recommend a high number, but even with a relatively low number of 200 iterations, this process can take several hours.</w:t>
      </w:r>
      <w:r w:rsidR="006D608E">
        <w:rPr>
          <w:noProof/>
        </w:rPr>
        <w:t xml:space="preserve"> </w:t>
      </w:r>
      <w:r w:rsidR="00AC3C4E">
        <w:rPr>
          <w:noProof/>
        </w:rPr>
        <w:t>To keep track of the overall duration of the simulation process, we also save the time before starting the simulation process.</w:t>
      </w:r>
    </w:p>
    <w:p w14:paraId="0B362987" w14:textId="77777777" w:rsidR="00694C06" w:rsidRPr="00E80456" w:rsidRDefault="00694C06" w:rsidP="00694C06">
      <w:pPr>
        <w:pStyle w:val="NoSpacing"/>
        <w:rPr>
          <w:rFonts w:ascii="Courier New" w:hAnsi="Courier New" w:cs="Courier New"/>
          <w:noProof/>
          <w:sz w:val="16"/>
          <w:szCs w:val="16"/>
        </w:rPr>
      </w:pPr>
    </w:p>
    <w:p w14:paraId="09C283E1" w14:textId="26FB3331" w:rsid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 xml:space="preserve">nIterations = </w:t>
      </w:r>
      <w:r w:rsidR="00201F2D">
        <w:rPr>
          <w:rFonts w:ascii="Courier New" w:hAnsi="Courier New" w:cs="Courier New"/>
          <w:noProof/>
          <w:sz w:val="16"/>
          <w:szCs w:val="16"/>
        </w:rPr>
        <w:t>200</w:t>
      </w:r>
    </w:p>
    <w:p w14:paraId="0DE7B186" w14:textId="5E504E06" w:rsidR="00AC3C4E" w:rsidRDefault="00AC3C4E" w:rsidP="00E80456">
      <w:pPr>
        <w:pStyle w:val="NoSpacing"/>
        <w:ind w:firstLine="720"/>
        <w:rPr>
          <w:rFonts w:ascii="Courier New" w:hAnsi="Courier New" w:cs="Courier New"/>
          <w:noProof/>
          <w:sz w:val="16"/>
          <w:szCs w:val="16"/>
        </w:rPr>
      </w:pPr>
      <w:r w:rsidRPr="00AC3C4E">
        <w:rPr>
          <w:rFonts w:ascii="Courier New" w:hAnsi="Courier New" w:cs="Courier New"/>
          <w:noProof/>
          <w:sz w:val="16"/>
          <w:szCs w:val="16"/>
        </w:rPr>
        <w:t>TimeStartSimulations = Sys.time()</w:t>
      </w:r>
    </w:p>
    <w:p w14:paraId="1B23FBDB" w14:textId="4E81B7DB" w:rsidR="006D608E" w:rsidRDefault="006D608E" w:rsidP="006D608E">
      <w:pPr>
        <w:pStyle w:val="NoSpacing"/>
        <w:rPr>
          <w:rFonts w:ascii="Courier New" w:hAnsi="Courier New" w:cs="Courier New"/>
          <w:noProof/>
          <w:sz w:val="16"/>
          <w:szCs w:val="16"/>
        </w:rPr>
      </w:pPr>
    </w:p>
    <w:p w14:paraId="61772858" w14:textId="3F885AD6" w:rsidR="006D608E" w:rsidRPr="006D608E" w:rsidRDefault="006D608E" w:rsidP="00963ECB">
      <w:pPr>
        <w:jc w:val="both"/>
        <w:rPr>
          <w:noProof/>
        </w:rPr>
      </w:pPr>
      <w:r w:rsidRPr="006D608E">
        <w:rPr>
          <w:noProof/>
        </w:rPr>
        <w:t>Then, we simulate the data once for each number of participants, number of trials and iterations</w:t>
      </w:r>
      <w:r>
        <w:rPr>
          <w:noProof/>
        </w:rPr>
        <w:t xml:space="preserve">, fit a GLMM for each and save the p values for the influence of </w:t>
      </w:r>
      <w:r w:rsidRPr="00963ECB">
        <w:rPr>
          <w:rFonts w:ascii="Courier New" w:hAnsi="Courier New" w:cs="Courier New"/>
          <w:noProof/>
          <w:sz w:val="20"/>
          <w:szCs w:val="20"/>
        </w:rPr>
        <w:t>ConditionOfInterest</w:t>
      </w:r>
      <w:r>
        <w:rPr>
          <w:noProof/>
        </w:rPr>
        <w:t xml:space="preserve"> on PSEs and JNDs in a dataframe.</w:t>
      </w:r>
      <w:r w:rsidR="006658FB">
        <w:rPr>
          <w:noProof/>
        </w:rPr>
        <w:t xml:space="preserve"> We choose “</w:t>
      </w:r>
      <w:r w:rsidR="006658FB" w:rsidRPr="00963ECB">
        <w:rPr>
          <w:rFonts w:ascii="Courier New" w:hAnsi="Courier New" w:cs="Courier New"/>
          <w:noProof/>
          <w:sz w:val="20"/>
          <w:szCs w:val="20"/>
        </w:rPr>
        <w:t>nAGQ = 1</w:t>
      </w:r>
      <w:r w:rsidR="006658FB">
        <w:rPr>
          <w:noProof/>
        </w:rPr>
        <w:t>” and “</w:t>
      </w:r>
      <w:r w:rsidR="006658FB" w:rsidRPr="00963ECB">
        <w:rPr>
          <w:rFonts w:ascii="Courier New" w:hAnsi="Courier New" w:cs="Courier New"/>
          <w:noProof/>
          <w:sz w:val="20"/>
          <w:szCs w:val="20"/>
        </w:rPr>
        <w:t>glmerControl(optimizer = "nloptwrap"))</w:t>
      </w:r>
      <w:r w:rsidR="006658FB" w:rsidRPr="006658FB">
        <w:rPr>
          <w:noProof/>
        </w:rPr>
        <w:t>”</w:t>
      </w:r>
      <w:r w:rsidR="006658FB">
        <w:rPr>
          <w:noProof/>
        </w:rPr>
        <w:t xml:space="preserve"> </w:t>
      </w:r>
      <w:r w:rsidR="009E56ED">
        <w:rPr>
          <w:noProof/>
        </w:rPr>
        <w:t xml:space="preserve">in the </w:t>
      </w:r>
      <w:r w:rsidR="009E56ED" w:rsidRPr="00301A51">
        <w:rPr>
          <w:rFonts w:ascii="Courier New" w:hAnsi="Courier New" w:cs="Courier New"/>
          <w:noProof/>
          <w:sz w:val="20"/>
          <w:szCs w:val="20"/>
        </w:rPr>
        <w:t>glmer()</w:t>
      </w:r>
      <w:r w:rsidR="009E56ED">
        <w:rPr>
          <w:noProof/>
        </w:rPr>
        <w:t xml:space="preserve"> function </w:t>
      </w:r>
      <w:r w:rsidR="006658FB">
        <w:rPr>
          <w:noProof/>
        </w:rPr>
        <w:t>because these settings make for reliable p values, while</w:t>
      </w:r>
      <w:r w:rsidR="007613B2">
        <w:rPr>
          <w:noProof/>
        </w:rPr>
        <w:t xml:space="preserve"> maintining</w:t>
      </w:r>
      <w:r w:rsidR="006658FB">
        <w:rPr>
          <w:noProof/>
        </w:rPr>
        <w:t xml:space="preserve"> a reasonable fitting duration</w:t>
      </w:r>
      <w:r w:rsidR="006D7A15">
        <w:rPr>
          <w:noProof/>
        </w:rPr>
        <w:t xml:space="preserve">. </w:t>
      </w:r>
      <w:r w:rsidR="006658FB">
        <w:rPr>
          <w:noProof/>
        </w:rPr>
        <w:t xml:space="preserve">We will discuss </w:t>
      </w:r>
      <w:r w:rsidR="00963ECB">
        <w:rPr>
          <w:noProof/>
        </w:rPr>
        <w:t xml:space="preserve">the simulations this decision is based on </w:t>
      </w:r>
      <w:r w:rsidR="006658FB">
        <w:rPr>
          <w:noProof/>
        </w:rPr>
        <w:t>in more detail below when comparing different optimizers.</w:t>
      </w:r>
      <w:r w:rsidR="00857CBD">
        <w:rPr>
          <w:noProof/>
        </w:rPr>
        <w:t xml:space="preserve"> We also add in a timer to keep you updated about how far through the power simulations you are.</w:t>
      </w:r>
    </w:p>
    <w:p w14:paraId="0649F93A" w14:textId="77777777" w:rsidR="00E80456" w:rsidRPr="00E80456" w:rsidRDefault="00E80456" w:rsidP="00E80456">
      <w:pPr>
        <w:pStyle w:val="NoSpacing"/>
        <w:ind w:firstLine="720"/>
        <w:rPr>
          <w:rFonts w:ascii="Courier New" w:hAnsi="Courier New" w:cs="Courier New"/>
          <w:noProof/>
          <w:sz w:val="16"/>
          <w:szCs w:val="16"/>
        </w:rPr>
      </w:pPr>
    </w:p>
    <w:p w14:paraId="1D4DBAFF"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PowerfulDataframe = data.frame()</w:t>
      </w:r>
    </w:p>
    <w:p w14:paraId="4A0B8EB2" w14:textId="77777777" w:rsidR="00AB2828" w:rsidRPr="00AB2828" w:rsidRDefault="00AB2828" w:rsidP="00AB2828">
      <w:pPr>
        <w:pStyle w:val="NoSpacing"/>
        <w:ind w:left="720"/>
        <w:jc w:val="both"/>
        <w:rPr>
          <w:rFonts w:ascii="Courier New" w:hAnsi="Courier New" w:cs="Courier New"/>
          <w:noProof/>
          <w:sz w:val="16"/>
          <w:szCs w:val="16"/>
        </w:rPr>
      </w:pPr>
    </w:p>
    <w:p w14:paraId="386E1623"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for (nParticipants in RangeNs){</w:t>
      </w:r>
    </w:p>
    <w:p w14:paraId="7253FD86"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for (reps in RangeRepetitions){</w:t>
      </w:r>
    </w:p>
    <w:p w14:paraId="1B320275"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w:t>
      </w:r>
    </w:p>
    <w:p w14:paraId="6894F0E2"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TimeStartTrial = Sys.time() #get time at beginning of trial</w:t>
      </w:r>
    </w:p>
    <w:p w14:paraId="34E9F8A7"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w:t>
      </w:r>
    </w:p>
    <w:p w14:paraId="0EF4DD63"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for(i in 1:nIterations){</w:t>
      </w:r>
    </w:p>
    <w:p w14:paraId="62DDD3B6"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w:t>
      </w:r>
    </w:p>
    <w:p w14:paraId="730FE885"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print(nParticipants)</w:t>
      </w:r>
    </w:p>
    <w:p w14:paraId="44583CBD"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print(reps)</w:t>
      </w:r>
    </w:p>
    <w:p w14:paraId="081EF368"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print(nIterations)</w:t>
      </w:r>
    </w:p>
    <w:p w14:paraId="266CA0F8"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w:t>
      </w:r>
    </w:p>
    <w:p w14:paraId="306808CF"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Psychometric = SimulatePsychometricData(nParticipants,</w:t>
      </w:r>
    </w:p>
    <w:p w14:paraId="2226C850"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ConditionOfInterest,</w:t>
      </w:r>
    </w:p>
    <w:p w14:paraId="44DF7A1B"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StandardValues,</w:t>
      </w:r>
    </w:p>
    <w:p w14:paraId="4C5C3DDE"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reps,</w:t>
      </w:r>
    </w:p>
    <w:p w14:paraId="09BE423F"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PSE_Difference,</w:t>
      </w:r>
    </w:p>
    <w:p w14:paraId="63002122"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JND_Difference,</w:t>
      </w:r>
    </w:p>
    <w:p w14:paraId="170402AD"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Multiplicator_PSE_Standard,</w:t>
      </w:r>
    </w:p>
    <w:p w14:paraId="0FE75ADA"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Multiplicator_SD_Standard,</w:t>
      </w:r>
    </w:p>
    <w:p w14:paraId="399512EB"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Type_ResponseFunction,</w:t>
      </w:r>
    </w:p>
    <w:p w14:paraId="2703A447"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SD_ResponseFunction,</w:t>
      </w:r>
    </w:p>
    <w:p w14:paraId="51C208A4"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Mean_Variability_Between,</w:t>
      </w:r>
    </w:p>
    <w:p w14:paraId="1BD2550C"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SD_Variability_Between)</w:t>
      </w:r>
    </w:p>
    <w:p w14:paraId="6F155C30"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w:t>
      </w:r>
    </w:p>
    <w:p w14:paraId="217E8B6F" w14:textId="77777777" w:rsidR="00AB2828" w:rsidRPr="00AB2828" w:rsidRDefault="00AB2828" w:rsidP="00AB2828">
      <w:pPr>
        <w:pStyle w:val="NoSpacing"/>
        <w:ind w:left="720"/>
        <w:jc w:val="both"/>
        <w:rPr>
          <w:rFonts w:ascii="Courier New" w:hAnsi="Courier New" w:cs="Courier New"/>
          <w:noProof/>
          <w:sz w:val="16"/>
          <w:szCs w:val="16"/>
        </w:rPr>
      </w:pPr>
    </w:p>
    <w:p w14:paraId="0EB7EDAE" w14:textId="1E786FC6"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GLMM = glmer(cbind(Yes, Total - Yes) ~ ConditionOfInterest*Difference + (ConditionOfInterest+Difference| ID) + (Difference| StandardValues), </w:t>
      </w:r>
    </w:p>
    <w:p w14:paraId="4125E335"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family = binomial(link = "logit"), </w:t>
      </w:r>
    </w:p>
    <w:p w14:paraId="658A4E87"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data = Psychometric,</w:t>
      </w:r>
    </w:p>
    <w:p w14:paraId="05F38EED"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nAGQ = 1,</w:t>
      </w:r>
    </w:p>
    <w:p w14:paraId="6BBED391"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glmerControl(optimizer = "nloptwrap"))</w:t>
      </w:r>
    </w:p>
    <w:p w14:paraId="12C747BB" w14:textId="77777777" w:rsidR="00AB2828" w:rsidRPr="00AB2828" w:rsidRDefault="00AB2828" w:rsidP="00AB2828">
      <w:pPr>
        <w:pStyle w:val="NoSpacing"/>
        <w:ind w:left="720"/>
        <w:jc w:val="both"/>
        <w:rPr>
          <w:rFonts w:ascii="Courier New" w:hAnsi="Courier New" w:cs="Courier New"/>
          <w:noProof/>
          <w:sz w:val="16"/>
          <w:szCs w:val="16"/>
        </w:rPr>
      </w:pPr>
    </w:p>
    <w:p w14:paraId="6F6FDA04"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PowerfulDataframe = rbind(PowerfulDataframe,c(nParticipants=nParticipants,</w:t>
      </w:r>
    </w:p>
    <w:p w14:paraId="310BBEFE"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reps=reps, </w:t>
      </w:r>
    </w:p>
    <w:p w14:paraId="2AAAF3B6"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pvalue_PSE = summary(GLMM)$coefficients[14],</w:t>
      </w:r>
    </w:p>
    <w:p w14:paraId="7B5453FF"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pvalue_JND = summary(GLMM)$coefficients[16],</w:t>
      </w:r>
    </w:p>
    <w:p w14:paraId="6D275765"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iteration = i))</w:t>
      </w:r>
    </w:p>
    <w:p w14:paraId="19509DFA"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w:t>
      </w:r>
    </w:p>
    <w:p w14:paraId="44C94308"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print(paste0("200 iterations took ", round(Sys.time() - TimeStartTrial), " seconds. The power for the current run through (",nParticipants," Participants, ", reps, " Repetitions) is ",mean(PowerfulDataframe$pvalue_PSE[PowerfulDataframe$nParticipants == nParticipants &amp; PowerfulDataframe$reps == reps] &lt; 0.05)))</w:t>
      </w:r>
    </w:p>
    <w:p w14:paraId="781D611F"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w:t>
      </w:r>
    </w:p>
    <w:p w14:paraId="30C49822" w14:textId="36EBCEAE" w:rsidR="008174A1"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w:t>
      </w:r>
    </w:p>
    <w:p w14:paraId="14D108E2" w14:textId="77777777" w:rsidR="00E23977" w:rsidRDefault="00E23977" w:rsidP="00E23977">
      <w:pPr>
        <w:pStyle w:val="NoSpacing"/>
        <w:jc w:val="both"/>
        <w:rPr>
          <w:rFonts w:ascii="Courier New" w:hAnsi="Courier New" w:cs="Courier New"/>
          <w:noProof/>
          <w:sz w:val="16"/>
          <w:szCs w:val="16"/>
        </w:rPr>
      </w:pPr>
    </w:p>
    <w:p w14:paraId="0F64B591" w14:textId="331A58E5" w:rsidR="00E23977" w:rsidRDefault="00E23977" w:rsidP="00E35CB9">
      <w:pPr>
        <w:pStyle w:val="NoSpacing"/>
        <w:ind w:firstLine="720"/>
        <w:jc w:val="both"/>
        <w:rPr>
          <w:rFonts w:ascii="Courier New" w:hAnsi="Courier New" w:cs="Courier New"/>
          <w:noProof/>
          <w:sz w:val="16"/>
          <w:szCs w:val="16"/>
        </w:rPr>
      </w:pPr>
      <w:r w:rsidRPr="00E23977">
        <w:rPr>
          <w:rFonts w:ascii="Courier New" w:hAnsi="Courier New" w:cs="Courier New"/>
          <w:noProof/>
          <w:sz w:val="16"/>
          <w:szCs w:val="16"/>
        </w:rPr>
        <w:t>colnames(PowerfulDataframe) = c("nParticipants","reps","pvalue_PSE","pvalue_JND","iteration")</w:t>
      </w:r>
    </w:p>
    <w:p w14:paraId="5BAE4F1A" w14:textId="77777777" w:rsidR="00AB2828" w:rsidRDefault="00AB2828" w:rsidP="00AB2828">
      <w:pPr>
        <w:pStyle w:val="NoSpacing"/>
        <w:jc w:val="both"/>
        <w:rPr>
          <w:noProof/>
        </w:rPr>
      </w:pPr>
    </w:p>
    <w:p w14:paraId="6C6A3949" w14:textId="331AFCC6" w:rsidR="00711002" w:rsidRDefault="00864CE1" w:rsidP="00C50795">
      <w:pPr>
        <w:jc w:val="both"/>
        <w:rPr>
          <w:noProof/>
        </w:rPr>
      </w:pPr>
      <w:r>
        <w:rPr>
          <w:noProof/>
        </w:rPr>
        <w:t xml:space="preserve">Finally, we can print the power for each combination of number of repetitions and number of participants by setting an alpha level (typically 0.05) and counting in how many iterations out of </w:t>
      </w:r>
      <w:r w:rsidRPr="00C50795">
        <w:rPr>
          <w:rFonts w:ascii="Courier New" w:hAnsi="Courier New" w:cs="Courier New"/>
          <w:noProof/>
          <w:sz w:val="20"/>
          <w:szCs w:val="20"/>
        </w:rPr>
        <w:t>nIterations</w:t>
      </w:r>
      <w:r>
        <w:rPr>
          <w:noProof/>
        </w:rPr>
        <w:t xml:space="preserve"> we found a p</w:t>
      </w:r>
      <w:r w:rsidR="00F93B1B">
        <w:rPr>
          <w:noProof/>
        </w:rPr>
        <w:t xml:space="preserve"> </w:t>
      </w:r>
      <w:r>
        <w:rPr>
          <w:noProof/>
        </w:rPr>
        <w:t>value below alpha.</w:t>
      </w:r>
    </w:p>
    <w:p w14:paraId="635553E2" w14:textId="5B7FF20C" w:rsidR="00864CE1" w:rsidRDefault="00864CE1" w:rsidP="0044263D">
      <w:pPr>
        <w:pStyle w:val="NoSpacing"/>
        <w:jc w:val="both"/>
        <w:rPr>
          <w:noProof/>
        </w:rPr>
      </w:pPr>
    </w:p>
    <w:p w14:paraId="4D794979" w14:textId="77777777" w:rsidR="00E23977" w:rsidRPr="00E23977" w:rsidRDefault="00E23977" w:rsidP="00E35CB9">
      <w:pPr>
        <w:pStyle w:val="NoSpacing"/>
        <w:ind w:left="720"/>
        <w:jc w:val="both"/>
        <w:rPr>
          <w:rFonts w:ascii="Courier New" w:hAnsi="Courier New" w:cs="Courier New"/>
          <w:noProof/>
          <w:sz w:val="16"/>
          <w:szCs w:val="16"/>
        </w:rPr>
      </w:pPr>
      <w:r w:rsidRPr="00E23977">
        <w:rPr>
          <w:rFonts w:ascii="Courier New" w:hAnsi="Courier New" w:cs="Courier New"/>
          <w:noProof/>
          <w:sz w:val="16"/>
          <w:szCs w:val="16"/>
        </w:rPr>
        <w:t>alpha = 0.05</w:t>
      </w:r>
    </w:p>
    <w:p w14:paraId="410480AF" w14:textId="77777777" w:rsidR="00E23977" w:rsidRPr="00E23977" w:rsidRDefault="00E23977" w:rsidP="00E35CB9">
      <w:pPr>
        <w:pStyle w:val="NoSpacing"/>
        <w:ind w:left="720"/>
        <w:jc w:val="both"/>
        <w:rPr>
          <w:rFonts w:ascii="Courier New" w:hAnsi="Courier New" w:cs="Courier New"/>
          <w:noProof/>
          <w:sz w:val="16"/>
          <w:szCs w:val="16"/>
        </w:rPr>
      </w:pPr>
    </w:p>
    <w:p w14:paraId="64C993F0" w14:textId="77777777" w:rsidR="00E23977" w:rsidRPr="00E23977" w:rsidRDefault="00E23977" w:rsidP="00E35CB9">
      <w:pPr>
        <w:pStyle w:val="NoSpacing"/>
        <w:ind w:left="720"/>
        <w:jc w:val="both"/>
        <w:rPr>
          <w:rFonts w:ascii="Courier New" w:hAnsi="Courier New" w:cs="Courier New"/>
          <w:noProof/>
          <w:sz w:val="16"/>
          <w:szCs w:val="16"/>
        </w:rPr>
      </w:pPr>
      <w:r w:rsidRPr="00E23977">
        <w:rPr>
          <w:rFonts w:ascii="Courier New" w:hAnsi="Courier New" w:cs="Courier New"/>
          <w:noProof/>
          <w:sz w:val="16"/>
          <w:szCs w:val="16"/>
        </w:rPr>
        <w:t xml:space="preserve">PowerfulDataframe = PowerfulDataframe %&gt;% group_by(nParticipants,reps) %&gt;% </w:t>
      </w:r>
    </w:p>
    <w:p w14:paraId="243D3A47" w14:textId="77777777" w:rsidR="00E23977" w:rsidRPr="00E23977" w:rsidRDefault="00E23977" w:rsidP="00E35CB9">
      <w:pPr>
        <w:pStyle w:val="NoSpacing"/>
        <w:ind w:left="720"/>
        <w:jc w:val="both"/>
        <w:rPr>
          <w:rFonts w:ascii="Courier New" w:hAnsi="Courier New" w:cs="Courier New"/>
          <w:noProof/>
          <w:sz w:val="16"/>
          <w:szCs w:val="16"/>
        </w:rPr>
      </w:pPr>
      <w:r w:rsidRPr="00E23977">
        <w:rPr>
          <w:rFonts w:ascii="Courier New" w:hAnsi="Courier New" w:cs="Courier New"/>
          <w:noProof/>
          <w:sz w:val="16"/>
          <w:szCs w:val="16"/>
        </w:rPr>
        <w:t xml:space="preserve">  mutate(Power_PSE = mean(pvalue_PSE &lt; alpha),</w:t>
      </w:r>
    </w:p>
    <w:p w14:paraId="5BF17255" w14:textId="77777777" w:rsidR="00E23977" w:rsidRPr="00E23977" w:rsidRDefault="00E23977" w:rsidP="00E35CB9">
      <w:pPr>
        <w:pStyle w:val="NoSpacing"/>
        <w:ind w:left="720"/>
        <w:jc w:val="both"/>
        <w:rPr>
          <w:rFonts w:ascii="Courier New" w:hAnsi="Courier New" w:cs="Courier New"/>
          <w:noProof/>
          <w:sz w:val="16"/>
          <w:szCs w:val="16"/>
        </w:rPr>
      </w:pPr>
      <w:r w:rsidRPr="00E23977">
        <w:rPr>
          <w:rFonts w:ascii="Courier New" w:hAnsi="Courier New" w:cs="Courier New"/>
          <w:noProof/>
          <w:sz w:val="16"/>
          <w:szCs w:val="16"/>
        </w:rPr>
        <w:t xml:space="preserve">         Power_JND = mean(pvalue_JND &lt; alpha))</w:t>
      </w:r>
    </w:p>
    <w:p w14:paraId="58BC1E17" w14:textId="77777777" w:rsidR="00E23977" w:rsidRPr="00E23977" w:rsidRDefault="00E23977" w:rsidP="00E35CB9">
      <w:pPr>
        <w:pStyle w:val="NoSpacing"/>
        <w:ind w:left="720"/>
        <w:jc w:val="both"/>
        <w:rPr>
          <w:rFonts w:ascii="Courier New" w:hAnsi="Courier New" w:cs="Courier New"/>
          <w:noProof/>
          <w:sz w:val="16"/>
          <w:szCs w:val="16"/>
        </w:rPr>
      </w:pPr>
    </w:p>
    <w:p w14:paraId="43DB31D2" w14:textId="77777777" w:rsidR="00E23977" w:rsidRPr="00E23977" w:rsidRDefault="00E23977" w:rsidP="00E35CB9">
      <w:pPr>
        <w:pStyle w:val="NoSpacing"/>
        <w:ind w:left="720"/>
        <w:jc w:val="both"/>
        <w:rPr>
          <w:rFonts w:ascii="Courier New" w:hAnsi="Courier New" w:cs="Courier New"/>
          <w:noProof/>
          <w:sz w:val="16"/>
          <w:szCs w:val="16"/>
        </w:rPr>
      </w:pPr>
      <w:r w:rsidRPr="00E23977">
        <w:rPr>
          <w:rFonts w:ascii="Courier New" w:hAnsi="Courier New" w:cs="Courier New"/>
          <w:noProof/>
          <w:sz w:val="16"/>
          <w:szCs w:val="16"/>
        </w:rPr>
        <w:t xml:space="preserve">PowerfulDataframe %&gt;% group_by(nParticipants,reps) %&gt;% </w:t>
      </w:r>
    </w:p>
    <w:p w14:paraId="0932EB14" w14:textId="3A4DC65D" w:rsidR="00FF5BCA" w:rsidRDefault="00E23977" w:rsidP="00E35CB9">
      <w:pPr>
        <w:pStyle w:val="NoSpacing"/>
        <w:ind w:left="720"/>
        <w:jc w:val="both"/>
        <w:rPr>
          <w:rFonts w:ascii="Courier New" w:hAnsi="Courier New" w:cs="Courier New"/>
          <w:noProof/>
          <w:sz w:val="16"/>
          <w:szCs w:val="16"/>
        </w:rPr>
      </w:pPr>
      <w:r w:rsidRPr="00E23977">
        <w:rPr>
          <w:rFonts w:ascii="Courier New" w:hAnsi="Courier New" w:cs="Courier New"/>
          <w:noProof/>
          <w:sz w:val="16"/>
          <w:szCs w:val="16"/>
        </w:rPr>
        <w:t xml:space="preserve">  slice(1)</w:t>
      </w:r>
    </w:p>
    <w:p w14:paraId="54BFA172" w14:textId="77777777" w:rsidR="00113C0F" w:rsidRDefault="00113C0F" w:rsidP="00113C0F">
      <w:pPr>
        <w:pStyle w:val="NoSpacing"/>
        <w:jc w:val="both"/>
        <w:rPr>
          <w:rFonts w:ascii="Courier New" w:hAnsi="Courier New" w:cs="Courier New"/>
          <w:noProof/>
          <w:sz w:val="16"/>
          <w:szCs w:val="16"/>
        </w:rPr>
      </w:pPr>
    </w:p>
    <w:p w14:paraId="63877529" w14:textId="57934615" w:rsidR="00113C0F" w:rsidRDefault="00113C0F" w:rsidP="00E35CB9">
      <w:pPr>
        <w:pStyle w:val="NoSpacing"/>
        <w:jc w:val="both"/>
        <w:rPr>
          <w:noProof/>
        </w:rPr>
      </w:pPr>
      <w:r>
        <w:rPr>
          <w:noProof/>
        </w:rPr>
        <w:t>We can then print the duration of the process.</w:t>
      </w:r>
    </w:p>
    <w:p w14:paraId="47F484EC" w14:textId="77777777" w:rsidR="00422BB7" w:rsidRDefault="00422BB7" w:rsidP="00E35CB9">
      <w:pPr>
        <w:pStyle w:val="NoSpacing"/>
        <w:jc w:val="both"/>
        <w:rPr>
          <w:noProof/>
        </w:rPr>
      </w:pPr>
    </w:p>
    <w:p w14:paraId="45362F39" w14:textId="3C2B8808" w:rsidR="00113C0F" w:rsidRDefault="00113C0F" w:rsidP="00935FA0">
      <w:pPr>
        <w:pStyle w:val="NoSpacing"/>
        <w:ind w:left="720"/>
        <w:jc w:val="both"/>
        <w:rPr>
          <w:noProof/>
        </w:rPr>
      </w:pPr>
      <w:r w:rsidRPr="00935FA0">
        <w:rPr>
          <w:rFonts w:ascii="Courier New" w:hAnsi="Courier New" w:cs="Courier New"/>
          <w:noProof/>
          <w:sz w:val="16"/>
          <w:szCs w:val="16"/>
        </w:rPr>
        <w:lastRenderedPageBreak/>
        <w:t>Sys.time() - TimeStartSimulations</w:t>
      </w:r>
    </w:p>
    <w:p w14:paraId="0FFFA6C5" w14:textId="77777777" w:rsidR="00113C0F" w:rsidRDefault="00113C0F" w:rsidP="00E35CB9">
      <w:pPr>
        <w:pStyle w:val="NoSpacing"/>
        <w:jc w:val="both"/>
        <w:rPr>
          <w:noProof/>
        </w:rPr>
      </w:pPr>
    </w:p>
    <w:p w14:paraId="5CDD6715" w14:textId="3D544640" w:rsidR="00864CE1" w:rsidRDefault="00864CE1" w:rsidP="0044263D">
      <w:pPr>
        <w:pStyle w:val="NoSpacing"/>
        <w:jc w:val="both"/>
        <w:rPr>
          <w:noProof/>
        </w:rPr>
      </w:pPr>
      <w:r>
        <w:rPr>
          <w:noProof/>
        </w:rPr>
        <w:t xml:space="preserve">We can also plot the computed power </w:t>
      </w:r>
      <w:r w:rsidR="009E77FA">
        <w:rPr>
          <w:noProof/>
        </w:rPr>
        <w:t>with the following lines.</w:t>
      </w:r>
    </w:p>
    <w:p w14:paraId="5ACADEA9" w14:textId="77777777" w:rsidR="009E77FA" w:rsidRDefault="009E77FA" w:rsidP="0044263D">
      <w:pPr>
        <w:pStyle w:val="NoSpacing"/>
        <w:jc w:val="both"/>
        <w:rPr>
          <w:noProof/>
        </w:rPr>
      </w:pPr>
    </w:p>
    <w:p w14:paraId="314DD0BB" w14:textId="77777777" w:rsidR="002E120B" w:rsidRPr="002E120B" w:rsidRDefault="002E120B" w:rsidP="002E120B">
      <w:pPr>
        <w:pStyle w:val="NoSpacing"/>
        <w:ind w:left="720"/>
        <w:jc w:val="both"/>
        <w:rPr>
          <w:rFonts w:ascii="Courier New" w:hAnsi="Courier New" w:cs="Courier New"/>
          <w:noProof/>
          <w:sz w:val="16"/>
          <w:szCs w:val="16"/>
        </w:rPr>
      </w:pPr>
      <w:r w:rsidRPr="002E120B">
        <w:rPr>
          <w:rFonts w:ascii="Courier New" w:hAnsi="Courier New" w:cs="Courier New"/>
          <w:noProof/>
          <w:sz w:val="16"/>
          <w:szCs w:val="16"/>
        </w:rPr>
        <w:t>ggplot(PowerfulDataframe, aes(nParticipants,Power, color = as.factor(reps))) +</w:t>
      </w:r>
    </w:p>
    <w:p w14:paraId="114D5FF7" w14:textId="77777777" w:rsidR="002E120B" w:rsidRPr="002E120B" w:rsidRDefault="002E120B" w:rsidP="002E120B">
      <w:pPr>
        <w:pStyle w:val="NoSpacing"/>
        <w:ind w:left="720"/>
        <w:jc w:val="both"/>
        <w:rPr>
          <w:rFonts w:ascii="Courier New" w:hAnsi="Courier New" w:cs="Courier New"/>
          <w:noProof/>
          <w:sz w:val="16"/>
          <w:szCs w:val="16"/>
        </w:rPr>
      </w:pPr>
      <w:r w:rsidRPr="002E120B">
        <w:rPr>
          <w:rFonts w:ascii="Courier New" w:hAnsi="Courier New" w:cs="Courier New"/>
          <w:noProof/>
          <w:sz w:val="16"/>
          <w:szCs w:val="16"/>
        </w:rPr>
        <w:t xml:space="preserve">  geom_line(size = 1) +</w:t>
      </w:r>
    </w:p>
    <w:p w14:paraId="60674BE3" w14:textId="77777777" w:rsidR="002E120B" w:rsidRPr="002E120B" w:rsidRDefault="002E120B" w:rsidP="002E120B">
      <w:pPr>
        <w:pStyle w:val="NoSpacing"/>
        <w:ind w:left="720"/>
        <w:jc w:val="both"/>
        <w:rPr>
          <w:rFonts w:ascii="Courier New" w:hAnsi="Courier New" w:cs="Courier New"/>
          <w:noProof/>
          <w:sz w:val="16"/>
          <w:szCs w:val="16"/>
        </w:rPr>
      </w:pPr>
      <w:r w:rsidRPr="002E120B">
        <w:rPr>
          <w:rFonts w:ascii="Courier New" w:hAnsi="Courier New" w:cs="Courier New"/>
          <w:noProof/>
          <w:sz w:val="16"/>
          <w:szCs w:val="16"/>
        </w:rPr>
        <w:t xml:space="preserve">  xlab("Number of Participants") +</w:t>
      </w:r>
    </w:p>
    <w:p w14:paraId="75D73667" w14:textId="77777777" w:rsidR="002E120B" w:rsidRPr="002E120B" w:rsidRDefault="002E120B" w:rsidP="002E120B">
      <w:pPr>
        <w:pStyle w:val="NoSpacing"/>
        <w:ind w:left="720"/>
        <w:jc w:val="both"/>
        <w:rPr>
          <w:rFonts w:ascii="Courier New" w:hAnsi="Courier New" w:cs="Courier New"/>
          <w:noProof/>
          <w:sz w:val="16"/>
          <w:szCs w:val="16"/>
        </w:rPr>
      </w:pPr>
      <w:r w:rsidRPr="002E120B">
        <w:rPr>
          <w:rFonts w:ascii="Courier New" w:hAnsi="Courier New" w:cs="Courier New"/>
          <w:noProof/>
          <w:sz w:val="16"/>
          <w:szCs w:val="16"/>
        </w:rPr>
        <w:t xml:space="preserve">  ylab("Power") +</w:t>
      </w:r>
    </w:p>
    <w:p w14:paraId="5C4EFFAF" w14:textId="77777777" w:rsidR="002E120B" w:rsidRPr="002E120B" w:rsidRDefault="002E120B" w:rsidP="002E120B">
      <w:pPr>
        <w:pStyle w:val="NoSpacing"/>
        <w:ind w:left="720"/>
        <w:jc w:val="both"/>
        <w:rPr>
          <w:rFonts w:ascii="Courier New" w:hAnsi="Courier New" w:cs="Courier New"/>
          <w:noProof/>
          <w:sz w:val="16"/>
          <w:szCs w:val="16"/>
        </w:rPr>
      </w:pPr>
      <w:r w:rsidRPr="002E120B">
        <w:rPr>
          <w:rFonts w:ascii="Courier New" w:hAnsi="Courier New" w:cs="Courier New"/>
          <w:noProof/>
          <w:sz w:val="16"/>
          <w:szCs w:val="16"/>
        </w:rPr>
        <w:t xml:space="preserve">  scale_x_continuous(breaks = c(10,12,14,16,18,20)) +</w:t>
      </w:r>
    </w:p>
    <w:p w14:paraId="5DB3B690" w14:textId="77777777" w:rsidR="002E120B" w:rsidRPr="002E120B" w:rsidRDefault="002E120B" w:rsidP="002E120B">
      <w:pPr>
        <w:pStyle w:val="NoSpacing"/>
        <w:ind w:left="720"/>
        <w:jc w:val="both"/>
        <w:rPr>
          <w:rFonts w:ascii="Courier New" w:hAnsi="Courier New" w:cs="Courier New"/>
          <w:noProof/>
          <w:sz w:val="16"/>
          <w:szCs w:val="16"/>
        </w:rPr>
      </w:pPr>
      <w:r w:rsidRPr="002E120B">
        <w:rPr>
          <w:rFonts w:ascii="Courier New" w:hAnsi="Courier New" w:cs="Courier New"/>
          <w:noProof/>
          <w:sz w:val="16"/>
          <w:szCs w:val="16"/>
        </w:rPr>
        <w:t xml:space="preserve">  scale_color_manual(name = "Repetitions\nper Staircase", </w:t>
      </w:r>
    </w:p>
    <w:p w14:paraId="526F91EC" w14:textId="77777777" w:rsidR="002E120B" w:rsidRPr="002E120B" w:rsidRDefault="002E120B" w:rsidP="002E120B">
      <w:pPr>
        <w:pStyle w:val="NoSpacing"/>
        <w:ind w:left="720"/>
        <w:jc w:val="both"/>
        <w:rPr>
          <w:rFonts w:ascii="Courier New" w:hAnsi="Courier New" w:cs="Courier New"/>
          <w:noProof/>
          <w:sz w:val="16"/>
          <w:szCs w:val="16"/>
        </w:rPr>
      </w:pPr>
      <w:r w:rsidRPr="002E120B">
        <w:rPr>
          <w:rFonts w:ascii="Courier New" w:hAnsi="Courier New" w:cs="Courier New"/>
          <w:noProof/>
          <w:sz w:val="16"/>
          <w:szCs w:val="16"/>
        </w:rPr>
        <w:t xml:space="preserve">                       values = c(Red,BlauUB,Yellow)) +</w:t>
      </w:r>
    </w:p>
    <w:p w14:paraId="1D3DDBE2" w14:textId="77777777" w:rsidR="002E120B" w:rsidRPr="002E120B" w:rsidRDefault="002E120B" w:rsidP="002E120B">
      <w:pPr>
        <w:pStyle w:val="NoSpacing"/>
        <w:ind w:left="720"/>
        <w:jc w:val="both"/>
        <w:rPr>
          <w:rFonts w:ascii="Courier New" w:hAnsi="Courier New" w:cs="Courier New"/>
          <w:noProof/>
          <w:sz w:val="16"/>
          <w:szCs w:val="16"/>
        </w:rPr>
      </w:pPr>
      <w:r w:rsidRPr="002E120B">
        <w:rPr>
          <w:rFonts w:ascii="Courier New" w:hAnsi="Courier New" w:cs="Courier New"/>
          <w:noProof/>
          <w:sz w:val="16"/>
          <w:szCs w:val="16"/>
        </w:rPr>
        <w:t xml:space="preserve">  geom_hline(yintercept = 0.9, linetype=2) +</w:t>
      </w:r>
    </w:p>
    <w:p w14:paraId="69293C13" w14:textId="77777777" w:rsidR="002E120B" w:rsidRPr="002E120B" w:rsidRDefault="002E120B" w:rsidP="002E120B">
      <w:pPr>
        <w:pStyle w:val="NoSpacing"/>
        <w:ind w:left="720"/>
        <w:jc w:val="both"/>
        <w:rPr>
          <w:rFonts w:ascii="Courier New" w:hAnsi="Courier New" w:cs="Courier New"/>
          <w:noProof/>
          <w:sz w:val="16"/>
          <w:szCs w:val="16"/>
        </w:rPr>
      </w:pPr>
      <w:r w:rsidRPr="002E120B">
        <w:rPr>
          <w:rFonts w:ascii="Courier New" w:hAnsi="Courier New" w:cs="Courier New"/>
          <w:noProof/>
          <w:sz w:val="16"/>
          <w:szCs w:val="16"/>
        </w:rPr>
        <w:t xml:space="preserve">  geom_hline(yintercept = 0.95, linetype=3) +</w:t>
      </w:r>
    </w:p>
    <w:p w14:paraId="6DF28FF9" w14:textId="77777777" w:rsidR="002E120B" w:rsidRPr="002E120B" w:rsidRDefault="002E120B" w:rsidP="002E120B">
      <w:pPr>
        <w:pStyle w:val="NoSpacing"/>
        <w:ind w:left="720"/>
        <w:jc w:val="both"/>
        <w:rPr>
          <w:rFonts w:ascii="Courier New" w:hAnsi="Courier New" w:cs="Courier New"/>
          <w:noProof/>
          <w:sz w:val="16"/>
          <w:szCs w:val="16"/>
        </w:rPr>
      </w:pPr>
      <w:r w:rsidRPr="002E120B">
        <w:rPr>
          <w:rFonts w:ascii="Courier New" w:hAnsi="Courier New" w:cs="Courier New"/>
          <w:noProof/>
          <w:sz w:val="16"/>
          <w:szCs w:val="16"/>
        </w:rPr>
        <w:t xml:space="preserve">  ylim(c(0,1)) +</w:t>
      </w:r>
    </w:p>
    <w:p w14:paraId="0D8A32F4" w14:textId="77777777" w:rsidR="002E120B" w:rsidRPr="002E120B" w:rsidRDefault="002E120B" w:rsidP="002E120B">
      <w:pPr>
        <w:pStyle w:val="NoSpacing"/>
        <w:ind w:left="720"/>
        <w:jc w:val="both"/>
        <w:rPr>
          <w:rFonts w:ascii="Courier New" w:hAnsi="Courier New" w:cs="Courier New"/>
          <w:noProof/>
          <w:sz w:val="16"/>
          <w:szCs w:val="16"/>
        </w:rPr>
      </w:pPr>
      <w:r w:rsidRPr="002E120B">
        <w:rPr>
          <w:rFonts w:ascii="Courier New" w:hAnsi="Courier New" w:cs="Courier New"/>
          <w:noProof/>
          <w:sz w:val="16"/>
          <w:szCs w:val="16"/>
        </w:rPr>
        <w:t xml:space="preserve">  facet_wrap(WhichValue~.) +</w:t>
      </w:r>
    </w:p>
    <w:p w14:paraId="644834F3" w14:textId="441833F3" w:rsidR="00702D62" w:rsidRDefault="002E120B" w:rsidP="002E120B">
      <w:pPr>
        <w:pStyle w:val="NoSpacing"/>
        <w:ind w:left="720"/>
        <w:jc w:val="both"/>
        <w:rPr>
          <w:rFonts w:ascii="Courier New" w:hAnsi="Courier New" w:cs="Courier New"/>
          <w:noProof/>
          <w:sz w:val="16"/>
          <w:szCs w:val="16"/>
        </w:rPr>
      </w:pPr>
      <w:r w:rsidRPr="002E120B">
        <w:rPr>
          <w:rFonts w:ascii="Courier New" w:hAnsi="Courier New" w:cs="Courier New"/>
          <w:noProof/>
          <w:sz w:val="16"/>
          <w:szCs w:val="16"/>
        </w:rPr>
        <w:t xml:space="preserve">  theme(legend.position = c(0.4,0.2))</w:t>
      </w:r>
    </w:p>
    <w:p w14:paraId="6F8DB8AE" w14:textId="77777777" w:rsidR="002E120B" w:rsidRDefault="002E120B" w:rsidP="002E120B">
      <w:pPr>
        <w:pStyle w:val="NoSpacing"/>
        <w:ind w:left="720"/>
        <w:jc w:val="both"/>
        <w:rPr>
          <w:rFonts w:ascii="Courier New" w:hAnsi="Courier New" w:cs="Courier New"/>
          <w:noProof/>
          <w:sz w:val="16"/>
          <w:szCs w:val="16"/>
        </w:rPr>
      </w:pPr>
    </w:p>
    <w:p w14:paraId="7B73EA53" w14:textId="34F2A272" w:rsidR="001C2D0F" w:rsidRDefault="00A220A8" w:rsidP="00C50795">
      <w:pPr>
        <w:jc w:val="both"/>
        <w:rPr>
          <w:noProof/>
        </w:rPr>
      </w:pPr>
      <w:r>
        <w:rPr>
          <w:noProof/>
        </w:rPr>
        <w:fldChar w:fldCharType="begin"/>
      </w:r>
      <w:r>
        <w:rPr>
          <w:noProof/>
        </w:rPr>
        <w:instrText xml:space="preserve"> REF _Ref49943659 \h </w:instrText>
      </w:r>
      <w:r>
        <w:rPr>
          <w:noProof/>
        </w:rPr>
      </w:r>
      <w:r>
        <w:rPr>
          <w:noProof/>
        </w:rPr>
        <w:fldChar w:fldCharType="separate"/>
      </w:r>
      <w:r>
        <w:t xml:space="preserve">Figure </w:t>
      </w:r>
      <w:r>
        <w:rPr>
          <w:noProof/>
        </w:rPr>
        <w:t>6</w:t>
      </w:r>
      <w:r>
        <w:rPr>
          <w:noProof/>
        </w:rPr>
        <w:fldChar w:fldCharType="end"/>
      </w:r>
      <w:r>
        <w:rPr>
          <w:noProof/>
        </w:rPr>
        <w:t xml:space="preserve"> </w:t>
      </w:r>
      <w:r w:rsidR="001D7E2D">
        <w:rPr>
          <w:noProof/>
        </w:rPr>
        <w:t>shows this plot for the values chosen above.</w:t>
      </w:r>
      <w:r w:rsidR="00C50795">
        <w:rPr>
          <w:noProof/>
        </w:rPr>
        <w:t xml:space="preserve"> We can see, for example, that we can achieve a power of 0.8 for the influence of </w:t>
      </w:r>
      <w:r w:rsidR="00C50795" w:rsidRPr="00C50795">
        <w:rPr>
          <w:rFonts w:ascii="Courier New" w:hAnsi="Courier New" w:cs="Courier New"/>
          <w:noProof/>
          <w:sz w:val="20"/>
          <w:szCs w:val="20"/>
        </w:rPr>
        <w:t>ConditionOfInterest</w:t>
      </w:r>
      <w:r w:rsidR="00C50795">
        <w:rPr>
          <w:noProof/>
        </w:rPr>
        <w:t xml:space="preserve"> on JNDs both by increasing the number of participants (see red line) or the number of trials per staircase, while keeping the overall number of participants low (see yellow and blue line).</w:t>
      </w:r>
    </w:p>
    <w:p w14:paraId="0504B465" w14:textId="7EF09E5C" w:rsidR="009747AB" w:rsidRDefault="009747AB" w:rsidP="00253C61">
      <w:pPr>
        <w:pStyle w:val="NoSpacing"/>
        <w:jc w:val="both"/>
        <w:rPr>
          <w:rFonts w:ascii="Courier New" w:hAnsi="Courier New" w:cs="Courier New"/>
          <w:noProof/>
          <w:sz w:val="16"/>
          <w:szCs w:val="16"/>
        </w:rPr>
      </w:pPr>
    </w:p>
    <w:p w14:paraId="1B7CDBAE" w14:textId="77777777" w:rsidR="00A220A8" w:rsidRDefault="001D7E2D" w:rsidP="00A220A8">
      <w:pPr>
        <w:pStyle w:val="NoSpacing"/>
        <w:keepNext/>
        <w:jc w:val="both"/>
      </w:pPr>
      <w:r>
        <w:rPr>
          <w:rFonts w:ascii="Courier New" w:hAnsi="Courier New" w:cs="Courier New"/>
          <w:noProof/>
          <w:sz w:val="16"/>
          <w:szCs w:val="16"/>
        </w:rPr>
        <w:drawing>
          <wp:inline distT="0" distB="0" distL="0" distR="0" wp14:anchorId="5BA5520D" wp14:editId="07E901FC">
            <wp:extent cx="2790825" cy="27908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2790825" cy="2790825"/>
                    </a:xfrm>
                    <a:prstGeom prst="rect">
                      <a:avLst/>
                    </a:prstGeom>
                    <a:noFill/>
                    <a:ln>
                      <a:noFill/>
                    </a:ln>
                  </pic:spPr>
                </pic:pic>
              </a:graphicData>
            </a:graphic>
          </wp:inline>
        </w:drawing>
      </w:r>
    </w:p>
    <w:p w14:paraId="6FF82355" w14:textId="29DC7507" w:rsidR="001D7E2D" w:rsidRDefault="00A220A8" w:rsidP="00A220A8">
      <w:pPr>
        <w:pStyle w:val="Caption"/>
        <w:jc w:val="both"/>
        <w:rPr>
          <w:rFonts w:ascii="Courier New" w:hAnsi="Courier New" w:cs="Courier New"/>
          <w:noProof/>
          <w:sz w:val="16"/>
          <w:szCs w:val="16"/>
        </w:rPr>
      </w:pPr>
      <w:bookmarkStart w:id="23" w:name="_Ref49943659"/>
      <w:r>
        <w:t xml:space="preserve">Figure </w:t>
      </w:r>
      <w:fldSimple w:instr=" SEQ Figure \* ARABIC ">
        <w:r>
          <w:rPr>
            <w:noProof/>
          </w:rPr>
          <w:t>6</w:t>
        </w:r>
      </w:fldSimple>
      <w:bookmarkEnd w:id="23"/>
      <w:r>
        <w:t xml:space="preserve">: Power for the influence of </w:t>
      </w:r>
      <w:proofErr w:type="spellStart"/>
      <w:r>
        <w:t>ConditionOfInterest</w:t>
      </w:r>
      <w:proofErr w:type="spellEnd"/>
      <w:r>
        <w:t xml:space="preserve"> on JND (left panel) and PSE (right panel), for different participant numbers. The different colors indicate different numbers of repetitions for each staircase.</w:t>
      </w:r>
      <w:r w:rsidR="00005EE9">
        <w:t xml:space="preserve"> The solid horizontal line indicates a power level of 0.8, the dashed horizontal line indicates a power level of 0.9 and the dotted horizontal line indicates a power level of 0.95.</w:t>
      </w:r>
    </w:p>
    <w:p w14:paraId="6F0A073D" w14:textId="77777777" w:rsidR="0044263D" w:rsidRDefault="0044263D" w:rsidP="0044263D">
      <w:pPr>
        <w:pStyle w:val="NoSpacing"/>
        <w:jc w:val="both"/>
        <w:rPr>
          <w:noProof/>
        </w:rPr>
      </w:pPr>
    </w:p>
    <w:p w14:paraId="6EC4B13C" w14:textId="77777777" w:rsidR="0044263D" w:rsidRDefault="0044263D" w:rsidP="0082728C">
      <w:pPr>
        <w:pStyle w:val="Heading2"/>
        <w:rPr>
          <w:noProof/>
        </w:rPr>
      </w:pPr>
      <w:bookmarkStart w:id="24" w:name="_Toc53888658"/>
      <w:r>
        <w:rPr>
          <w:noProof/>
        </w:rPr>
        <w:t>Power Analyses in Julia</w:t>
      </w:r>
      <w:bookmarkEnd w:id="24"/>
    </w:p>
    <w:p w14:paraId="0AD0313A" w14:textId="0A9FDBDA" w:rsidR="0044263D" w:rsidRDefault="0044263D" w:rsidP="0044263D">
      <w:pPr>
        <w:pStyle w:val="NoSpacing"/>
        <w:jc w:val="both"/>
        <w:rPr>
          <w:noProof/>
        </w:rPr>
      </w:pPr>
      <w:r>
        <w:rPr>
          <w:noProof/>
        </w:rPr>
        <w:t xml:space="preserve">The relatively new programming language Julia </w:t>
      </w:r>
      <w:r w:rsidR="004A2F13">
        <w:rPr>
          <w:noProof/>
        </w:rPr>
        <w:t>markets itself</w:t>
      </w:r>
      <w:r>
        <w:rPr>
          <w:noProof/>
        </w:rPr>
        <w:t xml:space="preserve"> as a</w:t>
      </w:r>
      <w:r w:rsidR="004A2F13">
        <w:rPr>
          <w:noProof/>
        </w:rPr>
        <w:t>n</w:t>
      </w:r>
      <w:r>
        <w:rPr>
          <w:noProof/>
        </w:rPr>
        <w:t xml:space="preserve"> up-and-coming</w:t>
      </w:r>
      <w:r w:rsidR="00814D41">
        <w:rPr>
          <w:noProof/>
        </w:rPr>
        <w:t>,</w:t>
      </w:r>
      <w:r>
        <w:rPr>
          <w:noProof/>
        </w:rPr>
        <w:t xml:space="preserve"> faster alternative to R. Developed with a focus on speed, it can achieve a performance similar to C, while R is routinely among the </w:t>
      </w:r>
      <w:r w:rsidR="00ED47C6">
        <w:rPr>
          <w:noProof/>
        </w:rPr>
        <w:t>slowest</w:t>
      </w:r>
      <w:r>
        <w:rPr>
          <w:noProof/>
        </w:rPr>
        <w:t xml:space="preserve"> languages in benchmarks.</w:t>
      </w:r>
      <w:r w:rsidR="009E52FE">
        <w:rPr>
          <w:noProof/>
        </w:rPr>
        <w:t xml:space="preserve"> </w:t>
      </w:r>
      <w:r>
        <w:rPr>
          <w:noProof/>
        </w:rPr>
        <w:t xml:space="preserve">Fortunately, </w:t>
      </w:r>
      <w:r w:rsidR="009E52FE">
        <w:rPr>
          <w:noProof/>
        </w:rPr>
        <w:t xml:space="preserve">a </w:t>
      </w:r>
      <w:r>
        <w:rPr>
          <w:noProof/>
        </w:rPr>
        <w:t>package for the fitting of (Generalized) Mixed Models are already available for Julia</w:t>
      </w:r>
      <w:r w:rsidR="009E52FE">
        <w:rPr>
          <w:noProof/>
        </w:rPr>
        <w:t>, and it has been suggested that this package is up to ten times faster than our R package of choice, lme4 (</w:t>
      </w:r>
      <w:r w:rsidR="009E52FE" w:rsidRPr="009E52FE">
        <w:rPr>
          <w:noProof/>
        </w:rPr>
        <w:t>https://nextjournal.com/dmbates/complexity-in-fitting-linear-mixed-models?change-id=CY4ZBqdgXtheMPSXQKuFv8</w:t>
      </w:r>
      <w:r w:rsidR="009E52FE">
        <w:rPr>
          <w:noProof/>
        </w:rPr>
        <w:t>).</w:t>
      </w:r>
      <w:r>
        <w:rPr>
          <w:noProof/>
        </w:rPr>
        <w:t xml:space="preserve"> </w:t>
      </w:r>
      <w:r w:rsidR="00ED47C6">
        <w:rPr>
          <w:noProof/>
        </w:rPr>
        <w:t>I</w:t>
      </w:r>
      <w:r>
        <w:rPr>
          <w:noProof/>
        </w:rPr>
        <w:t xml:space="preserve">t </w:t>
      </w:r>
      <w:r w:rsidR="00ED47C6">
        <w:rPr>
          <w:noProof/>
        </w:rPr>
        <w:t xml:space="preserve">thus </w:t>
      </w:r>
      <w:r>
        <w:rPr>
          <w:noProof/>
        </w:rPr>
        <w:t>provides a means to speed up the simulation process, which, as mentioned above, can take one to several hours in R. Julia is also relatively intuitive and user-friendly for usar with R experience and offers t</w:t>
      </w:r>
      <w:r w:rsidR="00ED47C6">
        <w:rPr>
          <w:noProof/>
        </w:rPr>
        <w:t>he</w:t>
      </w:r>
      <w:r>
        <w:rPr>
          <w:noProof/>
        </w:rPr>
        <w:t xml:space="preserve"> ability to call R</w:t>
      </w:r>
      <w:r w:rsidR="00ED47C6">
        <w:rPr>
          <w:noProof/>
        </w:rPr>
        <w:t xml:space="preserve"> code from within Julia</w:t>
      </w:r>
      <w:r>
        <w:rPr>
          <w:noProof/>
        </w:rPr>
        <w:t xml:space="preserve">. This </w:t>
      </w:r>
      <w:r>
        <w:rPr>
          <w:noProof/>
        </w:rPr>
        <w:lastRenderedPageBreak/>
        <w:t xml:space="preserve">enables us to generate the datasets in R, export them and conduct the time-consuming fitting of the GLMMs in Julia. For the present paper, we expect readers to have already installed Julia. Short instructions for installing Julia and the necessary packages can be </w:t>
      </w:r>
      <w:commentRangeStart w:id="25"/>
      <w:r>
        <w:rPr>
          <w:noProof/>
        </w:rPr>
        <w:t>found here.</w:t>
      </w:r>
      <w:commentRangeEnd w:id="25"/>
      <w:r>
        <w:rPr>
          <w:rStyle w:val="CommentReference"/>
        </w:rPr>
        <w:commentReference w:id="25"/>
      </w:r>
    </w:p>
    <w:p w14:paraId="6FFD3D3B" w14:textId="77777777" w:rsidR="0044263D" w:rsidRDefault="0044263D" w:rsidP="0044263D">
      <w:pPr>
        <w:pStyle w:val="NoSpacing"/>
        <w:jc w:val="both"/>
        <w:rPr>
          <w:noProof/>
        </w:rPr>
      </w:pPr>
    </w:p>
    <w:p w14:paraId="6123055B" w14:textId="77777777" w:rsidR="0044263D" w:rsidRDefault="0044263D" w:rsidP="0044263D">
      <w:pPr>
        <w:pStyle w:val="NoSpacing"/>
        <w:jc w:val="both"/>
        <w:rPr>
          <w:noProof/>
        </w:rPr>
      </w:pPr>
      <w:r>
        <w:rPr>
          <w:noProof/>
        </w:rPr>
        <w:t>After calling the required packages (Pkg, MixedModels, RCall, Dataframes, CSV, RData, CategoricalArrays, Statistics and Dates), we use the packages RCall to call the R function we used above to simulate datasets.</w:t>
      </w:r>
    </w:p>
    <w:p w14:paraId="179156E4" w14:textId="77777777" w:rsidR="0044263D" w:rsidRDefault="0044263D" w:rsidP="0044263D">
      <w:pPr>
        <w:pStyle w:val="NoSpacing"/>
        <w:jc w:val="both"/>
        <w:rPr>
          <w:noProof/>
        </w:rPr>
      </w:pPr>
    </w:p>
    <w:p w14:paraId="3DBF32B5"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Pkg</w:t>
      </w:r>
    </w:p>
    <w:p w14:paraId="6B092756"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Pkg.activate()</w:t>
      </w:r>
    </w:p>
    <w:p w14:paraId="5937096C"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Pkg.instantiate()</w:t>
      </w:r>
    </w:p>
    <w:p w14:paraId="2F7165C1"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MixedModels</w:t>
      </w:r>
    </w:p>
    <w:p w14:paraId="2C5957B5"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RCall</w:t>
      </w:r>
    </w:p>
    <w:p w14:paraId="7A86963D"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DataFrames, Tables</w:t>
      </w:r>
    </w:p>
    <w:p w14:paraId="183E9A0C"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Random</w:t>
      </w:r>
    </w:p>
    <w:p w14:paraId="34A889D0"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CSV</w:t>
      </w:r>
    </w:p>
    <w:p w14:paraId="40BBC708"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RData</w:t>
      </w:r>
    </w:p>
    <w:p w14:paraId="7ECF48E8"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CategoricalArrays</w:t>
      </w:r>
    </w:p>
    <w:p w14:paraId="712CE5AA"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Statistics</w:t>
      </w:r>
    </w:p>
    <w:p w14:paraId="62738E7C"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Dates</w:t>
      </w:r>
    </w:p>
    <w:p w14:paraId="062E2243" w14:textId="77777777" w:rsidR="0044263D" w:rsidRPr="00EE0EF9" w:rsidRDefault="0044263D" w:rsidP="0044263D">
      <w:pPr>
        <w:pStyle w:val="NoSpacing"/>
        <w:ind w:left="720"/>
        <w:jc w:val="both"/>
        <w:rPr>
          <w:rFonts w:ascii="Courier New" w:hAnsi="Courier New" w:cs="Courier New"/>
          <w:noProof/>
          <w:sz w:val="16"/>
          <w:szCs w:val="16"/>
        </w:rPr>
      </w:pPr>
    </w:p>
    <w:p w14:paraId="32E51771"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R"""</w:t>
      </w:r>
    </w:p>
    <w:p w14:paraId="19C11F3F"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require(dplyr, quietly = TRUE)   # for data wrangling</w:t>
      </w:r>
    </w:p>
    <w:p w14:paraId="20D87B85"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require(tidyverse, quietly = TRUE)   # for data wrangling</w:t>
      </w:r>
    </w:p>
    <w:p w14:paraId="2C0769AB"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require(lme4)</w:t>
      </w:r>
    </w:p>
    <w:p w14:paraId="336DA27C"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require(lmerTest)</w:t>
      </w:r>
    </w:p>
    <w:p w14:paraId="0FFF2EF7"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require(quickpsy)</w:t>
      </w:r>
    </w:p>
    <w:p w14:paraId="4BB96AE2" w14:textId="77777777" w:rsidR="0044263D" w:rsidRPr="00EE0EF9" w:rsidRDefault="0044263D" w:rsidP="0044263D">
      <w:pPr>
        <w:pStyle w:val="NoSpacing"/>
        <w:ind w:left="720"/>
        <w:jc w:val="both"/>
        <w:rPr>
          <w:rFonts w:ascii="Courier New" w:hAnsi="Courier New" w:cs="Courier New"/>
          <w:noProof/>
          <w:sz w:val="16"/>
          <w:szCs w:val="16"/>
        </w:rPr>
      </w:pPr>
    </w:p>
    <w:p w14:paraId="23463FF0"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SimulatePsychometricFunction_Staircase = function(ID, </w:t>
      </w:r>
    </w:p>
    <w:p w14:paraId="590F99E0"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ConditionOfInterest, </w:t>
      </w:r>
    </w:p>
    <w:p w14:paraId="468F0F59"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tandardValues, </w:t>
      </w:r>
    </w:p>
    <w:p w14:paraId="794CB586"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reps, </w:t>
      </w:r>
    </w:p>
    <w:p w14:paraId="0EDCE0FA"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E_Difference, </w:t>
      </w:r>
    </w:p>
    <w:p w14:paraId="4AAF7DB5"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JND_Difference, </w:t>
      </w:r>
    </w:p>
    <w:p w14:paraId="49766D02"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ltiplicator_PSE_Standard, </w:t>
      </w:r>
    </w:p>
    <w:p w14:paraId="5F40C0EA"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ltiplicator_SD_Standard, </w:t>
      </w:r>
    </w:p>
    <w:p w14:paraId="5235AD05"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ResponseFunction, </w:t>
      </w:r>
    </w:p>
    <w:p w14:paraId="703B74C0"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ean_Variability_Between = 0.1, </w:t>
      </w:r>
    </w:p>
    <w:p w14:paraId="33FAE515"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Variability_Between = 0.1){</w:t>
      </w:r>
    </w:p>
    <w:p w14:paraId="3B332FDE"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 = expand.grid(ID=ID, ConditionOfInterest=ConditionOfInterest, StandardValues=StandardValues, reps = reps)</w:t>
      </w:r>
    </w:p>
    <w:p w14:paraId="35C03E4D"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2B22E3F8"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 = Psychometric %&gt;%</w:t>
      </w:r>
    </w:p>
    <w:p w14:paraId="74906C52"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group_by(ID) %&gt;%#</w:t>
      </w:r>
    </w:p>
    <w:p w14:paraId="63986DB6"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tate(PSE_Factor_ID = rnorm(1,1,Mean_Variability_Between),</w:t>
      </w:r>
    </w:p>
    <w:p w14:paraId="69B5DCEB"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Factor_ID = rnorm(1,1,SD_Variability_Between))</w:t>
      </w:r>
    </w:p>
    <w:p w14:paraId="00E9229A"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0AE131C2"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 = Psychometric %&gt;%</w:t>
      </w:r>
    </w:p>
    <w:p w14:paraId="7C3EA1B6"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tate(</w:t>
      </w:r>
    </w:p>
    <w:p w14:paraId="09CEBE57"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ean_Standard = StandardValues+StandardValues*Multiplicator_PSE_Standard,</w:t>
      </w:r>
    </w:p>
    <w:p w14:paraId="5B68CB2C"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Standard = StandardValues*Multiplicator_SD_Standard,</w:t>
      </w:r>
    </w:p>
    <w:p w14:paraId="5E474055"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ean = (Mean_Standard + (ConditionOfInterest==ConditionOfInterest[2])*StandardValues*PSE_Difference)*PSE_Factor_ID,</w:t>
      </w:r>
    </w:p>
    <w:p w14:paraId="6E7BE58D"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 = abs((SD_Standard + (ConditionOfInterest==ConditionOfInterest[2])*SD_Standard*JND_Difference)*SD_Factor_ID),</w:t>
      </w:r>
    </w:p>
    <w:p w14:paraId="222248E9"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taircase_factor = rcauchy(length(reps),1,SD_ResponseFunction), </w:t>
      </w:r>
    </w:p>
    <w:p w14:paraId="1853E1B2"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resented_TestStimulusStrength = Mean*staircase_factor,</w:t>
      </w:r>
    </w:p>
    <w:p w14:paraId="65063557"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Difference = Presented_TestStimulusStrength - StandardValues,</w:t>
      </w:r>
    </w:p>
    <w:p w14:paraId="3A3935FA"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AnswerProbability = pnorm(Presented_TestStimulusStrength,Mean,SD),</w:t>
      </w:r>
    </w:p>
    <w:p w14:paraId="3FD89CD3"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Answer = as.numeric(rbernoulli(length(AnswerProbability),AnswerProbability))</w:t>
      </w:r>
    </w:p>
    <w:p w14:paraId="74051ECB"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037B5147"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2CE9CA44"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 = Psychometric %&gt;%</w:t>
      </w:r>
    </w:p>
    <w:p w14:paraId="20015265"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filter(abs(staircase_factor-1) &lt; 0.75) %&gt;%</w:t>
      </w:r>
    </w:p>
    <w:p w14:paraId="6DC2AF4D"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group_by(ID,ConditionOfInterest,StandardValues,Difference) %&gt;%</w:t>
      </w:r>
    </w:p>
    <w:p w14:paraId="60CC092B"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tate(Yes = sum(Answer==1),</w:t>
      </w:r>
    </w:p>
    <w:p w14:paraId="0E889B8E"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Total = length(ConditionOfInterest))</w:t>
      </w:r>
    </w:p>
    <w:p w14:paraId="29C43D67"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68744F57"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lastRenderedPageBreak/>
        <w:t xml:space="preserve">  Psychometric</w:t>
      </w:r>
    </w:p>
    <w:p w14:paraId="51149BEA"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w:t>
      </w:r>
    </w:p>
    <w:p w14:paraId="1EAE3BA6" w14:textId="77777777" w:rsidR="0044263D" w:rsidRPr="000144BE"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w:t>
      </w:r>
      <w:r w:rsidRPr="000144BE">
        <w:rPr>
          <w:rFonts w:ascii="Courier New" w:hAnsi="Courier New" w:cs="Courier New"/>
          <w:noProof/>
          <w:sz w:val="16"/>
          <w:szCs w:val="16"/>
        </w:rPr>
        <w:t>"";</w:t>
      </w:r>
    </w:p>
    <w:p w14:paraId="1D330867" w14:textId="77777777" w:rsidR="0044263D" w:rsidRPr="000144BE" w:rsidRDefault="0044263D" w:rsidP="0044263D">
      <w:pPr>
        <w:pStyle w:val="NoSpacing"/>
        <w:jc w:val="both"/>
        <w:rPr>
          <w:rFonts w:ascii="Courier New" w:hAnsi="Courier New" w:cs="Courier New"/>
          <w:noProof/>
          <w:sz w:val="16"/>
          <w:szCs w:val="16"/>
        </w:rPr>
      </w:pPr>
    </w:p>
    <w:p w14:paraId="49D61AA1" w14:textId="3CCB85EF" w:rsidR="0044263D" w:rsidRDefault="0044263D" w:rsidP="0044263D">
      <w:pPr>
        <w:pStyle w:val="NoSpacing"/>
        <w:jc w:val="both"/>
        <w:rPr>
          <w:rFonts w:cstheme="minorHAnsi"/>
          <w:noProof/>
        </w:rPr>
      </w:pPr>
      <w:r w:rsidRPr="000144BE">
        <w:rPr>
          <w:rFonts w:cstheme="minorHAnsi"/>
          <w:noProof/>
        </w:rPr>
        <w:t>Then, we establish a Julia function that calls the above R function and prepares the data for analysis with the MixedModels.jl package. First, we send the arguments of the Julia fu</w:t>
      </w:r>
      <w:r w:rsidR="00ED47C6">
        <w:rPr>
          <w:rFonts w:cstheme="minorHAnsi"/>
          <w:noProof/>
        </w:rPr>
        <w:t>nc</w:t>
      </w:r>
      <w:r w:rsidRPr="000144BE">
        <w:rPr>
          <w:rFonts w:cstheme="minorHAnsi"/>
          <w:noProof/>
        </w:rPr>
        <w:t>tion to R with the “@rput</w:t>
      </w:r>
      <w:r>
        <w:rPr>
          <w:rFonts w:ascii="Courier New" w:hAnsi="Courier New" w:cs="Courier New"/>
          <w:noProof/>
          <w:sz w:val="16"/>
          <w:szCs w:val="16"/>
        </w:rPr>
        <w:t>”</w:t>
      </w:r>
      <w:r>
        <w:rPr>
          <w:rFonts w:cstheme="minorHAnsi"/>
          <w:noProof/>
        </w:rPr>
        <w:t xml:space="preserve"> command. Then, we call the R function to simulate the dataframe and send it from R back to Julia with the “@rget” command. Since MixedModels.jl doesn’t recognize floats as factors when used as random effects, we then convert the standard values into categorical variables with help of the CategoricalArray package. The output of this function is thus a Julia dataframe that the MixedModels.jl package can work with.</w:t>
      </w:r>
    </w:p>
    <w:p w14:paraId="35C869B5" w14:textId="77777777" w:rsidR="0044263D" w:rsidRDefault="0044263D" w:rsidP="0044263D">
      <w:pPr>
        <w:pStyle w:val="NoSpacing"/>
        <w:jc w:val="both"/>
        <w:rPr>
          <w:rFonts w:cstheme="minorHAnsi"/>
          <w:noProof/>
        </w:rPr>
      </w:pPr>
    </w:p>
    <w:p w14:paraId="648C08B6"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function SimulateDataframe(n,</w:t>
      </w:r>
    </w:p>
    <w:p w14:paraId="6B3724A7"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ConditionOfInterest,</w:t>
      </w:r>
    </w:p>
    <w:p w14:paraId="3D860225"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tandardValues,</w:t>
      </w:r>
    </w:p>
    <w:p w14:paraId="590D196F"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reps,</w:t>
      </w:r>
    </w:p>
    <w:p w14:paraId="6695A8EA"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E_Difference,</w:t>
      </w:r>
    </w:p>
    <w:p w14:paraId="167E00F0"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JND_Difference,</w:t>
      </w:r>
    </w:p>
    <w:p w14:paraId="7AF6A830"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ltiplicator_PSE_Standard,</w:t>
      </w:r>
    </w:p>
    <w:p w14:paraId="639F31B2"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ltiplicator_SD_Standard,</w:t>
      </w:r>
    </w:p>
    <w:p w14:paraId="6D426808"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ResponseFunction,</w:t>
      </w:r>
    </w:p>
    <w:p w14:paraId="279DEA1A"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ean_Variability_Between,</w:t>
      </w:r>
    </w:p>
    <w:p w14:paraId="702AB033"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Variability_Between)</w:t>
      </w:r>
    </w:p>
    <w:p w14:paraId="30B67CAE"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63D9E544"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rput n ConditionOfInterest StandardValues reps PSE_Difference JND_Difference Multiplicator_PSE_Standard Multiplicator_SD_Standard SD_ResponseFunction Mean_Variability_Between SD_Variability_Between</w:t>
      </w:r>
    </w:p>
    <w:p w14:paraId="393D5B8A" w14:textId="77777777" w:rsidR="0044263D" w:rsidRPr="00EE0EF9" w:rsidRDefault="0044263D" w:rsidP="0044263D">
      <w:pPr>
        <w:pStyle w:val="NoSpacing"/>
        <w:ind w:left="720"/>
        <w:jc w:val="both"/>
        <w:rPr>
          <w:rFonts w:ascii="Courier New" w:hAnsi="Courier New" w:cs="Courier New"/>
          <w:noProof/>
          <w:sz w:val="16"/>
          <w:szCs w:val="16"/>
        </w:rPr>
      </w:pPr>
    </w:p>
    <w:p w14:paraId="01ED7DF3"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R"""</w:t>
      </w:r>
    </w:p>
    <w:p w14:paraId="0F058B54"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ID = paste0("s",1:n)</w:t>
      </w:r>
    </w:p>
    <w:p w14:paraId="62BEC3E6"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 = SimulatePsychometricFunction_Staircase(ID,</w:t>
      </w:r>
    </w:p>
    <w:p w14:paraId="4B6E29BE"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ConditionOfInterest,</w:t>
      </w:r>
    </w:p>
    <w:p w14:paraId="5C443A09"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tandardValues,</w:t>
      </w:r>
    </w:p>
    <w:p w14:paraId="40734735"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1:reps,</w:t>
      </w:r>
    </w:p>
    <w:p w14:paraId="217F913A"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E_Difference,</w:t>
      </w:r>
    </w:p>
    <w:p w14:paraId="35F310CC"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JND_Difference,</w:t>
      </w:r>
    </w:p>
    <w:p w14:paraId="48D83AD3"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ltiplicator_PSE_Standard,</w:t>
      </w:r>
    </w:p>
    <w:p w14:paraId="2A558CE4"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ltiplicator_SD_Standard,</w:t>
      </w:r>
    </w:p>
    <w:p w14:paraId="2F0AD14F"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ResponseFunction,</w:t>
      </w:r>
    </w:p>
    <w:p w14:paraId="4D0C8C4E"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ean_Variability_Between,</w:t>
      </w:r>
    </w:p>
    <w:p w14:paraId="756F668C"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Variability_Between</w:t>
      </w:r>
    </w:p>
    <w:p w14:paraId="4DBDFD5F"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0CAE10BD"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0CC4D35E"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rget Psychometric</w:t>
      </w:r>
    </w:p>
    <w:p w14:paraId="75ED732B"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31683767"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StandardValuesAsFactor] = "placeholder"</w:t>
      </w:r>
    </w:p>
    <w:p w14:paraId="06222AC9"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67D0159E"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for i = 1:length(Psychometric[!,:StandardValues])</w:t>
      </w:r>
    </w:p>
    <w:p w14:paraId="34DA3BDF"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i,:StandardValuesAsFactor] = string(Psychometric[i,:StandardValues])</w:t>
      </w:r>
    </w:p>
    <w:p w14:paraId="33379BF3"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end</w:t>
      </w:r>
    </w:p>
    <w:p w14:paraId="77668D1E"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3440C1EB"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StandardValuesAsFactor] = CategoricalArray(Psychometric[!,:StandardValuesAsFactor])</w:t>
      </w:r>
    </w:p>
    <w:p w14:paraId="335C1E54" w14:textId="77777777" w:rsidR="0044263D" w:rsidRPr="00EE0EF9" w:rsidRDefault="0044263D" w:rsidP="0044263D">
      <w:pPr>
        <w:pStyle w:val="NoSpacing"/>
        <w:ind w:left="720"/>
        <w:jc w:val="both"/>
        <w:rPr>
          <w:rFonts w:ascii="Courier New" w:hAnsi="Courier New" w:cs="Courier New"/>
          <w:noProof/>
          <w:sz w:val="16"/>
          <w:szCs w:val="16"/>
        </w:rPr>
      </w:pPr>
    </w:p>
    <w:p w14:paraId="6D4D0273" w14:textId="66DDEA0E" w:rsidR="0044263D" w:rsidRPr="00ED47C6" w:rsidRDefault="0044263D" w:rsidP="00ED47C6">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end</w:t>
      </w:r>
    </w:p>
    <w:p w14:paraId="3E63E7BE" w14:textId="77777777" w:rsidR="0044263D" w:rsidRDefault="0044263D" w:rsidP="0044263D">
      <w:pPr>
        <w:pStyle w:val="NoSpacing"/>
        <w:jc w:val="both"/>
        <w:rPr>
          <w:rFonts w:cstheme="minorHAnsi"/>
          <w:noProof/>
        </w:rPr>
      </w:pPr>
    </w:p>
    <w:p w14:paraId="19BE4881" w14:textId="77777777" w:rsidR="0044263D" w:rsidRDefault="0044263D" w:rsidP="0044263D">
      <w:pPr>
        <w:pStyle w:val="NoSpacing"/>
        <w:jc w:val="both"/>
        <w:rPr>
          <w:rFonts w:cstheme="minorHAnsi"/>
          <w:noProof/>
        </w:rPr>
      </w:pPr>
      <w:r>
        <w:rPr>
          <w:rFonts w:cstheme="minorHAnsi"/>
          <w:noProof/>
        </w:rPr>
        <w:t>We then establish two functions that take the output of the previous one, fit the respective GLMM and output the respective p values.</w:t>
      </w:r>
    </w:p>
    <w:p w14:paraId="33F04698" w14:textId="77777777" w:rsidR="0044263D" w:rsidRDefault="0044263D" w:rsidP="0044263D">
      <w:pPr>
        <w:pStyle w:val="NoSpacing"/>
        <w:jc w:val="both"/>
        <w:rPr>
          <w:rFonts w:cstheme="minorHAnsi"/>
          <w:noProof/>
        </w:rPr>
      </w:pPr>
    </w:p>
    <w:p w14:paraId="23D104DF" w14:textId="77777777" w:rsidR="0044263D" w:rsidRPr="00DA0A6B" w:rsidRDefault="0044263D" w:rsidP="0044263D">
      <w:pPr>
        <w:pStyle w:val="NoSpacing"/>
        <w:ind w:left="720"/>
        <w:jc w:val="both"/>
        <w:rPr>
          <w:rFonts w:ascii="Courier New" w:hAnsi="Courier New" w:cs="Courier New"/>
          <w:noProof/>
          <w:sz w:val="16"/>
          <w:szCs w:val="16"/>
        </w:rPr>
      </w:pPr>
      <w:r>
        <w:rPr>
          <w:rFonts w:ascii="Courier New" w:hAnsi="Courier New" w:cs="Courier New"/>
          <w:noProof/>
          <w:sz w:val="16"/>
          <w:szCs w:val="16"/>
        </w:rPr>
        <w:t>f</w:t>
      </w:r>
      <w:r w:rsidRPr="00EE0EF9">
        <w:rPr>
          <w:rFonts w:ascii="Courier New" w:hAnsi="Courier New" w:cs="Courier New"/>
          <w:noProof/>
          <w:sz w:val="16"/>
          <w:szCs w:val="16"/>
        </w:rPr>
        <w:t>unction</w:t>
      </w:r>
      <w:r>
        <w:rPr>
          <w:rFonts w:ascii="Courier New" w:hAnsi="Courier New" w:cs="Courier New"/>
          <w:noProof/>
          <w:sz w:val="16"/>
          <w:szCs w:val="16"/>
        </w:rPr>
        <w:t xml:space="preserve"> GLMM_Accuracy(Psychometric)</w:t>
      </w:r>
    </w:p>
    <w:p w14:paraId="24B495B6" w14:textId="77777777" w:rsidR="0044263D" w:rsidRPr="00DA0A6B" w:rsidRDefault="0044263D" w:rsidP="0044263D">
      <w:pPr>
        <w:pStyle w:val="NoSpacing"/>
        <w:ind w:left="720"/>
        <w:jc w:val="both"/>
        <w:rPr>
          <w:rFonts w:ascii="Courier New" w:hAnsi="Courier New" w:cs="Courier New"/>
          <w:noProof/>
          <w:sz w:val="16"/>
          <w:szCs w:val="16"/>
        </w:rPr>
      </w:pPr>
      <w:r w:rsidRPr="00DA0A6B">
        <w:rPr>
          <w:rFonts w:ascii="Courier New" w:hAnsi="Courier New" w:cs="Courier New"/>
          <w:noProof/>
          <w:sz w:val="16"/>
          <w:szCs w:val="16"/>
        </w:rPr>
        <w:t xml:space="preserve">    formulaAccuracy = @formula(Answer ~ 1 + ConditionOfInterest + (1 + Difference|ID) + (1 + Difference|StandardValuesAsFactor));</w:t>
      </w:r>
    </w:p>
    <w:p w14:paraId="3EE03185" w14:textId="77777777" w:rsidR="0044263D" w:rsidRPr="00DA0A6B" w:rsidRDefault="0044263D" w:rsidP="0044263D">
      <w:pPr>
        <w:pStyle w:val="NoSpacing"/>
        <w:ind w:left="720"/>
        <w:jc w:val="both"/>
        <w:rPr>
          <w:rFonts w:ascii="Courier New" w:hAnsi="Courier New" w:cs="Courier New"/>
          <w:noProof/>
          <w:sz w:val="16"/>
          <w:szCs w:val="16"/>
        </w:rPr>
      </w:pPr>
      <w:r w:rsidRPr="00DA0A6B">
        <w:rPr>
          <w:rFonts w:ascii="Courier New" w:hAnsi="Courier New" w:cs="Courier New"/>
          <w:noProof/>
          <w:sz w:val="16"/>
          <w:szCs w:val="16"/>
        </w:rPr>
        <w:t xml:space="preserve">    modelAccuracy = GeneralizedLinearMixedModel(formulaAccuracy, Psychometric, Bernoulli())</w:t>
      </w:r>
    </w:p>
    <w:p w14:paraId="39D8A351" w14:textId="77777777" w:rsidR="0044263D" w:rsidRPr="00DA0A6B" w:rsidRDefault="0044263D" w:rsidP="0044263D">
      <w:pPr>
        <w:pStyle w:val="NoSpacing"/>
        <w:ind w:left="720"/>
        <w:jc w:val="both"/>
        <w:rPr>
          <w:rFonts w:ascii="Courier New" w:hAnsi="Courier New" w:cs="Courier New"/>
          <w:noProof/>
          <w:sz w:val="16"/>
          <w:szCs w:val="16"/>
        </w:rPr>
      </w:pPr>
      <w:r w:rsidRPr="00D51C1D">
        <w:rPr>
          <w:rFonts w:ascii="Courier New" w:hAnsi="Courier New" w:cs="Courier New"/>
          <w:noProof/>
          <w:sz w:val="16"/>
          <w:szCs w:val="16"/>
        </w:rPr>
        <w:t>(coeftable(GLMM)).cols[4][2]</w:t>
      </w:r>
    </w:p>
    <w:p w14:paraId="46FE38C3" w14:textId="77777777" w:rsidR="0044263D" w:rsidRPr="00DA0A6B" w:rsidRDefault="0044263D" w:rsidP="0044263D">
      <w:pPr>
        <w:pStyle w:val="NoSpacing"/>
        <w:ind w:left="720"/>
        <w:jc w:val="both"/>
        <w:rPr>
          <w:rFonts w:ascii="Courier New" w:hAnsi="Courier New" w:cs="Courier New"/>
          <w:noProof/>
          <w:sz w:val="16"/>
          <w:szCs w:val="16"/>
        </w:rPr>
      </w:pPr>
      <w:r w:rsidRPr="00DA0A6B">
        <w:rPr>
          <w:rFonts w:ascii="Courier New" w:hAnsi="Courier New" w:cs="Courier New"/>
          <w:noProof/>
          <w:sz w:val="16"/>
          <w:szCs w:val="16"/>
        </w:rPr>
        <w:lastRenderedPageBreak/>
        <w:t>end</w:t>
      </w:r>
    </w:p>
    <w:p w14:paraId="21D45E9E" w14:textId="77777777" w:rsidR="0044263D" w:rsidRPr="00DA0A6B" w:rsidRDefault="0044263D" w:rsidP="0044263D">
      <w:pPr>
        <w:pStyle w:val="NoSpacing"/>
        <w:ind w:left="720"/>
        <w:jc w:val="both"/>
        <w:rPr>
          <w:rFonts w:ascii="Courier New" w:hAnsi="Courier New" w:cs="Courier New"/>
          <w:noProof/>
          <w:sz w:val="16"/>
          <w:szCs w:val="16"/>
        </w:rPr>
      </w:pPr>
    </w:p>
    <w:p w14:paraId="6B3E9BB4" w14:textId="77777777" w:rsidR="0044263D" w:rsidRPr="00DA0A6B" w:rsidRDefault="0044263D" w:rsidP="0044263D">
      <w:pPr>
        <w:pStyle w:val="NoSpacing"/>
        <w:ind w:left="720"/>
        <w:jc w:val="both"/>
        <w:rPr>
          <w:rFonts w:ascii="Courier New" w:hAnsi="Courier New" w:cs="Courier New"/>
          <w:noProof/>
          <w:sz w:val="16"/>
          <w:szCs w:val="16"/>
        </w:rPr>
      </w:pPr>
      <w:r w:rsidRPr="00DA0A6B">
        <w:rPr>
          <w:rFonts w:ascii="Courier New" w:hAnsi="Courier New" w:cs="Courier New"/>
          <w:noProof/>
          <w:sz w:val="16"/>
          <w:szCs w:val="16"/>
        </w:rPr>
        <w:t>Function GLMM_Precision</w:t>
      </w:r>
      <w:r>
        <w:rPr>
          <w:rFonts w:ascii="Courier New" w:hAnsi="Courier New" w:cs="Courier New"/>
          <w:noProof/>
          <w:sz w:val="16"/>
          <w:szCs w:val="16"/>
        </w:rPr>
        <w:t>(Psychometric)</w:t>
      </w:r>
    </w:p>
    <w:p w14:paraId="5BE82D18" w14:textId="77777777" w:rsidR="0044263D" w:rsidRPr="00DA0A6B" w:rsidRDefault="0044263D" w:rsidP="0044263D">
      <w:pPr>
        <w:pStyle w:val="NoSpacing"/>
        <w:ind w:left="720"/>
        <w:jc w:val="both"/>
        <w:rPr>
          <w:rFonts w:ascii="Courier New" w:hAnsi="Courier New" w:cs="Courier New"/>
          <w:noProof/>
          <w:sz w:val="16"/>
          <w:szCs w:val="16"/>
        </w:rPr>
      </w:pPr>
      <w:r w:rsidRPr="00DA0A6B">
        <w:rPr>
          <w:rFonts w:ascii="Courier New" w:hAnsi="Courier New" w:cs="Courier New"/>
          <w:noProof/>
          <w:sz w:val="16"/>
          <w:szCs w:val="16"/>
        </w:rPr>
        <w:t xml:space="preserve">    formula1 = @formula(Answer ~ Difference*ConditionOfInterest + (Difference|ID) + (Difference|StandardValuesAsFactor));</w:t>
      </w:r>
    </w:p>
    <w:p w14:paraId="7516D05A" w14:textId="77777777" w:rsidR="0044263D" w:rsidRDefault="0044263D" w:rsidP="0044263D">
      <w:pPr>
        <w:pStyle w:val="NoSpacing"/>
        <w:ind w:left="720"/>
        <w:jc w:val="both"/>
        <w:rPr>
          <w:rFonts w:ascii="Courier New" w:hAnsi="Courier New" w:cs="Courier New"/>
          <w:noProof/>
          <w:sz w:val="16"/>
          <w:szCs w:val="16"/>
        </w:rPr>
      </w:pPr>
      <w:r w:rsidRPr="00DA0A6B">
        <w:rPr>
          <w:rFonts w:ascii="Courier New" w:hAnsi="Courier New" w:cs="Courier New"/>
          <w:noProof/>
          <w:sz w:val="16"/>
          <w:szCs w:val="16"/>
        </w:rPr>
        <w:t xml:space="preserve">    </w:t>
      </w:r>
      <w:r>
        <w:rPr>
          <w:rFonts w:ascii="Courier New" w:hAnsi="Courier New" w:cs="Courier New"/>
          <w:noProof/>
          <w:sz w:val="16"/>
          <w:szCs w:val="16"/>
        </w:rPr>
        <w:t xml:space="preserve">modelPrecision </w:t>
      </w:r>
      <w:r w:rsidRPr="00DA0A6B">
        <w:rPr>
          <w:rFonts w:ascii="Courier New" w:hAnsi="Courier New" w:cs="Courier New"/>
          <w:noProof/>
          <w:sz w:val="16"/>
          <w:szCs w:val="16"/>
        </w:rPr>
        <w:t>= fit!(GeneralizedLinearMixedModel(formula1, Psychometric, Binomial()), fast=true)</w:t>
      </w:r>
    </w:p>
    <w:p w14:paraId="0743F659" w14:textId="77777777" w:rsidR="0044263D" w:rsidRPr="00DA0A6B" w:rsidRDefault="0044263D" w:rsidP="0044263D">
      <w:pPr>
        <w:pStyle w:val="NoSpacing"/>
        <w:ind w:left="720"/>
        <w:jc w:val="both"/>
        <w:rPr>
          <w:rFonts w:ascii="Courier New" w:hAnsi="Courier New" w:cs="Courier New"/>
          <w:noProof/>
          <w:sz w:val="16"/>
          <w:szCs w:val="16"/>
        </w:rPr>
      </w:pPr>
      <w:r w:rsidRPr="00D51C1D">
        <w:rPr>
          <w:rFonts w:ascii="Courier New" w:hAnsi="Courier New" w:cs="Courier New"/>
          <w:noProof/>
          <w:sz w:val="16"/>
          <w:szCs w:val="16"/>
        </w:rPr>
        <w:t>(coeftable(GLMM)).cols[4][</w:t>
      </w:r>
      <w:r>
        <w:rPr>
          <w:rFonts w:ascii="Courier New" w:hAnsi="Courier New" w:cs="Courier New"/>
          <w:noProof/>
          <w:sz w:val="16"/>
          <w:szCs w:val="16"/>
        </w:rPr>
        <w:t>4</w:t>
      </w:r>
      <w:r w:rsidRPr="00D51C1D">
        <w:rPr>
          <w:rFonts w:ascii="Courier New" w:hAnsi="Courier New" w:cs="Courier New"/>
          <w:noProof/>
          <w:sz w:val="16"/>
          <w:szCs w:val="16"/>
        </w:rPr>
        <w:t>]</w:t>
      </w:r>
    </w:p>
    <w:p w14:paraId="554E6C4D" w14:textId="77777777" w:rsidR="0044263D" w:rsidRPr="00DA0A6B" w:rsidRDefault="0044263D" w:rsidP="0044263D">
      <w:pPr>
        <w:pStyle w:val="NoSpacing"/>
        <w:ind w:left="720"/>
        <w:jc w:val="both"/>
        <w:rPr>
          <w:rFonts w:ascii="Courier New" w:hAnsi="Courier New" w:cs="Courier New"/>
          <w:noProof/>
          <w:sz w:val="16"/>
          <w:szCs w:val="16"/>
        </w:rPr>
      </w:pPr>
      <w:r w:rsidRPr="00DA0A6B">
        <w:rPr>
          <w:rFonts w:ascii="Courier New" w:hAnsi="Courier New" w:cs="Courier New"/>
          <w:noProof/>
          <w:sz w:val="16"/>
          <w:szCs w:val="16"/>
        </w:rPr>
        <w:t>end</w:t>
      </w:r>
    </w:p>
    <w:p w14:paraId="3C9DBA1D" w14:textId="77777777" w:rsidR="0044263D" w:rsidRDefault="0044263D" w:rsidP="0044263D">
      <w:pPr>
        <w:pStyle w:val="NoSpacing"/>
        <w:jc w:val="both"/>
        <w:rPr>
          <w:rFonts w:cstheme="minorHAnsi"/>
          <w:noProof/>
        </w:rPr>
      </w:pPr>
    </w:p>
    <w:p w14:paraId="09F9B2D8" w14:textId="77777777" w:rsidR="0044263D" w:rsidRDefault="0044263D" w:rsidP="0044263D">
      <w:pPr>
        <w:pStyle w:val="NoSpacing"/>
        <w:jc w:val="both"/>
        <w:rPr>
          <w:rFonts w:cstheme="minorHAnsi"/>
          <w:noProof/>
        </w:rPr>
      </w:pPr>
      <w:r>
        <w:rPr>
          <w:rFonts w:cstheme="minorHAnsi"/>
          <w:noProof/>
        </w:rPr>
        <w:t xml:space="preserve">Finally, we choose the values of interest. We then use the above functions to simulate simulate 1000 datasets and perform the GLMM analysis over each dataset. We also save the power for each combination of repetition and subject number in the dataframe </w:t>
      </w:r>
      <w:r w:rsidRPr="004A14E4">
        <w:rPr>
          <w:rFonts w:cstheme="minorHAnsi"/>
          <w:b/>
          <w:bCs/>
          <w:noProof/>
          <w:highlight w:val="lightGray"/>
        </w:rPr>
        <w:t>PowerfulDataframe</w:t>
      </w:r>
      <w:r>
        <w:rPr>
          <w:rFonts w:cstheme="minorHAnsi"/>
          <w:noProof/>
        </w:rPr>
        <w:t>.</w:t>
      </w:r>
    </w:p>
    <w:p w14:paraId="4B4EC6CF" w14:textId="77777777" w:rsidR="0044263D" w:rsidRDefault="0044263D" w:rsidP="0044263D">
      <w:pPr>
        <w:pStyle w:val="NoSpacing"/>
        <w:jc w:val="both"/>
        <w:rPr>
          <w:rFonts w:cstheme="minorHAnsi"/>
          <w:noProof/>
        </w:rPr>
      </w:pPr>
    </w:p>
    <w:p w14:paraId="282DD1D6"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ConditionOfInterest = [0;1]</w:t>
      </w:r>
    </w:p>
    <w:p w14:paraId="00D7C208"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StandardValues = [5;8]</w:t>
      </w:r>
    </w:p>
    <w:p w14:paraId="703B64BA"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Range_reps = [60]</w:t>
      </w:r>
    </w:p>
    <w:p w14:paraId="319419C6"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PSE_Difference = 0.1</w:t>
      </w:r>
    </w:p>
    <w:p w14:paraId="19AD9D05"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JND_Difference = 0.3</w:t>
      </w:r>
    </w:p>
    <w:p w14:paraId="346D855C"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Multiplicator_PSE_Standard = 0</w:t>
      </w:r>
    </w:p>
    <w:p w14:paraId="68A1EB44"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Multiplicator_SD_Standard = 0.108</w:t>
      </w:r>
    </w:p>
    <w:p w14:paraId="26CB8F88"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SD_ResponseFunction = 0.1</w:t>
      </w:r>
    </w:p>
    <w:p w14:paraId="6A4E2999"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Mean_Variability_Between = 0.1</w:t>
      </w:r>
    </w:p>
    <w:p w14:paraId="539EC093"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SD_Variability_Between = 0.1</w:t>
      </w:r>
    </w:p>
    <w:p w14:paraId="0C4EBA1F"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nIterations = 100</w:t>
      </w:r>
    </w:p>
    <w:p w14:paraId="4346EE42"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Range_Participants = [10,12,14,16,18,20]</w:t>
      </w:r>
    </w:p>
    <w:p w14:paraId="132F4042"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nIterations = 1000</w:t>
      </w:r>
    </w:p>
    <w:p w14:paraId="16C0D522" w14:textId="77777777" w:rsidR="0044263D" w:rsidRPr="00F1184E" w:rsidRDefault="0044263D" w:rsidP="0044263D">
      <w:pPr>
        <w:pStyle w:val="NoSpacing"/>
        <w:ind w:left="720"/>
        <w:jc w:val="both"/>
        <w:rPr>
          <w:rFonts w:ascii="Courier New" w:hAnsi="Courier New" w:cs="Courier New"/>
          <w:noProof/>
          <w:sz w:val="16"/>
          <w:szCs w:val="16"/>
        </w:rPr>
      </w:pPr>
    </w:p>
    <w:p w14:paraId="7EBD32D1"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TotalNumber = length(Range_reps)*length(Range_Participants)</w:t>
      </w:r>
    </w:p>
    <w:p w14:paraId="3B538858"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CurrentRunthrough = 0</w:t>
      </w:r>
    </w:p>
    <w:p w14:paraId="0EA25ABC"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rightnow = Dates.now()</w:t>
      </w:r>
    </w:p>
    <w:p w14:paraId="057F8BB5" w14:textId="77777777" w:rsidR="0044263D" w:rsidRPr="00F1184E" w:rsidRDefault="0044263D" w:rsidP="0044263D">
      <w:pPr>
        <w:pStyle w:val="NoSpacing"/>
        <w:ind w:left="720"/>
        <w:jc w:val="both"/>
        <w:rPr>
          <w:rFonts w:ascii="Courier New" w:hAnsi="Courier New" w:cs="Courier New"/>
          <w:noProof/>
          <w:sz w:val="16"/>
          <w:szCs w:val="16"/>
        </w:rPr>
      </w:pPr>
    </w:p>
    <w:p w14:paraId="091F5515"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for reps in Range_reps</w:t>
      </w:r>
    </w:p>
    <w:p w14:paraId="120FAE32"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for n in Range_Participants</w:t>
      </w:r>
    </w:p>
    <w:p w14:paraId="7E9A640A"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03FCD676"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TimeStartTrial = Dates.now()</w:t>
      </w:r>
    </w:p>
    <w:p w14:paraId="15BC260A"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6E0C17CF"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Accuracy = []</w:t>
      </w:r>
    </w:p>
    <w:p w14:paraId="60FA59A8"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Precision = []</w:t>
      </w:r>
    </w:p>
    <w:p w14:paraId="7F4E6CCD"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Accuracy_TwoLevel = []</w:t>
      </w:r>
    </w:p>
    <w:p w14:paraId="7EB0EE74"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Precision_TwoLevel = []</w:t>
      </w:r>
    </w:p>
    <w:p w14:paraId="64B8CD40"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20A70CDC"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for j in 1:nIterations</w:t>
      </w:r>
    </w:p>
    <w:p w14:paraId="43A50A05"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 = SimulateDataframe(n, </w:t>
      </w:r>
    </w:p>
    <w:p w14:paraId="2D7E4134"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ConditionOfInterest, </w:t>
      </w:r>
    </w:p>
    <w:p w14:paraId="5F982422"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tandardValues, </w:t>
      </w:r>
    </w:p>
    <w:p w14:paraId="6AAF07B0"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reps, </w:t>
      </w:r>
    </w:p>
    <w:p w14:paraId="57C6D4E3"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SE_Difference, </w:t>
      </w:r>
    </w:p>
    <w:p w14:paraId="01E1DC2A"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JND_Difference, </w:t>
      </w:r>
    </w:p>
    <w:p w14:paraId="50C7E69D"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ultiplicator_PSE_Standard, </w:t>
      </w:r>
    </w:p>
    <w:p w14:paraId="1FE6E716"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ultiplicator_SD_Standard, </w:t>
      </w:r>
    </w:p>
    <w:p w14:paraId="783BFD7F"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D_ResponseFunction, </w:t>
      </w:r>
    </w:p>
    <w:p w14:paraId="3078EE6B"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ean_Variability_Between, </w:t>
      </w:r>
    </w:p>
    <w:p w14:paraId="2A5F4D53"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D_Variability_Between)</w:t>
      </w:r>
    </w:p>
    <w:p w14:paraId="25262373"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Accuracy = [Pvalues_Accuracy;Pvalues[1]]</w:t>
      </w:r>
    </w:p>
    <w:p w14:paraId="432AB264"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Precision = [Pvalues_Precision;Pvalues[2]]</w:t>
      </w:r>
    </w:p>
    <w:p w14:paraId="580A8855"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Accuracy_TwoLevel = [Pvalues_Accuracy_TwoLevel;Pvalues[3]]</w:t>
      </w:r>
    </w:p>
    <w:p w14:paraId="271D1533"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Precision_TwoLevel = [Pvalues_Precision_TwoLevel;Pvalues[4]]</w:t>
      </w:r>
    </w:p>
    <w:p w14:paraId="21C303B8"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end</w:t>
      </w:r>
    </w:p>
    <w:p w14:paraId="51727A8A"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2FD3F206"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CurrentRunthrough = CurrentRunthrough + 1</w:t>
      </w:r>
    </w:p>
    <w:p w14:paraId="70F8AD9D" w14:textId="77777777" w:rsidR="0044263D" w:rsidRPr="00F1184E" w:rsidRDefault="0044263D" w:rsidP="0044263D">
      <w:pPr>
        <w:pStyle w:val="NoSpacing"/>
        <w:ind w:left="720"/>
        <w:jc w:val="both"/>
        <w:rPr>
          <w:rFonts w:ascii="Courier New" w:hAnsi="Courier New" w:cs="Courier New"/>
          <w:noProof/>
          <w:sz w:val="16"/>
          <w:szCs w:val="16"/>
        </w:rPr>
      </w:pPr>
    </w:p>
    <w:p w14:paraId="0F294D49"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if CurrentRunthrough == 1</w:t>
      </w:r>
    </w:p>
    <w:p w14:paraId="3E8696B4" w14:textId="77777777" w:rsidR="0044263D" w:rsidRPr="00F1184E" w:rsidRDefault="0044263D" w:rsidP="0044263D">
      <w:pPr>
        <w:pStyle w:val="NoSpacing"/>
        <w:ind w:left="720"/>
        <w:jc w:val="both"/>
        <w:rPr>
          <w:rFonts w:ascii="Courier New" w:hAnsi="Courier New" w:cs="Courier New"/>
          <w:noProof/>
          <w:sz w:val="16"/>
          <w:szCs w:val="16"/>
        </w:rPr>
      </w:pPr>
    </w:p>
    <w:p w14:paraId="4C503F2C"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global PowerfulDataframe = DataFrame(n=n, </w:t>
      </w:r>
    </w:p>
    <w:p w14:paraId="3D945546"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ConditionsOfInterest=length(ConditionOfInterest), </w:t>
      </w:r>
    </w:p>
    <w:p w14:paraId="7E98338B"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tandardValue1=StandardValues[1],</w:t>
      </w:r>
    </w:p>
    <w:p w14:paraId="2FFE68E3"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tandardValue2=StandardValues[2], reps=reps, </w:t>
      </w:r>
    </w:p>
    <w:p w14:paraId="4E0A9D03"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SE_Difference=PSE_Difference, </w:t>
      </w:r>
    </w:p>
    <w:p w14:paraId="0836600C"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lastRenderedPageBreak/>
        <w:t xml:space="preserve">                        JND_Difference=JND_Difference, </w:t>
      </w:r>
    </w:p>
    <w:p w14:paraId="290F6BAD"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ultiplicator_PSE_Standard=Multiplicator_PSE_Standard, </w:t>
      </w:r>
    </w:p>
    <w:p w14:paraId="4FA291FB"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ultiplicator_SD_Standard=Multiplicator_SD_Standard, </w:t>
      </w:r>
    </w:p>
    <w:p w14:paraId="2AC724A0"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D_ResponseFunction=SD_ResponseFunction, </w:t>
      </w:r>
    </w:p>
    <w:p w14:paraId="34D4CAD1"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ean_Variability_Between=Mean_Variability_Between, </w:t>
      </w:r>
    </w:p>
    <w:p w14:paraId="627592B5"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D_Variability_Between=SD_Variability_Between, </w:t>
      </w:r>
    </w:p>
    <w:p w14:paraId="538A2157"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Accuracy = mean(Pvalues_Accuracy .&lt; 0.05),  </w:t>
      </w:r>
    </w:p>
    <w:p w14:paraId="752DDC8C"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Precision = mean(Pvalues_Precision .&lt; 0.05),</w:t>
      </w:r>
    </w:p>
    <w:p w14:paraId="7B72CDCF"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Accuracy_Twolevel = mean(Pvalues_Accuracy_TwoLevel .&lt; 0.05),  </w:t>
      </w:r>
    </w:p>
    <w:p w14:paraId="7E4E6E37"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Precision_Twolevel = mean(Pvalues_Precision_TwoLevel .&lt; 0.05),</w:t>
      </w:r>
    </w:p>
    <w:p w14:paraId="21E7231A"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Duration = ((Dates.now()) - TimeStartTrial))   </w:t>
      </w:r>
    </w:p>
    <w:p w14:paraId="3B3A5E4F" w14:textId="77777777" w:rsidR="0044263D" w:rsidRPr="00F1184E" w:rsidRDefault="0044263D" w:rsidP="0044263D">
      <w:pPr>
        <w:pStyle w:val="NoSpacing"/>
        <w:ind w:left="720"/>
        <w:jc w:val="both"/>
        <w:rPr>
          <w:rFonts w:ascii="Courier New" w:hAnsi="Courier New" w:cs="Courier New"/>
          <w:noProof/>
          <w:sz w:val="16"/>
          <w:szCs w:val="16"/>
        </w:rPr>
      </w:pPr>
    </w:p>
    <w:p w14:paraId="4940C993"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else</w:t>
      </w:r>
    </w:p>
    <w:p w14:paraId="5581F42D"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row = DataFrame(n=n, </w:t>
      </w:r>
    </w:p>
    <w:p w14:paraId="75815223"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ConditionsOfInterest=length(ConditionOfInterest), </w:t>
      </w:r>
    </w:p>
    <w:p w14:paraId="7D390937"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tandardValue1=StandardValues[1],StandardValue2=StandardValues[2], </w:t>
      </w:r>
    </w:p>
    <w:p w14:paraId="1023709B"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reps=reps, </w:t>
      </w:r>
    </w:p>
    <w:p w14:paraId="3AA393E5"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SE_Difference=PSE_Difference, </w:t>
      </w:r>
    </w:p>
    <w:p w14:paraId="306D8AC3"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JND_Difference=JND_Difference, </w:t>
      </w:r>
    </w:p>
    <w:p w14:paraId="75713B1F"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ultiplicator_PSE_Standard=Multiplicator_PSE_Standard, </w:t>
      </w:r>
    </w:p>
    <w:p w14:paraId="13F5FDC4"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ultiplicator_SD_Standard=Multiplicator_SD_Standard, </w:t>
      </w:r>
    </w:p>
    <w:p w14:paraId="5F14F216"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D_ResponseFunction=SD_ResponseFunction, </w:t>
      </w:r>
    </w:p>
    <w:p w14:paraId="41982470"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ean_Variability_Between=Mean_Variability_Between, </w:t>
      </w:r>
    </w:p>
    <w:p w14:paraId="04BAAC7D"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D_Variability_Between=SD_Variability_Between, </w:t>
      </w:r>
    </w:p>
    <w:p w14:paraId="0877FC0C"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Accuracy = mean(Pvalues_Accuracy .&lt; 0.05),  </w:t>
      </w:r>
    </w:p>
    <w:p w14:paraId="7E0D1A85"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Precision = mean(Pvalues_Precision .&lt; 0.05),</w:t>
      </w:r>
    </w:p>
    <w:p w14:paraId="57BF4911"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Accuracy_Twolevel = mean(Pvalues_Accuracy_TwoLevel .&lt; 0.05),  </w:t>
      </w:r>
    </w:p>
    <w:p w14:paraId="6062E89E"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Precision_Twolevel = mean(Pvalues_Precision_TwoLevel .&lt; 0.05),</w:t>
      </w:r>
    </w:p>
    <w:p w14:paraId="4D82CE43"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Duration</w:t>
      </w:r>
      <w:r>
        <w:rPr>
          <w:rFonts w:ascii="Courier New" w:hAnsi="Courier New" w:cs="Courier New"/>
          <w:noProof/>
          <w:sz w:val="16"/>
          <w:szCs w:val="16"/>
        </w:rPr>
        <w:t xml:space="preserve"> </w:t>
      </w:r>
      <w:r w:rsidRPr="00F1184E">
        <w:rPr>
          <w:rFonts w:ascii="Courier New" w:hAnsi="Courier New" w:cs="Courier New"/>
          <w:noProof/>
          <w:sz w:val="16"/>
          <w:szCs w:val="16"/>
        </w:rPr>
        <w:t>=</w:t>
      </w:r>
      <w:r>
        <w:rPr>
          <w:rFonts w:ascii="Courier New" w:hAnsi="Courier New" w:cs="Courier New"/>
          <w:noProof/>
          <w:sz w:val="16"/>
          <w:szCs w:val="16"/>
        </w:rPr>
        <w:t xml:space="preserve"> </w:t>
      </w:r>
      <w:r w:rsidRPr="00F1184E">
        <w:rPr>
          <w:rFonts w:ascii="Courier New" w:hAnsi="Courier New" w:cs="Courier New"/>
          <w:noProof/>
          <w:sz w:val="16"/>
          <w:szCs w:val="16"/>
        </w:rPr>
        <w:t>((Dates.now()) - TimeStartTrial))</w:t>
      </w:r>
    </w:p>
    <w:p w14:paraId="2E2FCA84"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7A78EC30"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fulDataframe = append!(PowerfulDataframe,row)</w:t>
      </w:r>
    </w:p>
    <w:p w14:paraId="0C09DD29"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end</w:t>
      </w:r>
    </w:p>
    <w:p w14:paraId="71761AC6"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5AEE1690"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rint("RUNTHROUGH ", CurrentRunthrough, " out of ", TotalNumber,": ", n, " ", reps, " ", </w:t>
      </w:r>
    </w:p>
    <w:p w14:paraId="7AE47D3B"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SE_Difference, " ", JND_Difference, " ", mean(Pvalues_Accuracy .&lt; 0.05), " ", </w:t>
      </w:r>
    </w:p>
    <w:p w14:paraId="2AA5485B"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ean(Pvalues_Precision .&lt; 0.05), " ", PowerfulDataframe[!,:Duration][CurrentRunthrough], " END. ")</w:t>
      </w:r>
    </w:p>
    <w:p w14:paraId="21D591B8" w14:textId="77777777" w:rsidR="0044263D" w:rsidRPr="00F1184E" w:rsidRDefault="0044263D" w:rsidP="0044263D">
      <w:pPr>
        <w:pStyle w:val="NoSpacing"/>
        <w:ind w:left="720"/>
        <w:jc w:val="both"/>
        <w:rPr>
          <w:rFonts w:ascii="Courier New" w:hAnsi="Courier New" w:cs="Courier New"/>
          <w:noProof/>
          <w:sz w:val="16"/>
          <w:szCs w:val="16"/>
        </w:rPr>
      </w:pPr>
    </w:p>
    <w:p w14:paraId="1943FE56"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end</w:t>
      </w:r>
    </w:p>
    <w:p w14:paraId="6080EF73"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end</w:t>
      </w:r>
    </w:p>
    <w:p w14:paraId="4D6EF02F" w14:textId="77777777" w:rsidR="0044263D" w:rsidRDefault="0044263D" w:rsidP="0044263D">
      <w:pPr>
        <w:pStyle w:val="NoSpacing"/>
        <w:jc w:val="both"/>
        <w:rPr>
          <w:rFonts w:cstheme="minorHAnsi"/>
          <w:noProof/>
        </w:rPr>
      </w:pPr>
    </w:p>
    <w:p w14:paraId="34011A02" w14:textId="77777777" w:rsidR="0044263D" w:rsidRDefault="0044263D" w:rsidP="0044263D">
      <w:pPr>
        <w:pStyle w:val="NoSpacing"/>
        <w:jc w:val="both"/>
        <w:rPr>
          <w:rFonts w:cstheme="minorHAnsi"/>
          <w:noProof/>
        </w:rPr>
      </w:pPr>
      <w:r>
        <w:rPr>
          <w:rFonts w:cstheme="minorHAnsi"/>
          <w:noProof/>
        </w:rPr>
        <w:t>Finally, we can write the computed powers for each number of repetitions and participants in a table.</w:t>
      </w:r>
    </w:p>
    <w:p w14:paraId="294F9DE3" w14:textId="77777777" w:rsidR="0044263D" w:rsidRDefault="0044263D" w:rsidP="0044263D">
      <w:pPr>
        <w:pStyle w:val="NoSpacing"/>
        <w:jc w:val="both"/>
        <w:rPr>
          <w:rFonts w:cstheme="minorHAnsi"/>
          <w:noProof/>
        </w:rPr>
      </w:pPr>
    </w:p>
    <w:p w14:paraId="6E68DB2A" w14:textId="77777777" w:rsidR="0044263D" w:rsidRPr="00B37F12" w:rsidRDefault="0044263D" w:rsidP="0044263D">
      <w:pPr>
        <w:pStyle w:val="NoSpacing"/>
        <w:ind w:firstLine="720"/>
        <w:jc w:val="both"/>
        <w:rPr>
          <w:rFonts w:ascii="Courier New" w:hAnsi="Courier New" w:cs="Courier New"/>
          <w:noProof/>
          <w:sz w:val="16"/>
          <w:szCs w:val="16"/>
        </w:rPr>
      </w:pPr>
      <w:r w:rsidRPr="00B37F12">
        <w:rPr>
          <w:rFonts w:ascii="Courier New" w:hAnsi="Courier New" w:cs="Courier New"/>
          <w:noProof/>
          <w:sz w:val="16"/>
          <w:szCs w:val="16"/>
        </w:rPr>
        <w:t>CSV.write(join([reps,"_", PSE_Difference, "_", JND_Difference, ".csv"]),PowerfulDataframe)</w:t>
      </w:r>
    </w:p>
    <w:p w14:paraId="47ACC1F5" w14:textId="77777777" w:rsidR="0044263D" w:rsidRDefault="0044263D" w:rsidP="0044263D">
      <w:pPr>
        <w:pStyle w:val="NoSpacing"/>
        <w:jc w:val="both"/>
        <w:rPr>
          <w:rFonts w:cstheme="minorHAnsi"/>
          <w:noProof/>
        </w:rPr>
      </w:pPr>
    </w:p>
    <w:p w14:paraId="4999BCD4" w14:textId="77777777" w:rsidR="0044263D" w:rsidRDefault="0044263D" w:rsidP="0044263D">
      <w:pPr>
        <w:pStyle w:val="NoSpacing"/>
        <w:jc w:val="both"/>
        <w:rPr>
          <w:rFonts w:cstheme="minorHAnsi"/>
          <w:noProof/>
        </w:rPr>
      </w:pPr>
      <w:r>
        <w:rPr>
          <w:rFonts w:cstheme="minorHAnsi"/>
          <w:noProof/>
        </w:rPr>
        <w:t>We can also plot this table with a call to ggplot:</w:t>
      </w:r>
    </w:p>
    <w:p w14:paraId="29EDEF47" w14:textId="77777777" w:rsidR="0044263D" w:rsidRDefault="0044263D" w:rsidP="0044263D">
      <w:pPr>
        <w:pStyle w:val="NoSpacing"/>
        <w:jc w:val="both"/>
        <w:rPr>
          <w:rFonts w:cstheme="minorHAnsi"/>
          <w:noProof/>
        </w:rPr>
      </w:pPr>
    </w:p>
    <w:p w14:paraId="28013D9A" w14:textId="77777777" w:rsidR="0044263D" w:rsidRPr="00C84987" w:rsidRDefault="0044263D" w:rsidP="0044263D">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rput PowerfulDataframe</w:t>
      </w:r>
    </w:p>
    <w:p w14:paraId="52A5095F" w14:textId="77777777" w:rsidR="0044263D" w:rsidRPr="00C84987" w:rsidRDefault="0044263D" w:rsidP="0044263D">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R"""</w:t>
      </w:r>
    </w:p>
    <w:p w14:paraId="206565D8" w14:textId="77777777" w:rsidR="0044263D" w:rsidRPr="00C84987" w:rsidRDefault="0044263D" w:rsidP="0044263D">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plot = ggplot(PowerfulDataframe) +</w:t>
      </w:r>
    </w:p>
    <w:p w14:paraId="6D00CB42" w14:textId="77777777" w:rsidR="0044263D" w:rsidRPr="00C84987" w:rsidRDefault="0044263D" w:rsidP="0044263D">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geom_line(aes(n,power_Precision),color="red") +</w:t>
      </w:r>
    </w:p>
    <w:p w14:paraId="5282A13B" w14:textId="77777777" w:rsidR="0044263D" w:rsidRPr="00C84987" w:rsidRDefault="0044263D" w:rsidP="0044263D">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geom_line(aes(n,power_Accuracy),color="blue") +</w:t>
      </w:r>
    </w:p>
    <w:p w14:paraId="787030D1" w14:textId="77777777" w:rsidR="0044263D" w:rsidRPr="00C84987" w:rsidRDefault="0044263D" w:rsidP="0044263D">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facet_grid(.~reps) +</w:t>
      </w:r>
    </w:p>
    <w:p w14:paraId="030DC0B5" w14:textId="77777777" w:rsidR="0044263D" w:rsidRPr="00C84987" w:rsidRDefault="0044263D" w:rsidP="0044263D">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geom_hline(yintercept = 0.8, linetype=5) +</w:t>
      </w:r>
    </w:p>
    <w:p w14:paraId="41A6A01E" w14:textId="77777777" w:rsidR="0044263D" w:rsidRPr="00C84987" w:rsidRDefault="0044263D" w:rsidP="0044263D">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geom_hline(yintercept = 0.9, linetype=2) +</w:t>
      </w:r>
    </w:p>
    <w:p w14:paraId="305979DD" w14:textId="77777777" w:rsidR="0044263D" w:rsidRPr="00C84987" w:rsidRDefault="0044263D" w:rsidP="0044263D">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geom_hline(yintercept = 0.95, linetype=3)</w:t>
      </w:r>
    </w:p>
    <w:p w14:paraId="73A4F164" w14:textId="77777777" w:rsidR="0044263D" w:rsidRPr="00C84987" w:rsidRDefault="0044263D" w:rsidP="0044263D">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plot</w:t>
      </w:r>
    </w:p>
    <w:p w14:paraId="19CD8EEE" w14:textId="77777777" w:rsidR="0044263D" w:rsidRPr="00BF1D2B" w:rsidRDefault="0044263D" w:rsidP="0044263D">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w:t>
      </w:r>
    </w:p>
    <w:p w14:paraId="1F0798A8" w14:textId="77777777" w:rsidR="0044263D" w:rsidRDefault="0044263D" w:rsidP="0044263D">
      <w:pPr>
        <w:pStyle w:val="NoSpacing"/>
        <w:jc w:val="both"/>
        <w:rPr>
          <w:rFonts w:cstheme="minorHAnsi"/>
          <w:noProof/>
        </w:rPr>
      </w:pPr>
    </w:p>
    <w:p w14:paraId="017823E6" w14:textId="7DEEF124" w:rsidR="0044263D" w:rsidRPr="001D4697" w:rsidRDefault="0044263D" w:rsidP="0082728C">
      <w:pPr>
        <w:pStyle w:val="Heading1"/>
        <w:rPr>
          <w:noProof/>
        </w:rPr>
      </w:pPr>
      <w:bookmarkStart w:id="26" w:name="_Toc53888659"/>
      <w:bookmarkStart w:id="27" w:name="_Ref53889402"/>
      <w:r w:rsidRPr="001D4697">
        <w:rPr>
          <w:noProof/>
        </w:rPr>
        <w:lastRenderedPageBreak/>
        <w:t>R vs. Julia</w:t>
      </w:r>
      <w:r>
        <w:rPr>
          <w:noProof/>
        </w:rPr>
        <w:t xml:space="preserve"> – A comparison</w:t>
      </w:r>
      <w:bookmarkEnd w:id="26"/>
      <w:r w:rsidR="00562667">
        <w:rPr>
          <w:noProof/>
        </w:rPr>
        <w:t xml:space="preserve"> of several model fitting parameters</w:t>
      </w:r>
      <w:bookmarkEnd w:id="27"/>
    </w:p>
    <w:p w14:paraId="42AEBE93" w14:textId="1B2A4C11" w:rsidR="00C14ABF" w:rsidRDefault="0044263D" w:rsidP="00C14ABF">
      <w:pPr>
        <w:jc w:val="both"/>
      </w:pPr>
      <w:r>
        <w:t xml:space="preserve">We used the above procedures to measure the speed for the same operations in Julia and R. We used a Julia script and use the </w:t>
      </w:r>
      <w:proofErr w:type="spellStart"/>
      <w:r>
        <w:t>RCall</w:t>
      </w:r>
      <w:proofErr w:type="spellEnd"/>
      <w:r>
        <w:t xml:space="preserve"> implementation to obtain lme4 fits. We also tried using lme4 natively in R and found by-and-large the same fitting durations as when calling lme4 through </w:t>
      </w:r>
      <w:proofErr w:type="spellStart"/>
      <w:r>
        <w:t>RCall</w:t>
      </w:r>
      <w:proofErr w:type="spellEnd"/>
      <w:r>
        <w:t xml:space="preserve"> from the Julia script. Using </w:t>
      </w:r>
      <w:proofErr w:type="spellStart"/>
      <w:r>
        <w:t>RCall</w:t>
      </w:r>
      <w:proofErr w:type="spellEnd"/>
      <w:r>
        <w:t xml:space="preserve"> allows us to compare fitting durations across the same datasets, which helps to eliminate variability due to differences in the simulated datasets. We perform the procedure 20</w:t>
      </w:r>
      <w:r w:rsidR="00AC693F">
        <w:t>0</w:t>
      </w:r>
      <w:r>
        <w:t xml:space="preserve"> times for each combination of Optimizer Configuration (see below), number of participants, number of trials and Effect condition (No Effect, </w:t>
      </w:r>
      <w:proofErr w:type="spellStart"/>
      <w:r>
        <w:t>PSE_Difference</w:t>
      </w:r>
      <w:proofErr w:type="spellEnd"/>
      <w:r>
        <w:t xml:space="preserve"> = </w:t>
      </w:r>
      <w:proofErr w:type="spellStart"/>
      <w:r>
        <w:t>JND_Difference</w:t>
      </w:r>
      <w:proofErr w:type="spellEnd"/>
      <w:r>
        <w:t xml:space="preserve"> = 0; and “Small Effect”, </w:t>
      </w:r>
      <w:proofErr w:type="spellStart"/>
      <w:r>
        <w:t>PSE_Difference</w:t>
      </w:r>
      <w:proofErr w:type="spellEnd"/>
      <w:r>
        <w:t xml:space="preserve"> = 0.025 and </w:t>
      </w:r>
      <w:proofErr w:type="spellStart"/>
      <w:r>
        <w:t>JND_Difference</w:t>
      </w:r>
      <w:proofErr w:type="spellEnd"/>
      <w:r>
        <w:t xml:space="preserve"> = 0.05) and compare the median fitting duration across these four variables. We also compare median AICs to assess whether slower fits might yield increases in model fit, which might justif</w:t>
      </w:r>
      <w:r w:rsidR="00C14ABF">
        <w:t>y</w:t>
      </w:r>
      <w:r>
        <w:t xml:space="preserve"> the increased duration. There are different implementations and configurations available for both Julia and R. We are going to evaluate them based on fitting duration and model fit. Since p values for (Generalized) Linear Mixed Models are generally approximations, we are also going to evaluate the false positive rates.</w:t>
      </w:r>
    </w:p>
    <w:p w14:paraId="7404A453" w14:textId="77777777" w:rsidR="0044263D" w:rsidRDefault="0044263D" w:rsidP="0044263D">
      <w:pPr>
        <w:pStyle w:val="Heading4"/>
      </w:pPr>
      <w:r>
        <w:t>Optimizers</w:t>
      </w:r>
    </w:p>
    <w:p w14:paraId="7120F092" w14:textId="37245F62" w:rsidR="0044263D" w:rsidRDefault="0044263D" w:rsidP="0044263D">
      <w:pPr>
        <w:jc w:val="both"/>
      </w:pPr>
      <w:r>
        <w:t xml:space="preserve">lme4 for R supports implementations of the </w:t>
      </w:r>
      <w:proofErr w:type="spellStart"/>
      <w:r>
        <w:t>Nelder</w:t>
      </w:r>
      <w:proofErr w:type="spellEnd"/>
      <w:r>
        <w:t xml:space="preserve">-Mead method </w:t>
      </w:r>
      <w:r>
        <w:fldChar w:fldCharType="begin" w:fldLock="1"/>
      </w:r>
      <w:r>
        <w:instrText>ADDIN CSL_CITATION {"citationItems":[{"id":"ITEM-1","itemData":{"DOI":"10.1093/comjnl/7.4.308","ISBN":"9781605580852","ISSN":"0010-4620","abstract":"A method is described for the minimization of a function of n variables, which depends on the comparison of function values at the (n + 1) vertices of a general simplex, followed by the replacement of the vertex with the highest value by another point. The simplex adapts itself to the local landscape, and contracts on to the final minimum. The method is shown to be effective and computationally compact. A procedure is given for the estimation of the Hessian matrix in the neighbourhood of the minimum, needed in statistical estimation problems.","author":[{"dropping-particle":"","family":"Nelder","given":"J. A.","non-dropping-particle":"","parse-names":false,"suffix":""},{"dropping-particle":"","family":"Mead","given":"R.","non-dropping-particle":"","parse-names":false,"suffix":""}],"container-title":"The Computer Journal","id":"ITEM-1","issue":"4","issued":{"date-parts":[["1965"]]},"page":"308-313","title":"A Simplex Method for Function Minimization","type":"article-journal","volume":"7"},"uris":["http://www.mendeley.com/documents/?uuid=9815d833-eeee-4945-a546-42a69dedee52"]}],"mendeley":{"formattedCitation":"(Nelder &amp; Mead, 1965)","plainTextFormattedCitation":"(Nelder &amp; Mead, 1965)","previouslyFormattedCitation":"(Nelder &amp; Mead, 1965)"},"properties":{"noteIndex":0},"schema":"https://github.com/citation-style-language/schema/raw/master/csl-citation.json"}</w:instrText>
      </w:r>
      <w:r>
        <w:fldChar w:fldCharType="separate"/>
      </w:r>
      <w:r w:rsidRPr="00BC64C1">
        <w:rPr>
          <w:noProof/>
        </w:rPr>
        <w:t>(Nelder &amp; Mead, 1965)</w:t>
      </w:r>
      <w:r>
        <w:fldChar w:fldCharType="end"/>
      </w:r>
      <w:r>
        <w:t xml:space="preserve"> and the  </w:t>
      </w:r>
      <w:r w:rsidRPr="00BC64C1">
        <w:t>BOBYQA</w:t>
      </w:r>
      <w:r>
        <w:t xml:space="preserve"> method </w:t>
      </w:r>
      <w:r>
        <w:fldChar w:fldCharType="begin" w:fldLock="1"/>
      </w:r>
      <w:r>
        <w:instrText>ADDIN CSL_CITATION {"citationItems":[{"id":"ITEM-1","itemData":{"DOI":"10.1.1.443.7693","ISBN":"DAMTP 2009/NA06","abstract":"BOBYQA is an iterative algorithm for finding a minimum of a function F(x), x</w:instrText>
      </w:r>
      <w:r>
        <w:rPr>
          <w:rFonts w:ascii="Cambria Math" w:hAnsi="Cambria Math" w:cs="Cambria Math"/>
        </w:rPr>
        <w:instrText>∈</w:instrText>
      </w:r>
      <w:r>
        <w:instrText>Rn, subject to bounds a</w:instrText>
      </w:r>
      <w:r>
        <w:rPr>
          <w:rFonts w:ascii="Calibri" w:hAnsi="Calibri" w:cs="Calibri"/>
        </w:rPr>
        <w:instrText>≤</w:instrText>
      </w:r>
      <w:r>
        <w:instrText>x</w:instrText>
      </w:r>
      <w:r>
        <w:rPr>
          <w:rFonts w:ascii="Calibri" w:hAnsi="Calibri" w:cs="Calibri"/>
        </w:rPr>
        <w:instrText>≤</w:instrText>
      </w:r>
      <w:r>
        <w:instrText>b on the variables, F being specified by a “black box” that returns the value F(x) for any feasible x. Each iteration employs a quadratic approximation Q to F that satisfies Q(yj) = F(yj), j = 1, 2, . . . ,m, the interpolation points yj being chosen and adjusted automatically, but m is a prescribed constant, the value m=2n+1 being typical. These conditions leave much freedom in Q, taken up when the model is updated by the highly successful technique of minimizing the Frobenius norm of the change to the second derivative matrix of Q. Thus no first derivatives of F are required explicitly. Most changes to the variables are an approximate solution to a trust region subproblem, using the current quadratic model, with a lower bound on the trust region radius that is reduced cautiously, in order to keep the interpolation points well separated until late in the calculation, which lessens damage from computer rounding errors. Some other changes to the variables are designed to improve the model without reducing F. These techniques are described. Other topics include the starting procedure that is given an initial vector of variables, the value of m and the initial trust region radius. There is also a new device called RESCUE that tries to restore normality if severe loss of accuracy occurs in the matrix calculations of the updating of the model. Numerical results are reported and discussed for two test problems, the numbers of variables being between 10 and 320.","author":[{"dropping-particle":"","family":"Powell","given":"Mjd","non-dropping-particle":"","parse-names":false,"suffix":""}],"container-title":"NA Report NA2009/06","id":"ITEM-1","issued":{"date-parts":[["2009"]]},"page":"39","title":"The BOBYQA algorithm for bound constrained optimization without derivatives","type":"article-journal"},"uris":["http://www.mendeley.com/documents/?uuid=9f47c4bd-8fe9-4795-b4db-6b5e22854810"]}],"mendeley":{"formattedCitation":"(Powell, 2009)","plainTextFormattedCitation":"(Powell, 2009)","previouslyFormattedCitation":"(Powell, 2009)"},"properties":{"noteIndex":0},"schema":"https://github.com/citation-style-language/schema/raw/master/csl-citation.json"}</w:instrText>
      </w:r>
      <w:r>
        <w:fldChar w:fldCharType="separate"/>
      </w:r>
      <w:r w:rsidRPr="00BC64C1">
        <w:rPr>
          <w:noProof/>
        </w:rPr>
        <w:t>(Powell, 2009)</w:t>
      </w:r>
      <w:r>
        <w:fldChar w:fldCharType="end"/>
      </w:r>
      <w:r>
        <w:t xml:space="preserve">. It furthermore supports the (generally faster) implementations of optimizing algorithms from the package </w:t>
      </w:r>
      <w:proofErr w:type="spellStart"/>
      <w:r>
        <w:t>nloptwrap</w:t>
      </w:r>
      <w:proofErr w:type="spellEnd"/>
      <w:r>
        <w:t>; we thus also add the BOBYQA instantiation from this package for comparison.</w:t>
      </w:r>
      <w:r w:rsidR="00B53A92">
        <w:t xml:space="preserve"> Julia</w:t>
      </w:r>
      <w:r w:rsidR="00661AF3">
        <w:t xml:space="preserve"> offers</w:t>
      </w:r>
      <w:r w:rsidR="00B53A92">
        <w:t xml:space="preserve"> the </w:t>
      </w:r>
      <w:proofErr w:type="spellStart"/>
      <w:r w:rsidR="00B53A92">
        <w:t>Nelder</w:t>
      </w:r>
      <w:proofErr w:type="spellEnd"/>
      <w:r w:rsidR="00B53A92">
        <w:t>-Mead and the BOBYQA algorithm</w:t>
      </w:r>
      <w:r w:rsidR="00C8434A">
        <w:t>s</w:t>
      </w:r>
      <w:r w:rsidR="00B53A92">
        <w:t>.</w:t>
      </w:r>
    </w:p>
    <w:p w14:paraId="17BA0AF3" w14:textId="77777777" w:rsidR="0044263D" w:rsidRDefault="0044263D" w:rsidP="0044263D">
      <w:pPr>
        <w:pStyle w:val="Heading4"/>
      </w:pPr>
      <w:r w:rsidRPr="001E08DF">
        <w:t>P value approximation</w:t>
      </w:r>
    </w:p>
    <w:p w14:paraId="5742D422" w14:textId="267EA6F8" w:rsidR="0044263D" w:rsidRDefault="0044263D" w:rsidP="0044263D">
      <w:pPr>
        <w:jc w:val="both"/>
      </w:pPr>
      <w:r>
        <w:t xml:space="preserve">There are different approaches to significance testing in Mixed Modelling. Common approaches are Wald Z Tests, Likelihood Ratio </w:t>
      </w:r>
      <w:proofErr w:type="gramStart"/>
      <w:r>
        <w:t>Testing</w:t>
      </w:r>
      <w:proofErr w:type="gramEnd"/>
      <w:r>
        <w:t xml:space="preserve"> and bootstrapped confidence intervals. Bootstrapped confidence intervals are too computationally costly for the purpose of power simulations. We will therefore test the Wald Z Test (implemented with the Satterthwaite degrees of freedom Method in the R package </w:t>
      </w:r>
      <w:proofErr w:type="spellStart"/>
      <w:r>
        <w:t>lmerTest</w:t>
      </w:r>
      <w:proofErr w:type="spellEnd"/>
      <w:r>
        <w:t xml:space="preserve">, and natively in the </w:t>
      </w:r>
      <w:proofErr w:type="spellStart"/>
      <w:r>
        <w:t>MixedModels.jl</w:t>
      </w:r>
      <w:proofErr w:type="spellEnd"/>
      <w:r>
        <w:t xml:space="preserve"> package in Julia) and Likelihood Ratio Tests</w:t>
      </w:r>
      <w:r w:rsidR="00B53A92">
        <w:t xml:space="preserve"> (implemented in the </w:t>
      </w:r>
      <w:proofErr w:type="spellStart"/>
      <w:r w:rsidR="00B53A92">
        <w:t>anova</w:t>
      </w:r>
      <w:proofErr w:type="spellEnd"/>
      <w:r w:rsidR="00B53A92">
        <w:t xml:space="preserve">() function in R and the </w:t>
      </w:r>
      <w:proofErr w:type="spellStart"/>
      <w:r w:rsidR="00B53A92">
        <w:t>LikelihoodRatioTest</w:t>
      </w:r>
      <w:proofErr w:type="spellEnd"/>
      <w:r w:rsidR="00B53A92">
        <w:t>() function in Julia)</w:t>
      </w:r>
      <w:r>
        <w:t>.</w:t>
      </w:r>
    </w:p>
    <w:p w14:paraId="39D0FD9C" w14:textId="77777777" w:rsidR="0044263D" w:rsidRDefault="0044263D" w:rsidP="0044263D">
      <w:pPr>
        <w:pStyle w:val="Heading4"/>
      </w:pPr>
      <w:proofErr w:type="spellStart"/>
      <w:r>
        <w:t>nAGQ</w:t>
      </w:r>
      <w:proofErr w:type="spellEnd"/>
      <w:r>
        <w:t xml:space="preserve"> = 0/fast = true</w:t>
      </w:r>
    </w:p>
    <w:p w14:paraId="219E1AAC" w14:textId="4E7950F4" w:rsidR="0044263D" w:rsidRDefault="0044263D" w:rsidP="0044263D">
      <w:pPr>
        <w:jc w:val="both"/>
      </w:pPr>
      <w:r>
        <w:t xml:space="preserve">Furthermore, both the lme4 implementation in R and the </w:t>
      </w:r>
      <w:proofErr w:type="spellStart"/>
      <w:r>
        <w:t>MixedModels.jl</w:t>
      </w:r>
      <w:proofErr w:type="spellEnd"/>
      <w:r>
        <w:t xml:space="preserve"> implementation in Julia offer the possibility to trade-off accuracy for higher speed (</w:t>
      </w:r>
      <w:proofErr w:type="spellStart"/>
      <w:r>
        <w:t>nAGP</w:t>
      </w:r>
      <w:proofErr w:type="spellEnd"/>
      <w:r>
        <w:t> = 0 argument in R, and fast = true in Julia). We will test whether the gains in model fit for the slower, more accurate version are worth the increased fitting duration.</w:t>
      </w:r>
    </w:p>
    <w:p w14:paraId="1F238EDD" w14:textId="77777777" w:rsidR="003A187D" w:rsidRDefault="003A187D" w:rsidP="0044263D">
      <w:pPr>
        <w:jc w:val="both"/>
      </w:pPr>
    </w:p>
    <w:p w14:paraId="6E0BE65D" w14:textId="340ACF1D" w:rsidR="00C14ABF" w:rsidRDefault="00C14ABF" w:rsidP="00C14ABF">
      <w:pPr>
        <w:pStyle w:val="Heading3"/>
      </w:pPr>
      <w:r>
        <w:t>Which configurations perform the best?</w:t>
      </w:r>
    </w:p>
    <w:p w14:paraId="1DB852A5" w14:textId="468A9B6C" w:rsidR="00F50E35" w:rsidRPr="00F50E35" w:rsidRDefault="00F50E35" w:rsidP="00F50E35">
      <w:r>
        <w:t>In the following, we compare which combination of the above parameters (</w:t>
      </w:r>
      <w:r w:rsidR="003A187D">
        <w:t>o</w:t>
      </w:r>
      <w:r>
        <w:t xml:space="preserve">ptimizers, </w:t>
      </w:r>
      <w:r w:rsidR="003A187D">
        <w:t>p</w:t>
      </w:r>
      <w:r>
        <w:t xml:space="preserve"> value approximation, </w:t>
      </w:r>
      <w:r w:rsidR="003A187D">
        <w:t>accuracy-speed trade-off) before the best along several axes (fitting speed, model fits, false positive rates).</w:t>
      </w:r>
    </w:p>
    <w:p w14:paraId="4971F986" w14:textId="77777777" w:rsidR="0044263D" w:rsidRPr="00CD2772" w:rsidRDefault="0044263D" w:rsidP="00C14ABF">
      <w:pPr>
        <w:pStyle w:val="Heading4"/>
      </w:pPr>
      <w:r>
        <w:t>Speed</w:t>
      </w:r>
    </w:p>
    <w:p w14:paraId="347E56A2" w14:textId="77777777" w:rsidR="0044263D" w:rsidRDefault="0044263D" w:rsidP="0044263D">
      <w:pPr>
        <w:jc w:val="both"/>
      </w:pPr>
      <w:r>
        <w:t>Overall, the fastest implementations are by far the BOBYQA implementation in R from the “</w:t>
      </w:r>
      <w:proofErr w:type="spellStart"/>
      <w:r>
        <w:t>nloptwrap</w:t>
      </w:r>
      <w:proofErr w:type="spellEnd"/>
      <w:r>
        <w:t xml:space="preserve">” package and the BOBYQA implementation in Julia (see </w:t>
      </w:r>
      <w:r>
        <w:fldChar w:fldCharType="begin"/>
      </w:r>
      <w:r>
        <w:instrText xml:space="preserve"> REF _Ref40750161 \h  \* MERGEFORMAT </w:instrText>
      </w:r>
      <w:r>
        <w:fldChar w:fldCharType="separate"/>
      </w:r>
      <w:r>
        <w:t>Figure 6</w:t>
      </w:r>
      <w:r>
        <w:fldChar w:fldCharType="end"/>
      </w:r>
      <w:r>
        <w:t xml:space="preserve">) in their </w:t>
      </w:r>
      <w:proofErr w:type="spellStart"/>
      <w:r>
        <w:t>nAGQ</w:t>
      </w:r>
      <w:proofErr w:type="spellEnd"/>
      <w:r>
        <w:t xml:space="preserve">=0/fast=true versions. All other implementations (the </w:t>
      </w:r>
      <w:proofErr w:type="spellStart"/>
      <w:r>
        <w:t>nAGQ</w:t>
      </w:r>
      <w:proofErr w:type="spellEnd"/>
      <w:r>
        <w:t xml:space="preserve">=1/fast=false versions of the BOBYQA implementations, the default </w:t>
      </w:r>
      <w:r>
        <w:lastRenderedPageBreak/>
        <w:t xml:space="preserve">BOBYQA implementations from the lme4 package, and all </w:t>
      </w:r>
      <w:proofErr w:type="spellStart"/>
      <w:r>
        <w:t>Nelder</w:t>
      </w:r>
      <w:proofErr w:type="spellEnd"/>
      <w:r>
        <w:t xml:space="preserve">-Mead implementations) are much slower, taking between three and ten times longer than the two fastest implementations. We display the median fitting durations for each combination of Optimizer Configuration, number of subjects, number of trials and Effect strength in </w:t>
      </w:r>
      <w:r>
        <w:fldChar w:fldCharType="begin"/>
      </w:r>
      <w:r>
        <w:instrText xml:space="preserve"> REF _Ref40750161 \h  \* MERGEFORMAT </w:instrText>
      </w:r>
      <w:r>
        <w:fldChar w:fldCharType="separate"/>
      </w:r>
      <w:r>
        <w:t>Figure 6</w:t>
      </w:r>
      <w:r>
        <w:fldChar w:fldCharType="end"/>
      </w:r>
      <w:r>
        <w:t xml:space="preserve">A. </w:t>
      </w:r>
      <w:r>
        <w:fldChar w:fldCharType="begin"/>
      </w:r>
      <w:r>
        <w:instrText xml:space="preserve"> REF _Ref40750161 \h  \* MERGEFORMAT </w:instrText>
      </w:r>
      <w:r>
        <w:fldChar w:fldCharType="separate"/>
      </w:r>
      <w:r>
        <w:t>Figure 6</w:t>
      </w:r>
      <w:r>
        <w:fldChar w:fldCharType="end"/>
      </w:r>
      <w:r>
        <w:t>B represents a close-up of the fastest four optimizers: Julia: BOYQA, fast; R: BOBYQA (</w:t>
      </w:r>
      <w:proofErr w:type="spellStart"/>
      <w:r>
        <w:t>nloptwrap</w:t>
      </w:r>
      <w:proofErr w:type="spellEnd"/>
      <w:r>
        <w:t>), fast; R: BOBYQA (</w:t>
      </w:r>
      <w:proofErr w:type="spellStart"/>
      <w:r>
        <w:t>nloptwrap</w:t>
      </w:r>
      <w:proofErr w:type="spellEnd"/>
      <w:r>
        <w:t>), slow; Julia: BOBYQA, slow.</w:t>
      </w:r>
    </w:p>
    <w:p w14:paraId="6DCE4D3B" w14:textId="77777777" w:rsidR="0044263D" w:rsidRDefault="0044263D" w:rsidP="0044263D">
      <w:pPr>
        <w:pStyle w:val="NoSpacing"/>
        <w:keepNext/>
        <w:jc w:val="both"/>
      </w:pPr>
      <w:r>
        <w:rPr>
          <w:rFonts w:cstheme="minorHAnsi"/>
          <w:noProof/>
        </w:rPr>
        <w:drawing>
          <wp:inline distT="0" distB="0" distL="0" distR="0" wp14:anchorId="0F352E3C" wp14:editId="1C15ABCE">
            <wp:extent cx="5943600" cy="2971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5943600" cy="2971800"/>
                    </a:xfrm>
                    <a:prstGeom prst="rect">
                      <a:avLst/>
                    </a:prstGeom>
                    <a:noFill/>
                    <a:ln>
                      <a:noFill/>
                    </a:ln>
                  </pic:spPr>
                </pic:pic>
              </a:graphicData>
            </a:graphic>
          </wp:inline>
        </w:drawing>
      </w:r>
    </w:p>
    <w:p w14:paraId="1E75BC1C" w14:textId="7355DD87" w:rsidR="0044263D" w:rsidRPr="00AD1ECE" w:rsidRDefault="0044263D" w:rsidP="0044263D">
      <w:pPr>
        <w:pStyle w:val="Caption"/>
        <w:jc w:val="both"/>
        <w:rPr>
          <w:rFonts w:cstheme="minorHAnsi"/>
          <w:noProof/>
        </w:rPr>
      </w:pPr>
      <w:bookmarkStart w:id="28" w:name="_Ref40750161"/>
      <w:r w:rsidRPr="006F56CE">
        <w:rPr>
          <w:b/>
          <w:bCs/>
        </w:rPr>
        <w:t xml:space="preserve">Figure </w:t>
      </w:r>
      <w:r w:rsidRPr="006F56CE">
        <w:rPr>
          <w:b/>
          <w:bCs/>
        </w:rPr>
        <w:fldChar w:fldCharType="begin"/>
      </w:r>
      <w:r w:rsidRPr="006F56CE">
        <w:rPr>
          <w:b/>
          <w:bCs/>
        </w:rPr>
        <w:instrText xml:space="preserve"> SEQ Figure \* ARABIC </w:instrText>
      </w:r>
      <w:r w:rsidRPr="006F56CE">
        <w:rPr>
          <w:b/>
          <w:bCs/>
        </w:rPr>
        <w:fldChar w:fldCharType="separate"/>
      </w:r>
      <w:r w:rsidR="00A220A8">
        <w:rPr>
          <w:b/>
          <w:bCs/>
          <w:noProof/>
        </w:rPr>
        <w:t>8</w:t>
      </w:r>
      <w:r w:rsidRPr="006F56CE">
        <w:rPr>
          <w:b/>
          <w:bCs/>
          <w:noProof/>
        </w:rPr>
        <w:fldChar w:fldCharType="end"/>
      </w:r>
      <w:bookmarkEnd w:id="28"/>
      <w:r>
        <w:t>: Median durations to fit GLMMs in different languages and with different configurations (color-coded), for datasets of different sizes. We illustrate the durations for 10, 12, 14, 16, 18 and 20 participants (x axis), 30, 40, 50 and 60 trials per staircase (columns of panels) and no effect (</w:t>
      </w:r>
      <w:proofErr w:type="spellStart"/>
      <w:r>
        <w:t>PSE_Difference</w:t>
      </w:r>
      <w:proofErr w:type="spellEnd"/>
      <w:r>
        <w:t xml:space="preserve"> = </w:t>
      </w:r>
      <w:proofErr w:type="spellStart"/>
      <w:r>
        <w:t>JND_Difference</w:t>
      </w:r>
      <w:proofErr w:type="spellEnd"/>
      <w:r>
        <w:t xml:space="preserve"> = 0) and a small effect (</w:t>
      </w:r>
      <w:proofErr w:type="spellStart"/>
      <w:r>
        <w:t>PSE_Difference</w:t>
      </w:r>
      <w:proofErr w:type="spellEnd"/>
      <w:r>
        <w:t xml:space="preserve"> = 0.025 and </w:t>
      </w:r>
      <w:proofErr w:type="spellStart"/>
      <w:r>
        <w:t>JND_Difference</w:t>
      </w:r>
      <w:proofErr w:type="spellEnd"/>
      <w:r>
        <w:t xml:space="preserve"> = 0.05) in rows of panels. We plot the median values across 20 repetitions per combination of repetition number, participant number, effect (none, small) and GLMM fitting configuration. </w:t>
      </w:r>
      <w:r w:rsidRPr="006F56CE">
        <w:rPr>
          <w:b/>
          <w:bCs/>
        </w:rPr>
        <w:t>A</w:t>
      </w:r>
      <w:r>
        <w:t xml:space="preserve">. All optimizer configurations. </w:t>
      </w:r>
      <w:r w:rsidRPr="006F56CE">
        <w:rPr>
          <w:b/>
          <w:bCs/>
        </w:rPr>
        <w:t>B</w:t>
      </w:r>
      <w:r>
        <w:t xml:space="preserve">. Only the fastest four configurations, from fastest to slowest: Julia: BOYQA, fast; R: </w:t>
      </w:r>
      <w:proofErr w:type="spellStart"/>
      <w:r>
        <w:t>nloptwrap</w:t>
      </w:r>
      <w:proofErr w:type="spellEnd"/>
      <w:r>
        <w:t xml:space="preserve">, fast; R: </w:t>
      </w:r>
      <w:proofErr w:type="spellStart"/>
      <w:r>
        <w:t>nloptwrap</w:t>
      </w:r>
      <w:proofErr w:type="spellEnd"/>
      <w:r>
        <w:t>, slow; Julia: BOBYQA, slow.</w:t>
      </w:r>
    </w:p>
    <w:p w14:paraId="25BE3266" w14:textId="77777777" w:rsidR="0044263D" w:rsidRDefault="0044263D" w:rsidP="00C14ABF">
      <w:pPr>
        <w:pStyle w:val="Heading4"/>
      </w:pPr>
      <w:r>
        <w:t>Model fits</w:t>
      </w:r>
    </w:p>
    <w:p w14:paraId="0CA03DB0" w14:textId="77777777" w:rsidR="0044263D" w:rsidRDefault="0044263D" w:rsidP="0044263D">
      <w:pPr>
        <w:jc w:val="both"/>
      </w:pPr>
      <w:r>
        <w:t xml:space="preserve">To assess whether the slower algorithms yield a better model fit, we subtract the AICs for the other optimizer configurations by the AIC for the slowest optimizer configuration (“R: </w:t>
      </w:r>
      <w:proofErr w:type="spellStart"/>
      <w:r>
        <w:t>Nelder</w:t>
      </w:r>
      <w:proofErr w:type="spellEnd"/>
      <w:r>
        <w:t xml:space="preserve">-Mead, </w:t>
      </w:r>
      <w:proofErr w:type="spellStart"/>
      <w:r>
        <w:t>nAGQ</w:t>
      </w:r>
      <w:proofErr w:type="spellEnd"/>
      <w:r>
        <w:t xml:space="preserve">=1”). This method yields a ratio where a value of below 1 indicates that the optimizer configuration in question makes for better fits than “R: </w:t>
      </w:r>
      <w:proofErr w:type="spellStart"/>
      <w:r>
        <w:t>Nelder</w:t>
      </w:r>
      <w:proofErr w:type="spellEnd"/>
      <w:r>
        <w:t xml:space="preserve">-Mead, slow”, and values above 1 indicate that the optimizer makes for worse fits. As evident from </w:t>
      </w:r>
      <w:r>
        <w:fldChar w:fldCharType="begin"/>
      </w:r>
      <w:r>
        <w:instrText xml:space="preserve"> REF _Ref40753512 \h  \* MERGEFORMAT </w:instrText>
      </w:r>
      <w:r>
        <w:fldChar w:fldCharType="separate"/>
      </w:r>
      <w:r>
        <w:t>Figure 7</w:t>
      </w:r>
      <w:r>
        <w:fldChar w:fldCharType="end"/>
      </w:r>
      <w:r>
        <w:t xml:space="preserve">, the AIC is indeed lowest for this optimizer, along with “Julia: </w:t>
      </w:r>
      <w:proofErr w:type="spellStart"/>
      <w:r>
        <w:t>Nelder</w:t>
      </w:r>
      <w:proofErr w:type="spellEnd"/>
      <w:r>
        <w:t>-Mead, slow” and “Julia: BOBYQA, slow”. However, the differences with regards to the other optimizer configurations, including the fastest ones, are miniscule, with ratio differences below 0.00005.</w:t>
      </w:r>
    </w:p>
    <w:p w14:paraId="7A6B391D" w14:textId="77777777" w:rsidR="0044263D" w:rsidRDefault="0044263D" w:rsidP="0044263D">
      <w:pPr>
        <w:pStyle w:val="NoSpacing"/>
        <w:keepNext/>
        <w:jc w:val="both"/>
      </w:pPr>
      <w:r>
        <w:rPr>
          <w:rFonts w:cstheme="minorHAnsi"/>
          <w:noProof/>
        </w:rPr>
        <w:lastRenderedPageBreak/>
        <w:drawing>
          <wp:inline distT="0" distB="0" distL="0" distR="0" wp14:anchorId="301558AE" wp14:editId="1F42D82C">
            <wp:extent cx="5934074" cy="2967037"/>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934074" cy="2967037"/>
                    </a:xfrm>
                    <a:prstGeom prst="rect">
                      <a:avLst/>
                    </a:prstGeom>
                    <a:noFill/>
                    <a:ln>
                      <a:noFill/>
                    </a:ln>
                  </pic:spPr>
                </pic:pic>
              </a:graphicData>
            </a:graphic>
          </wp:inline>
        </w:drawing>
      </w:r>
    </w:p>
    <w:p w14:paraId="7E7B05DE" w14:textId="63302E66" w:rsidR="0044263D" w:rsidRDefault="0044263D" w:rsidP="0044263D">
      <w:pPr>
        <w:pStyle w:val="Caption"/>
        <w:jc w:val="both"/>
        <w:rPr>
          <w:rFonts w:cstheme="minorHAnsi"/>
          <w:noProof/>
        </w:rPr>
      </w:pPr>
      <w:bookmarkStart w:id="29" w:name="_Ref40753512"/>
      <w:r>
        <w:t xml:space="preserve">Figure </w:t>
      </w:r>
      <w:fldSimple w:instr=" SEQ Figure \* ARABIC ">
        <w:r w:rsidR="00A220A8">
          <w:rPr>
            <w:noProof/>
          </w:rPr>
          <w:t>9</w:t>
        </w:r>
      </w:fldSimple>
      <w:bookmarkEnd w:id="29"/>
      <w:r>
        <w:t xml:space="preserve">: Median difference between each combination of configurations (color-coded) and the “R: </w:t>
      </w:r>
      <w:proofErr w:type="spellStart"/>
      <w:r>
        <w:t>Nelder</w:t>
      </w:r>
      <w:proofErr w:type="spellEnd"/>
      <w:r>
        <w:t>-Mead, slow” combination for 10-20 participants (x axis) and 30-60 repetitions per staircase (panels).</w:t>
      </w:r>
    </w:p>
    <w:p w14:paraId="509D0B0F" w14:textId="77777777" w:rsidR="0044263D" w:rsidRDefault="0044263D" w:rsidP="0044263D">
      <w:pPr>
        <w:jc w:val="both"/>
      </w:pPr>
    </w:p>
    <w:p w14:paraId="33BE3091" w14:textId="77777777" w:rsidR="0044263D" w:rsidRDefault="0044263D" w:rsidP="00C14ABF">
      <w:pPr>
        <w:pStyle w:val="Heading4"/>
      </w:pPr>
      <w:r>
        <w:t>False positive rates</w:t>
      </w:r>
    </w:p>
    <w:p w14:paraId="2259F6A8" w14:textId="6DFABEDE" w:rsidR="0044263D" w:rsidRDefault="0044263D" w:rsidP="0044263D">
      <w:pPr>
        <w:jc w:val="both"/>
      </w:pPr>
      <w:r>
        <w:t xml:space="preserve">We illustrate the distribution of p values in </w:t>
      </w:r>
      <w:r>
        <w:fldChar w:fldCharType="begin"/>
      </w:r>
      <w:r>
        <w:instrText xml:space="preserve"> REF _Ref40754554 \h  \* MERGEFORMAT </w:instrText>
      </w:r>
      <w:r>
        <w:fldChar w:fldCharType="separate"/>
      </w:r>
      <w:r>
        <w:t>Figure 5</w:t>
      </w:r>
      <w:r>
        <w:fldChar w:fldCharType="end"/>
      </w:r>
      <w:r>
        <w:t xml:space="preserve">A for accuracy and in </w:t>
      </w:r>
      <w:r>
        <w:fldChar w:fldCharType="begin"/>
      </w:r>
      <w:r>
        <w:instrText xml:space="preserve"> REF _Ref40754554 \h  \* MERGEFORMAT </w:instrText>
      </w:r>
      <w:r>
        <w:fldChar w:fldCharType="separate"/>
      </w:r>
      <w:r>
        <w:t>Figure 5</w:t>
      </w:r>
      <w:r>
        <w:fldChar w:fldCharType="end"/>
      </w:r>
      <w:r>
        <w:t xml:space="preserve">B for precision. For accuracy, that is, PSE differences, there are very small differences between the different fits and ways of obtaining p values. For precision, that is, for JND differences, however, several optimizer configurations and p value approximations yield inflated false positive rates. All </w:t>
      </w:r>
      <w:proofErr w:type="spellStart"/>
      <w:r>
        <w:t>nAQP</w:t>
      </w:r>
      <w:proofErr w:type="spellEnd"/>
      <w:r>
        <w:t xml:space="preserve"> = 0 R implementations and all Julia implementations give false positive rates of 10 to 20 %, in comparison to the expected 5 %. Only the three </w:t>
      </w:r>
      <w:proofErr w:type="spellStart"/>
      <w:r>
        <w:t>nAQP</w:t>
      </w:r>
      <w:proofErr w:type="spellEnd"/>
      <w:r>
        <w:t xml:space="preserve"> = 1 R implementations yield acceptable false positive rates. Notably, these inflated false positive rates seem to translate also to a higher rate of “true positives” in the presence of a very small effect. However, a comparison with </w:t>
      </w:r>
      <w:proofErr w:type="gramStart"/>
      <w:r>
        <w:t>the those</w:t>
      </w:r>
      <w:proofErr w:type="gramEnd"/>
      <w:r>
        <w:t xml:space="preserve"> optimizer configurations that yield an acceptable false positive rate reveals a higher “true positive rate”, indicating that using these implementations might overestimate power. With the exception of “R: </w:t>
      </w:r>
      <w:proofErr w:type="spellStart"/>
      <w:r>
        <w:t>nloptwrap</w:t>
      </w:r>
      <w:proofErr w:type="spellEnd"/>
      <w:r>
        <w:t>, slow”, the less false</w:t>
      </w:r>
      <w:r w:rsidR="00B53A92">
        <w:t>-</w:t>
      </w:r>
      <w:r>
        <w:t xml:space="preserve">positive-prone optimizer configurations are all extremely slow (see </w:t>
      </w:r>
      <w:r>
        <w:fldChar w:fldCharType="begin"/>
      </w:r>
      <w:r>
        <w:instrText xml:space="preserve"> REF _Ref40750161 \h  \* MERGEFORMAT </w:instrText>
      </w:r>
      <w:r>
        <w:fldChar w:fldCharType="separate"/>
      </w:r>
      <w:r>
        <w:t>Figure 6</w:t>
      </w:r>
      <w:r>
        <w:fldChar w:fldCharType="end"/>
      </w:r>
      <w:r>
        <w:t>) – so slow, in fact, that they are hardly suitable for power simulations. When using Likelihood Ratio Tests instead of the default Z Wald tests, the elevated false positive rates disappear. However, Likelihood Ratio Tests require fitting two models: a test model that contains the variable of interest (in our case the interaction between “</w:t>
      </w:r>
      <w:proofErr w:type="spellStart"/>
      <w:r>
        <w:t>ConditionOfInterest</w:t>
      </w:r>
      <w:proofErr w:type="spellEnd"/>
      <w:r>
        <w:t>” and “Difference”), and the next simplest model that doesn’t contain it (</w:t>
      </w:r>
      <w:proofErr w:type="spellStart"/>
      <w:r>
        <w:t>ConditionOfInterest</w:t>
      </w:r>
      <w:proofErr w:type="spellEnd"/>
      <w:r>
        <w:t xml:space="preserve"> and Difference as main effects, but not their interaction) as null model. That is, two models need to </w:t>
      </w:r>
      <w:proofErr w:type="gramStart"/>
      <w:r>
        <w:t>fitted</w:t>
      </w:r>
      <w:proofErr w:type="gramEnd"/>
      <w:r>
        <w:t xml:space="preserve"> to obtain one p value instead of just one. We used the fast method of fitting GLMMs for each program (“R: BOBYQA (</w:t>
      </w:r>
      <w:proofErr w:type="spellStart"/>
      <w:r>
        <w:t>nloptwrap</w:t>
      </w:r>
      <w:proofErr w:type="spellEnd"/>
      <w:r>
        <w:t>), fast” and “Julia: BOBYQA, fast”) and compared them with the Likelihood Ratio Test implemented in the stats::</w:t>
      </w:r>
      <w:proofErr w:type="spellStart"/>
      <w:r>
        <w:t>anova</w:t>
      </w:r>
      <w:proofErr w:type="spellEnd"/>
      <w:r>
        <w:t xml:space="preserve">() function in R, and the </w:t>
      </w:r>
      <w:proofErr w:type="spellStart"/>
      <w:r>
        <w:t>MixedModels</w:t>
      </w:r>
      <w:proofErr w:type="spellEnd"/>
      <w:r>
        <w:t>::</w:t>
      </w:r>
      <w:proofErr w:type="spellStart"/>
      <w:r>
        <w:t>LikelihoodRatioTest</w:t>
      </w:r>
      <w:proofErr w:type="spellEnd"/>
      <w:r>
        <w:t xml:space="preserve">() implementation for Julia. As evident from </w:t>
      </w:r>
      <w:r>
        <w:fldChar w:fldCharType="begin"/>
      </w:r>
      <w:r>
        <w:instrText xml:space="preserve"> REF _Ref40754554 \h  \* MERGEFORMAT </w:instrText>
      </w:r>
      <w:r>
        <w:fldChar w:fldCharType="separate"/>
      </w:r>
      <w:r>
        <w:t>Figure 5</w:t>
      </w:r>
      <w:r>
        <w:fldChar w:fldCharType="end"/>
      </w:r>
      <w:r>
        <w:t xml:space="preserve">D, the R version of this procedure (“R: LRT”) might </w:t>
      </w:r>
      <w:r w:rsidRPr="006F123C">
        <w:rPr>
          <w:i/>
          <w:iCs/>
        </w:rPr>
        <w:t>underestimate</w:t>
      </w:r>
      <w:r>
        <w:t xml:space="preserve"> power vastly, while the Julia implementation (“Julia: LRT”) yields roughly the same ratio of true positives as the slower, possibly more accurate optimizer configurations in R.</w:t>
      </w:r>
    </w:p>
    <w:p w14:paraId="7058458C" w14:textId="77777777" w:rsidR="0044263D" w:rsidRDefault="0044263D" w:rsidP="0044263D">
      <w:pPr>
        <w:pStyle w:val="NoSpacing"/>
        <w:keepNext/>
        <w:jc w:val="both"/>
      </w:pPr>
      <w:r>
        <w:rPr>
          <w:rFonts w:cstheme="minorHAnsi"/>
          <w:noProof/>
        </w:rPr>
        <w:lastRenderedPageBreak/>
        <w:drawing>
          <wp:inline distT="0" distB="0" distL="0" distR="0" wp14:anchorId="68FE6232" wp14:editId="3E126F27">
            <wp:extent cx="5929311" cy="395287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5929311" cy="3952874"/>
                    </a:xfrm>
                    <a:prstGeom prst="rect">
                      <a:avLst/>
                    </a:prstGeom>
                    <a:noFill/>
                    <a:ln>
                      <a:noFill/>
                    </a:ln>
                  </pic:spPr>
                </pic:pic>
              </a:graphicData>
            </a:graphic>
          </wp:inline>
        </w:drawing>
      </w:r>
    </w:p>
    <w:p w14:paraId="057106BF" w14:textId="21F45258" w:rsidR="0044263D" w:rsidRDefault="0044263D" w:rsidP="0044263D">
      <w:pPr>
        <w:pStyle w:val="Caption"/>
        <w:jc w:val="both"/>
        <w:rPr>
          <w:rFonts w:cstheme="minorHAnsi"/>
          <w:noProof/>
        </w:rPr>
      </w:pPr>
      <w:bookmarkStart w:id="30" w:name="_Ref40754554"/>
      <w:r>
        <w:t xml:space="preserve">Figure </w:t>
      </w:r>
      <w:fldSimple w:instr=" SEQ Figure \* ARABIC ">
        <w:r w:rsidR="00A220A8">
          <w:rPr>
            <w:noProof/>
          </w:rPr>
          <w:t>10</w:t>
        </w:r>
      </w:fldSimple>
      <w:bookmarkEnd w:id="30"/>
      <w:r>
        <w:t>: Frequency of p values per bin of 0.05 for different fitting methods. The gradient from blue over red to orange indicates the frequency. A. P values for PSE differences when there is no effect (</w:t>
      </w:r>
      <w:proofErr w:type="spellStart"/>
      <w:r>
        <w:t>PSE_Difference</w:t>
      </w:r>
      <w:proofErr w:type="spellEnd"/>
      <w:r>
        <w:t xml:space="preserve"> = 0). B. P values for JND differences when there is no effect (</w:t>
      </w:r>
      <w:proofErr w:type="spellStart"/>
      <w:r>
        <w:t>JND_Difference</w:t>
      </w:r>
      <w:proofErr w:type="spellEnd"/>
      <w:r>
        <w:t xml:space="preserve"> = 0). C. P values for PSE differences when there is a small effect (</w:t>
      </w:r>
      <w:proofErr w:type="spellStart"/>
      <w:r>
        <w:t>PSE_difference</w:t>
      </w:r>
      <w:proofErr w:type="spellEnd"/>
      <w:r>
        <w:t xml:space="preserve"> = 0.025). C. P values for JND differences when there is a small effect (</w:t>
      </w:r>
      <w:proofErr w:type="spellStart"/>
      <w:r>
        <w:t>JND_Difference</w:t>
      </w:r>
      <w:proofErr w:type="spellEnd"/>
      <w:r>
        <w:t xml:space="preserve"> = 0.05).</w:t>
      </w:r>
    </w:p>
    <w:p w14:paraId="5C1C7CAA" w14:textId="2C4D65B8" w:rsidR="0044263D" w:rsidRDefault="0044263D" w:rsidP="00C14ABF">
      <w:pPr>
        <w:pStyle w:val="Heading3"/>
      </w:pPr>
      <w:r>
        <w:t>Concluding recommendations</w:t>
      </w:r>
      <w:r w:rsidR="00372F84">
        <w:t xml:space="preserve"> for power analyses</w:t>
      </w:r>
    </w:p>
    <w:p w14:paraId="4BE77733" w14:textId="77777777" w:rsidR="0044263D" w:rsidRDefault="0044263D" w:rsidP="0044263D">
      <w:pPr>
        <w:jc w:val="both"/>
      </w:pPr>
      <w:r>
        <w:t>For PSE differences, the best ways to implement power simulations are:</w:t>
      </w:r>
    </w:p>
    <w:p w14:paraId="09D4B985" w14:textId="77777777" w:rsidR="0044263D" w:rsidRDefault="0044263D" w:rsidP="0044263D">
      <w:pPr>
        <w:pStyle w:val="ListParagraph"/>
        <w:numPr>
          <w:ilvl w:val="1"/>
          <w:numId w:val="3"/>
        </w:numPr>
        <w:jc w:val="both"/>
      </w:pPr>
      <w:r>
        <w:t>Fitting GLMMs in Julia with the “BOBYQA, fast” implementation.</w:t>
      </w:r>
    </w:p>
    <w:p w14:paraId="40DDDC90" w14:textId="77777777" w:rsidR="0044263D" w:rsidRDefault="0044263D" w:rsidP="0044263D">
      <w:pPr>
        <w:pStyle w:val="ListParagraph"/>
        <w:numPr>
          <w:ilvl w:val="1"/>
          <w:numId w:val="3"/>
        </w:numPr>
        <w:jc w:val="both"/>
      </w:pPr>
      <w:r>
        <w:t xml:space="preserve">Fitting GLMMs in R with the </w:t>
      </w:r>
      <w:proofErr w:type="spellStart"/>
      <w:r>
        <w:t>nloptwrap</w:t>
      </w:r>
      <w:proofErr w:type="spellEnd"/>
      <w:r>
        <w:t xml:space="preserve"> implementation of the BOBYQA algorithm, with </w:t>
      </w:r>
      <w:proofErr w:type="spellStart"/>
      <w:r>
        <w:t>nAQP</w:t>
      </w:r>
      <w:proofErr w:type="spellEnd"/>
      <w:r>
        <w:t xml:space="preserve"> = 1 </w:t>
      </w:r>
    </w:p>
    <w:p w14:paraId="1A635176" w14:textId="77777777" w:rsidR="0044263D" w:rsidRDefault="0044263D" w:rsidP="0044263D">
      <w:pPr>
        <w:jc w:val="both"/>
      </w:pPr>
      <w:r>
        <w:t>For JND differences, there seem to be two good ways of implementing power analyses with regards to the different optimizer configurations that are both fast enough and produce reliable-enough p values:</w:t>
      </w:r>
    </w:p>
    <w:p w14:paraId="6F38EAD7" w14:textId="77777777" w:rsidR="0044263D" w:rsidRDefault="0044263D" w:rsidP="0044263D">
      <w:pPr>
        <w:ind w:left="360"/>
        <w:jc w:val="both"/>
      </w:pPr>
      <w:r>
        <w:t xml:space="preserve">2.1 Fitting GLMMs in Julia with the “BOBYQA, fast” implementation and comparing Test and Null models with the </w:t>
      </w:r>
      <w:proofErr w:type="spellStart"/>
      <w:proofErr w:type="gramStart"/>
      <w:r>
        <w:t>MixedModels</w:t>
      </w:r>
      <w:proofErr w:type="spellEnd"/>
      <w:r>
        <w:t>::</w:t>
      </w:r>
      <w:proofErr w:type="spellStart"/>
      <w:proofErr w:type="gramEnd"/>
      <w:r>
        <w:t>LikelihoodRatioTest</w:t>
      </w:r>
      <w:proofErr w:type="spellEnd"/>
      <w:r>
        <w:t>() function. This variant is a bit faster, but the speed benefit is dampened by the need to fit two models (Test and Null).</w:t>
      </w:r>
    </w:p>
    <w:p w14:paraId="7596252D" w14:textId="77777777" w:rsidR="0044263D" w:rsidRDefault="0044263D" w:rsidP="0044263D">
      <w:pPr>
        <w:ind w:left="360"/>
        <w:jc w:val="both"/>
      </w:pPr>
      <w:r>
        <w:t>2.2 Fitting GLMMs in R with the BOBYQA implementation from the “</w:t>
      </w:r>
      <w:proofErr w:type="spellStart"/>
      <w:r>
        <w:t>nloptwrap</w:t>
      </w:r>
      <w:proofErr w:type="spellEnd"/>
      <w:r>
        <w:t xml:space="preserve">” package and the slower </w:t>
      </w:r>
      <w:proofErr w:type="spellStart"/>
      <w:r>
        <w:t>nAQP</w:t>
      </w:r>
      <w:proofErr w:type="spellEnd"/>
      <w:r>
        <w:t xml:space="preserve"> = 1 option. This version is slightly slower than version (1), but still fast enough, and it </w:t>
      </w:r>
      <w:proofErr w:type="gramStart"/>
      <w:r>
        <w:t>doesn’t</w:t>
      </w:r>
      <w:proofErr w:type="gramEnd"/>
      <w:r>
        <w:t xml:space="preserve"> require R users to code in Julia. </w:t>
      </w:r>
    </w:p>
    <w:p w14:paraId="463C4CAF" w14:textId="30442148" w:rsidR="00096F43" w:rsidRDefault="0044263D" w:rsidP="000A4380">
      <w:pPr>
        <w:jc w:val="both"/>
      </w:pPr>
      <w:r>
        <w:t>Overall, variants 1.2 and 2.2 will probably be more appealing to most users. While Julia is quite intuitive for experienced R users, the speed benefit is probably not worth the effort of learning it. However, there might be cases, especially when larger datasets are involved (as necessary for, for example, between-subject designs), where the effort may be worth it.</w:t>
      </w:r>
    </w:p>
    <w:p w14:paraId="40BD8E0A" w14:textId="62C25A58" w:rsidR="00372F84" w:rsidRDefault="00372F84" w:rsidP="00372F84">
      <w:pPr>
        <w:pStyle w:val="Heading1"/>
      </w:pPr>
      <w:bookmarkStart w:id="31" w:name="_Toc53888660"/>
      <w:r>
        <w:lastRenderedPageBreak/>
        <w:t>Conclusions</w:t>
      </w:r>
      <w:bookmarkEnd w:id="31"/>
    </w:p>
    <w:p w14:paraId="5510DC07" w14:textId="18A2B815" w:rsidR="00372F84" w:rsidRPr="00372F84" w:rsidRDefault="00372F84" w:rsidP="00753EAC">
      <w:pPr>
        <w:jc w:val="both"/>
      </w:pPr>
      <w:r>
        <w:t xml:space="preserve">In this manuscript, we provide practical recommendations for data simulation, data analysis and power analyses for psychophysical data, including implementations in R, </w:t>
      </w:r>
      <w:proofErr w:type="gramStart"/>
      <w:r>
        <w:t>Julia</w:t>
      </w:r>
      <w:proofErr w:type="gramEnd"/>
      <w:r>
        <w:t xml:space="preserve"> or both. </w:t>
      </w:r>
      <w:r w:rsidR="00753EAC">
        <w:t>Based on flexibly simulated datasets</w:t>
      </w:r>
      <w:r>
        <w:t xml:space="preserve">, we expand on previous recommendations by Moscatelli et al. </w:t>
      </w:r>
      <w:r>
        <w:fldChar w:fldCharType="begin" w:fldLock="1"/>
      </w:r>
      <w:r w:rsidR="00446CA3">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plainTextFormattedCitation":"(Moscatelli et al., 2012)","previouslyFormattedCitation":"(Moscatelli et al., 2012)"},"properties":{"noteIndex":0},"schema":"https://github.com/citation-style-language/schema/raw/master/csl-citation.json"}</w:instrText>
      </w:r>
      <w:r>
        <w:fldChar w:fldCharType="separate"/>
      </w:r>
      <w:r w:rsidRPr="00372F84">
        <w:rPr>
          <w:noProof/>
        </w:rPr>
        <w:t>(Moscatelli et al., 2012)</w:t>
      </w:r>
      <w:r>
        <w:fldChar w:fldCharType="end"/>
      </w:r>
      <w:r>
        <w:t xml:space="preserve"> for the analysis of psychophysical data using Generalized Linear Mixed Modelling. We also</w:t>
      </w:r>
      <w:r w:rsidR="00753EAC">
        <w:t xml:space="preserve"> discuss </w:t>
      </w:r>
      <w:r>
        <w:t xml:space="preserve">common </w:t>
      </w:r>
      <w:r w:rsidR="00753EAC">
        <w:t xml:space="preserve">Two-Level approaches that first fit psychometric functions and then perform statistical tests over the resulting PSEs and JNDs and show how the use of Linear Mixed Models over ANOVAs can enhance statistical validity and power. We then take a close look at the Generalized Linear Mixed Modelling-based approach and provide concrete recommendations on model specifications. Finally, we move on to the topic of power analyses based on the two approaches we have identified as best methods (one Two-Level approach and one GLMM approach). We first provide sample code that the reader can adapt easily to their own needs, and then compare different technical parameters to be considered when running these power analyses, which </w:t>
      </w:r>
      <w:r w:rsidR="00B27ECB">
        <w:t>motivates certain choices we made in our sample power analysis code.</w:t>
      </w:r>
    </w:p>
    <w:p w14:paraId="7B28AEAF" w14:textId="7E748992" w:rsidR="00F9754E" w:rsidRDefault="00F9754E">
      <w:pPr>
        <w:rPr>
          <w:b/>
          <w:bCs/>
        </w:rPr>
      </w:pPr>
      <w:r>
        <w:rPr>
          <w:b/>
          <w:bCs/>
        </w:rPr>
        <w:br w:type="page"/>
      </w:r>
    </w:p>
    <w:p w14:paraId="57CE9A8D" w14:textId="77777777" w:rsidR="00372F84" w:rsidRDefault="00372F84" w:rsidP="000A4380">
      <w:pPr>
        <w:jc w:val="both"/>
        <w:rPr>
          <w:b/>
          <w:bCs/>
        </w:rPr>
      </w:pPr>
    </w:p>
    <w:p w14:paraId="5A7129A3" w14:textId="3F810119" w:rsidR="00096F43" w:rsidRDefault="00F629B1" w:rsidP="000A4380">
      <w:pPr>
        <w:jc w:val="both"/>
        <w:rPr>
          <w:b/>
          <w:bCs/>
        </w:rPr>
      </w:pPr>
      <w:r>
        <w:rPr>
          <w:b/>
          <w:bCs/>
        </w:rPr>
        <w:t>Supplementary</w:t>
      </w:r>
      <w:r w:rsidR="00096F43">
        <w:rPr>
          <w:b/>
          <w:bCs/>
        </w:rPr>
        <w:t xml:space="preserve"> Figures</w:t>
      </w:r>
    </w:p>
    <w:p w14:paraId="4D80A76F" w14:textId="5BA42C08" w:rsidR="006D47EE" w:rsidRDefault="006D47EE" w:rsidP="000A4380">
      <w:pPr>
        <w:jc w:val="both"/>
        <w:rPr>
          <w:b/>
          <w:bCs/>
        </w:rPr>
      </w:pPr>
    </w:p>
    <w:p w14:paraId="6EA97955" w14:textId="77777777" w:rsidR="00F629B1" w:rsidRDefault="006D47EE" w:rsidP="00F629B1">
      <w:pPr>
        <w:keepNext/>
        <w:jc w:val="both"/>
      </w:pPr>
      <w:r>
        <w:rPr>
          <w:b/>
          <w:bCs/>
          <w:noProof/>
        </w:rPr>
        <w:drawing>
          <wp:inline distT="0" distB="0" distL="0" distR="0" wp14:anchorId="01FC7DAD" wp14:editId="26478B85">
            <wp:extent cx="5943600" cy="5943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7A08A4CD" w14:textId="4B9E54CC" w:rsidR="006D47EE" w:rsidRPr="00F629B1" w:rsidRDefault="00F629B1" w:rsidP="00F629B1">
      <w:pPr>
        <w:pStyle w:val="Caption"/>
        <w:jc w:val="both"/>
      </w:pPr>
      <w:r>
        <w:t xml:space="preserve">Supplementary Figure </w:t>
      </w:r>
      <w:fldSimple w:instr=" SEQ Supplementary_Figure \* ARABIC ">
        <w:r w:rsidR="0090720A">
          <w:rPr>
            <w:noProof/>
          </w:rPr>
          <w:t>1</w:t>
        </w:r>
      </w:fldSimple>
      <w:r w:rsidR="00B44816">
        <w:rPr>
          <w:noProof/>
        </w:rPr>
        <w:t xml:space="preserve">: Residuals for Model M1-M25 (see </w:t>
      </w:r>
      <w:r w:rsidR="00B44816">
        <w:rPr>
          <w:noProof/>
        </w:rPr>
        <w:fldChar w:fldCharType="begin"/>
      </w:r>
      <w:r w:rsidR="00B44816">
        <w:rPr>
          <w:noProof/>
        </w:rPr>
        <w:instrText xml:space="preserve"> REF _Ref47731993 \h </w:instrText>
      </w:r>
      <w:r w:rsidR="00B44816">
        <w:rPr>
          <w:noProof/>
        </w:rPr>
      </w:r>
      <w:r w:rsidR="00B44816">
        <w:rPr>
          <w:noProof/>
        </w:rPr>
        <w:fldChar w:fldCharType="separate"/>
      </w:r>
      <w:r w:rsidR="00B44816">
        <w:t xml:space="preserve">Table </w:t>
      </w:r>
      <w:r w:rsidR="00B44816">
        <w:rPr>
          <w:noProof/>
        </w:rPr>
        <w:t>1</w:t>
      </w:r>
      <w:r w:rsidR="00B44816">
        <w:rPr>
          <w:noProof/>
        </w:rPr>
        <w:fldChar w:fldCharType="end"/>
      </w:r>
      <w:r w:rsidR="00B44816">
        <w:rPr>
          <w:noProof/>
        </w:rPr>
        <w:t>), generated with the R package DHARMa for one simulated dataset.</w:t>
      </w:r>
    </w:p>
    <w:p w14:paraId="2C7F38C7" w14:textId="3273391D" w:rsidR="0047200C" w:rsidRDefault="0047200C" w:rsidP="000A4380">
      <w:pPr>
        <w:jc w:val="both"/>
        <w:rPr>
          <w:b/>
          <w:bCs/>
        </w:rPr>
      </w:pPr>
    </w:p>
    <w:p w14:paraId="524A6773" w14:textId="77777777" w:rsidR="00B636E9" w:rsidRDefault="00B636E9" w:rsidP="00B636E9">
      <w:pPr>
        <w:keepNext/>
        <w:jc w:val="both"/>
      </w:pPr>
      <w:r>
        <w:rPr>
          <w:b/>
          <w:bCs/>
          <w:noProof/>
          <w:lang w:val="es-ES"/>
        </w:rPr>
        <w:lastRenderedPageBreak/>
        <w:drawing>
          <wp:inline distT="0" distB="0" distL="0" distR="0" wp14:anchorId="703AA3B6" wp14:editId="2CB84A7A">
            <wp:extent cx="5929312" cy="39528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5929312" cy="3952875"/>
                    </a:xfrm>
                    <a:prstGeom prst="rect">
                      <a:avLst/>
                    </a:prstGeom>
                    <a:noFill/>
                    <a:ln>
                      <a:noFill/>
                    </a:ln>
                  </pic:spPr>
                </pic:pic>
              </a:graphicData>
            </a:graphic>
          </wp:inline>
        </w:drawing>
      </w:r>
    </w:p>
    <w:p w14:paraId="0B6F86C4" w14:textId="6C3378CD" w:rsidR="00B636E9" w:rsidRDefault="00B636E9" w:rsidP="00B636E9">
      <w:pPr>
        <w:pStyle w:val="Caption"/>
        <w:jc w:val="both"/>
      </w:pPr>
      <w:bookmarkStart w:id="32" w:name="_Ref53953337"/>
      <w:r>
        <w:t xml:space="preserve">Supplementary Figure </w:t>
      </w:r>
      <w:fldSimple w:instr=" SEQ Supplementary_Figure \* ARABIC ">
        <w:r w:rsidR="0090720A">
          <w:rPr>
            <w:noProof/>
          </w:rPr>
          <w:t>2</w:t>
        </w:r>
      </w:fldSimple>
      <w:bookmarkEnd w:id="32"/>
      <w:r>
        <w:t xml:space="preserve">: Power for detecting PSE differences between Condition of Interest and </w:t>
      </w:r>
      <w:r w:rsidR="00C246AC">
        <w:t>B</w:t>
      </w:r>
      <w:r>
        <w:t xml:space="preserve">aseline for each </w:t>
      </w:r>
      <w:r w:rsidR="00591B22">
        <w:t xml:space="preserve">Generalized Linear Mixed </w:t>
      </w:r>
      <w:r>
        <w:t xml:space="preserve">Model (see </w:t>
      </w:r>
      <w:r>
        <w:fldChar w:fldCharType="begin"/>
      </w:r>
      <w:r>
        <w:instrText xml:space="preserve"> REF _Ref47731993 \h </w:instrText>
      </w:r>
      <w:r>
        <w:fldChar w:fldCharType="separate"/>
      </w:r>
      <w:r>
        <w:t xml:space="preserve">Table </w:t>
      </w:r>
      <w:r>
        <w:rPr>
          <w:noProof/>
        </w:rPr>
        <w:t>1</w:t>
      </w:r>
      <w:r>
        <w:fldChar w:fldCharType="end"/>
      </w:r>
      <w:r>
        <w:t xml:space="preserve">; </w:t>
      </w:r>
      <w:r w:rsidR="00AD1596">
        <w:t>x</w:t>
      </w:r>
      <w:r>
        <w:t xml:space="preserve"> axis) and different combinations of PSE and JND differences (rows of panels), for 10 participants and staircases with 70 repetitions.</w:t>
      </w:r>
    </w:p>
    <w:p w14:paraId="5CB6DE08" w14:textId="77777777" w:rsidR="00B636E9" w:rsidRDefault="00B636E9" w:rsidP="00B636E9">
      <w:pPr>
        <w:keepNext/>
        <w:jc w:val="both"/>
      </w:pPr>
      <w:r>
        <w:rPr>
          <w:b/>
          <w:bCs/>
          <w:noProof/>
          <w:lang w:val="es-ES"/>
        </w:rPr>
        <w:lastRenderedPageBreak/>
        <w:drawing>
          <wp:inline distT="0" distB="0" distL="0" distR="0" wp14:anchorId="258D097C" wp14:editId="0C35546C">
            <wp:extent cx="5929312" cy="39528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5929312" cy="3952875"/>
                    </a:xfrm>
                    <a:prstGeom prst="rect">
                      <a:avLst/>
                    </a:prstGeom>
                    <a:noFill/>
                    <a:ln>
                      <a:noFill/>
                    </a:ln>
                  </pic:spPr>
                </pic:pic>
              </a:graphicData>
            </a:graphic>
          </wp:inline>
        </w:drawing>
      </w:r>
    </w:p>
    <w:p w14:paraId="0962DEC3" w14:textId="67DA2360" w:rsidR="00D415A0" w:rsidRDefault="00B636E9" w:rsidP="00B636E9">
      <w:pPr>
        <w:pStyle w:val="Caption"/>
        <w:jc w:val="both"/>
      </w:pPr>
      <w:bookmarkStart w:id="33" w:name="_Ref53958947"/>
      <w:r>
        <w:t xml:space="preserve">Supplementary Figure </w:t>
      </w:r>
      <w:fldSimple w:instr=" SEQ Supplementary_Figure \* ARABIC ">
        <w:r w:rsidR="0090720A">
          <w:rPr>
            <w:noProof/>
          </w:rPr>
          <w:t>3</w:t>
        </w:r>
      </w:fldSimple>
      <w:bookmarkEnd w:id="33"/>
      <w:r>
        <w:t xml:space="preserve">: As </w:t>
      </w:r>
      <w:r>
        <w:fldChar w:fldCharType="begin"/>
      </w:r>
      <w:r>
        <w:instrText xml:space="preserve"> REF _Ref53953337 \h </w:instrText>
      </w:r>
      <w:r>
        <w:fldChar w:fldCharType="separate"/>
      </w:r>
      <w:r>
        <w:t xml:space="preserve">Supplementary Figure </w:t>
      </w:r>
      <w:r>
        <w:rPr>
          <w:noProof/>
        </w:rPr>
        <w:t>2</w:t>
      </w:r>
      <w:r>
        <w:fldChar w:fldCharType="end"/>
      </w:r>
      <w:r>
        <w:t>, but for JND differences between Condition of Interest and Baseline.</w:t>
      </w:r>
    </w:p>
    <w:p w14:paraId="67F6EFA5" w14:textId="20FF916B" w:rsidR="00711B59" w:rsidRDefault="00711B59">
      <w:r>
        <w:br w:type="page"/>
      </w:r>
    </w:p>
    <w:p w14:paraId="55BA2CB2" w14:textId="77777777" w:rsidR="00711B59" w:rsidRDefault="00711B59" w:rsidP="00711B59">
      <w:pPr>
        <w:keepNext/>
      </w:pPr>
      <w:r>
        <w:rPr>
          <w:noProof/>
        </w:rPr>
        <w:lastRenderedPageBreak/>
        <w:drawing>
          <wp:inline distT="0" distB="0" distL="0" distR="0" wp14:anchorId="78BE4AB4" wp14:editId="068DBB90">
            <wp:extent cx="5934075" cy="593407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noChangeArrowheads="1"/>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5934075" cy="5934075"/>
                    </a:xfrm>
                    <a:prstGeom prst="rect">
                      <a:avLst/>
                    </a:prstGeom>
                    <a:noFill/>
                    <a:ln>
                      <a:noFill/>
                    </a:ln>
                  </pic:spPr>
                </pic:pic>
              </a:graphicData>
            </a:graphic>
          </wp:inline>
        </w:drawing>
      </w:r>
    </w:p>
    <w:p w14:paraId="62518067" w14:textId="355B44DE" w:rsidR="00362BBF" w:rsidRDefault="00711B59" w:rsidP="00711B59">
      <w:pPr>
        <w:pStyle w:val="Caption"/>
      </w:pPr>
      <w:bookmarkStart w:id="34" w:name="_Ref53954420"/>
      <w:bookmarkStart w:id="35" w:name="_Ref53954415"/>
      <w:r>
        <w:t xml:space="preserve">Supplementary Figure </w:t>
      </w:r>
      <w:fldSimple w:instr=" SEQ Supplementary_Figure \* ARABIC ">
        <w:r w:rsidR="0090720A">
          <w:rPr>
            <w:noProof/>
          </w:rPr>
          <w:t>4</w:t>
        </w:r>
      </w:fldSimple>
      <w:bookmarkEnd w:id="34"/>
      <w:r>
        <w:t>: PSE difference between Condition of Interest and Baseline recovered by each Generalized Linear Mixed Model (</w:t>
      </w:r>
      <w:r w:rsidR="00AD1596">
        <w:t xml:space="preserve">see </w:t>
      </w:r>
      <w:r w:rsidR="00AD1596">
        <w:fldChar w:fldCharType="begin"/>
      </w:r>
      <w:r w:rsidR="00AD1596">
        <w:instrText xml:space="preserve"> REF _Ref47731993 \h </w:instrText>
      </w:r>
      <w:r w:rsidR="00AD1596">
        <w:fldChar w:fldCharType="separate"/>
      </w:r>
      <w:r w:rsidR="00AD1596">
        <w:t xml:space="preserve">Table </w:t>
      </w:r>
      <w:r w:rsidR="00AD1596">
        <w:rPr>
          <w:noProof/>
        </w:rPr>
        <w:t>1</w:t>
      </w:r>
      <w:r w:rsidR="00AD1596">
        <w:fldChar w:fldCharType="end"/>
      </w:r>
      <w:r w:rsidR="00AD1596">
        <w:t>; x axis)</w:t>
      </w:r>
      <w:r w:rsidR="00362BBF">
        <w:t xml:space="preserve"> for each combination of PSE difference and JND difference (rows of panels).</w:t>
      </w:r>
      <w:bookmarkEnd w:id="35"/>
    </w:p>
    <w:p w14:paraId="6BA05A2E" w14:textId="77777777" w:rsidR="00362BBF" w:rsidRDefault="00362BBF">
      <w:pPr>
        <w:rPr>
          <w:i/>
          <w:iCs/>
          <w:color w:val="44546A" w:themeColor="text2"/>
          <w:sz w:val="18"/>
          <w:szCs w:val="18"/>
        </w:rPr>
      </w:pPr>
      <w:r>
        <w:br w:type="page"/>
      </w:r>
    </w:p>
    <w:p w14:paraId="5491F8E8" w14:textId="77777777" w:rsidR="00362BBF" w:rsidRDefault="00362BBF" w:rsidP="00362BBF">
      <w:pPr>
        <w:pStyle w:val="Caption"/>
        <w:keepNext/>
      </w:pPr>
      <w:r>
        <w:rPr>
          <w:noProof/>
        </w:rPr>
        <w:lastRenderedPageBreak/>
        <w:drawing>
          <wp:inline distT="0" distB="0" distL="0" distR="0" wp14:anchorId="31CBD19C" wp14:editId="57CDD417">
            <wp:extent cx="5934075" cy="5934075"/>
            <wp:effectExtent l="0" t="0" r="9525"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5934075" cy="5934075"/>
                    </a:xfrm>
                    <a:prstGeom prst="rect">
                      <a:avLst/>
                    </a:prstGeom>
                    <a:noFill/>
                    <a:ln>
                      <a:noFill/>
                    </a:ln>
                  </pic:spPr>
                </pic:pic>
              </a:graphicData>
            </a:graphic>
          </wp:inline>
        </w:drawing>
      </w:r>
    </w:p>
    <w:p w14:paraId="51586E7F" w14:textId="1BB91782" w:rsidR="00711B59" w:rsidRDefault="00362BBF" w:rsidP="00362BBF">
      <w:pPr>
        <w:pStyle w:val="Caption"/>
      </w:pPr>
      <w:bookmarkStart w:id="36" w:name="_Ref53958671"/>
      <w:r>
        <w:t xml:space="preserve">Supplementary Figure </w:t>
      </w:r>
      <w:fldSimple w:instr=" SEQ Supplementary_Figure \* ARABIC ">
        <w:r w:rsidR="0090720A">
          <w:rPr>
            <w:noProof/>
          </w:rPr>
          <w:t>5</w:t>
        </w:r>
      </w:fldSimple>
      <w:bookmarkEnd w:id="36"/>
      <w:r>
        <w:t xml:space="preserve">: As </w:t>
      </w:r>
      <w:r>
        <w:fldChar w:fldCharType="begin"/>
      </w:r>
      <w:r>
        <w:instrText xml:space="preserve"> REF _Ref53954420 \h </w:instrText>
      </w:r>
      <w:r>
        <w:fldChar w:fldCharType="separate"/>
      </w:r>
      <w:r>
        <w:t xml:space="preserve">Supplementary Figure </w:t>
      </w:r>
      <w:r>
        <w:rPr>
          <w:noProof/>
        </w:rPr>
        <w:t>4</w:t>
      </w:r>
      <w:r>
        <w:fldChar w:fldCharType="end"/>
      </w:r>
      <w:r>
        <w:t>, but for the JND difference between Condition of Interest and Baseline.</w:t>
      </w:r>
    </w:p>
    <w:p w14:paraId="077A715E" w14:textId="75D3B456" w:rsidR="00711B59" w:rsidRDefault="00711B59">
      <w:r>
        <w:br w:type="page"/>
      </w:r>
    </w:p>
    <w:p w14:paraId="028D3B0F" w14:textId="77777777" w:rsidR="007B2BA3" w:rsidRDefault="007B2BA3" w:rsidP="007B2BA3"/>
    <w:p w14:paraId="69AA323A" w14:textId="77777777" w:rsidR="007B2BA3" w:rsidRDefault="007B2BA3" w:rsidP="007B2BA3">
      <w:pPr>
        <w:keepNext/>
      </w:pPr>
      <w:r>
        <w:rPr>
          <w:noProof/>
        </w:rPr>
        <w:drawing>
          <wp:inline distT="0" distB="0" distL="0" distR="0" wp14:anchorId="714AE0E4" wp14:editId="6A33670D">
            <wp:extent cx="5929312" cy="39528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noChangeArrowheads="1"/>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5929312" cy="3952875"/>
                    </a:xfrm>
                    <a:prstGeom prst="rect">
                      <a:avLst/>
                    </a:prstGeom>
                    <a:noFill/>
                    <a:ln>
                      <a:noFill/>
                    </a:ln>
                  </pic:spPr>
                </pic:pic>
              </a:graphicData>
            </a:graphic>
          </wp:inline>
        </w:drawing>
      </w:r>
    </w:p>
    <w:p w14:paraId="508F836F" w14:textId="4CFE48F7" w:rsidR="007B2BA3" w:rsidRDefault="007B2BA3" w:rsidP="007B2BA3">
      <w:pPr>
        <w:pStyle w:val="Caption"/>
      </w:pPr>
      <w:bookmarkStart w:id="37" w:name="_Ref53953704"/>
      <w:r>
        <w:t xml:space="preserve">Supplementary Figure </w:t>
      </w:r>
      <w:fldSimple w:instr=" SEQ Supplementary_Figure \* ARABIC ">
        <w:r w:rsidR="0090720A">
          <w:rPr>
            <w:noProof/>
          </w:rPr>
          <w:t>6</w:t>
        </w:r>
      </w:fldSimple>
      <w:bookmarkEnd w:id="37"/>
      <w:r>
        <w:t>: Standard Errors</w:t>
      </w:r>
      <w:r w:rsidRPr="007B2BA3">
        <w:t xml:space="preserve"> for </w:t>
      </w:r>
      <w:r>
        <w:t>the</w:t>
      </w:r>
      <w:r w:rsidRPr="007B2BA3">
        <w:t xml:space="preserve"> </w:t>
      </w:r>
      <w:r w:rsidR="00F7387E">
        <w:t xml:space="preserve">regression coefficient related to </w:t>
      </w:r>
      <w:r w:rsidRPr="007B2BA3">
        <w:t xml:space="preserve">PSE differences between Condition of Interest and Baseline for each Model (see </w:t>
      </w:r>
      <w:r w:rsidRPr="007B2BA3">
        <w:fldChar w:fldCharType="begin"/>
      </w:r>
      <w:r w:rsidRPr="007B2BA3">
        <w:instrText xml:space="preserve"> REF _Ref47731993 \h </w:instrText>
      </w:r>
      <w:r w:rsidRPr="007B2BA3">
        <w:fldChar w:fldCharType="separate"/>
      </w:r>
      <w:r w:rsidRPr="007B2BA3">
        <w:t>Table 1</w:t>
      </w:r>
      <w:r w:rsidRPr="007B2BA3">
        <w:fldChar w:fldCharType="end"/>
      </w:r>
      <w:r w:rsidRPr="007B2BA3">
        <w:t xml:space="preserve">; </w:t>
      </w:r>
      <w:r w:rsidR="00AD1596">
        <w:t>x</w:t>
      </w:r>
      <w:r w:rsidRPr="007B2BA3">
        <w:t xml:space="preserve"> axis) and different combinations of PSE and JND differences (rows of panels), for 10 participants and staircases with 70 repetitions.</w:t>
      </w:r>
    </w:p>
    <w:p w14:paraId="135DF3B4" w14:textId="77777777" w:rsidR="00F7387E" w:rsidRDefault="00F7387E" w:rsidP="00F7387E">
      <w:pPr>
        <w:keepNext/>
      </w:pPr>
      <w:r>
        <w:rPr>
          <w:noProof/>
        </w:rPr>
        <w:lastRenderedPageBreak/>
        <w:drawing>
          <wp:inline distT="0" distB="0" distL="0" distR="0" wp14:anchorId="6933C4A6" wp14:editId="2E664E53">
            <wp:extent cx="5929312" cy="395287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noChangeArrowheads="1"/>
                    </pic:cNvPicPr>
                  </pic:nvPicPr>
                  <pic:blipFill>
                    <a:blip r:embed="rId27" cstate="print">
                      <a:extLst>
                        <a:ext uri="{28A0092B-C50C-407E-A947-70E740481C1C}">
                          <a14:useLocalDpi xmlns:a14="http://schemas.microsoft.com/office/drawing/2010/main" val="0"/>
                        </a:ext>
                      </a:extLst>
                    </a:blip>
                    <a:stretch>
                      <a:fillRect/>
                    </a:stretch>
                  </pic:blipFill>
                  <pic:spPr bwMode="auto">
                    <a:xfrm>
                      <a:off x="0" y="0"/>
                      <a:ext cx="5929312" cy="3952875"/>
                    </a:xfrm>
                    <a:prstGeom prst="rect">
                      <a:avLst/>
                    </a:prstGeom>
                    <a:noFill/>
                    <a:ln>
                      <a:noFill/>
                    </a:ln>
                  </pic:spPr>
                </pic:pic>
              </a:graphicData>
            </a:graphic>
          </wp:inline>
        </w:drawing>
      </w:r>
    </w:p>
    <w:p w14:paraId="3FA31CAC" w14:textId="6A020706" w:rsidR="00E74B30" w:rsidRDefault="00F7387E" w:rsidP="00F7387E">
      <w:pPr>
        <w:pStyle w:val="Caption"/>
      </w:pPr>
      <w:r>
        <w:t xml:space="preserve">Supplementary Figure </w:t>
      </w:r>
      <w:fldSimple w:instr=" SEQ Supplementary_Figure \* ARABIC ">
        <w:r w:rsidR="0090720A">
          <w:rPr>
            <w:noProof/>
          </w:rPr>
          <w:t>7</w:t>
        </w:r>
      </w:fldSimple>
      <w:r>
        <w:t xml:space="preserve">: As </w:t>
      </w:r>
      <w:r>
        <w:fldChar w:fldCharType="begin"/>
      </w:r>
      <w:r>
        <w:instrText xml:space="preserve"> REF _Ref53953704 \h </w:instrText>
      </w:r>
      <w:r>
        <w:fldChar w:fldCharType="separate"/>
      </w:r>
      <w:r>
        <w:t xml:space="preserve">Supplementary Figure </w:t>
      </w:r>
      <w:r>
        <w:rPr>
          <w:noProof/>
        </w:rPr>
        <w:t>4</w:t>
      </w:r>
      <w:r>
        <w:fldChar w:fldCharType="end"/>
      </w:r>
      <w:r>
        <w:t>, but for JND differences between Condition of Interest and Baseline.</w:t>
      </w:r>
    </w:p>
    <w:p w14:paraId="6F4C772F" w14:textId="36AA2317" w:rsidR="00E74B30" w:rsidRDefault="00E74B30" w:rsidP="00E74B30"/>
    <w:p w14:paraId="715DE23F" w14:textId="77777777" w:rsidR="00B16693" w:rsidRDefault="00F14D45" w:rsidP="00B16693">
      <w:pPr>
        <w:keepNext/>
      </w:pPr>
      <w:r>
        <w:rPr>
          <w:noProof/>
        </w:rPr>
        <w:lastRenderedPageBreak/>
        <w:drawing>
          <wp:inline distT="0" distB="0" distL="0" distR="0" wp14:anchorId="1529053E" wp14:editId="58DD2A94">
            <wp:extent cx="5929312" cy="3952874"/>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a:picLocks noChangeAspect="1" noChangeArrowheads="1"/>
                    </pic:cNvPicPr>
                  </pic:nvPicPr>
                  <pic:blipFill>
                    <a:blip r:embed="rId28" cstate="print">
                      <a:extLst>
                        <a:ext uri="{28A0092B-C50C-407E-A947-70E740481C1C}">
                          <a14:useLocalDpi xmlns:a14="http://schemas.microsoft.com/office/drawing/2010/main" val="0"/>
                        </a:ext>
                      </a:extLst>
                    </a:blip>
                    <a:stretch>
                      <a:fillRect/>
                    </a:stretch>
                  </pic:blipFill>
                  <pic:spPr bwMode="auto">
                    <a:xfrm>
                      <a:off x="0" y="0"/>
                      <a:ext cx="5929312" cy="3952874"/>
                    </a:xfrm>
                    <a:prstGeom prst="rect">
                      <a:avLst/>
                    </a:prstGeom>
                    <a:noFill/>
                    <a:ln>
                      <a:noFill/>
                    </a:ln>
                  </pic:spPr>
                </pic:pic>
              </a:graphicData>
            </a:graphic>
          </wp:inline>
        </w:drawing>
      </w:r>
    </w:p>
    <w:p w14:paraId="3810EAC5" w14:textId="641FD98E" w:rsidR="00E74B30" w:rsidRDefault="00B16693" w:rsidP="00B16693">
      <w:pPr>
        <w:pStyle w:val="Caption"/>
      </w:pPr>
      <w:r>
        <w:t xml:space="preserve">Supplementary Figure </w:t>
      </w:r>
      <w:fldSimple w:instr=" SEQ Supplementary_Figure \* ARABIC ">
        <w:r w:rsidR="0090720A">
          <w:rPr>
            <w:noProof/>
          </w:rPr>
          <w:t>8</w:t>
        </w:r>
      </w:fldSimple>
      <w:r>
        <w:t xml:space="preserve">: AICs for each of the Generalized Linear Mixed Models (see </w:t>
      </w:r>
      <w:r>
        <w:fldChar w:fldCharType="begin"/>
      </w:r>
      <w:r>
        <w:instrText xml:space="preserve"> REF _Ref47731993 \h </w:instrText>
      </w:r>
      <w:r>
        <w:fldChar w:fldCharType="separate"/>
      </w:r>
      <w:r>
        <w:t xml:space="preserve">Table </w:t>
      </w:r>
      <w:r>
        <w:rPr>
          <w:noProof/>
        </w:rPr>
        <w:t>1</w:t>
      </w:r>
      <w:r>
        <w:fldChar w:fldCharType="end"/>
      </w:r>
      <w:r>
        <w:t>, on the x axis), normalized by subtracting from them the AIC of the most comprehensive model (M25), separately for each combination of PSE and JND difference (rows of panels).</w:t>
      </w:r>
    </w:p>
    <w:p w14:paraId="39AC1178" w14:textId="19270342" w:rsidR="00C84F16" w:rsidRDefault="00C84F16" w:rsidP="00C84F16"/>
    <w:p w14:paraId="67F480E3" w14:textId="77777777" w:rsidR="00C84F16" w:rsidRDefault="00C84F16" w:rsidP="00C84F16">
      <w:pPr>
        <w:keepNext/>
      </w:pPr>
      <w:r>
        <w:rPr>
          <w:noProof/>
        </w:rPr>
        <w:lastRenderedPageBreak/>
        <w:drawing>
          <wp:inline distT="0" distB="0" distL="0" distR="0" wp14:anchorId="3F1999BD" wp14:editId="6AF0AEA0">
            <wp:extent cx="6191973" cy="5307406"/>
            <wp:effectExtent l="0" t="0" r="0" b="762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a:picLocks noChangeAspect="1" noChangeArrowheads="1"/>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6191973" cy="5307406"/>
                    </a:xfrm>
                    <a:prstGeom prst="rect">
                      <a:avLst/>
                    </a:prstGeom>
                    <a:noFill/>
                    <a:ln>
                      <a:noFill/>
                    </a:ln>
                  </pic:spPr>
                </pic:pic>
              </a:graphicData>
            </a:graphic>
          </wp:inline>
        </w:drawing>
      </w:r>
    </w:p>
    <w:p w14:paraId="08B4CC94" w14:textId="21867708" w:rsidR="00C84F16" w:rsidRDefault="00C84F16" w:rsidP="00C84F16">
      <w:pPr>
        <w:pStyle w:val="Caption"/>
      </w:pPr>
      <w:r>
        <w:t xml:space="preserve">Supplementary Figure </w:t>
      </w:r>
      <w:fldSimple w:instr=" SEQ Supplementary_Figure \* ARABIC ">
        <w:r w:rsidR="0090720A">
          <w:rPr>
            <w:noProof/>
          </w:rPr>
          <w:t>9</w:t>
        </w:r>
      </w:fldSimple>
      <w:r>
        <w:t>:</w:t>
      </w:r>
      <w:r w:rsidR="005B5462">
        <w:t xml:space="preserve"> A. As </w:t>
      </w:r>
      <w:r w:rsidR="005B5462">
        <w:fldChar w:fldCharType="begin"/>
      </w:r>
      <w:r w:rsidR="005B5462">
        <w:instrText xml:space="preserve"> REF _Ref53954420 \h </w:instrText>
      </w:r>
      <w:r w:rsidR="005B5462">
        <w:fldChar w:fldCharType="separate"/>
      </w:r>
      <w:r w:rsidR="005B5462">
        <w:t xml:space="preserve">Supplementary Figure </w:t>
      </w:r>
      <w:r w:rsidR="005B5462">
        <w:rPr>
          <w:noProof/>
        </w:rPr>
        <w:t>4</w:t>
      </w:r>
      <w:r w:rsidR="005B5462">
        <w:fldChar w:fldCharType="end"/>
      </w:r>
      <w:r w:rsidR="005B5462">
        <w:t xml:space="preserve">, but for the four best Generalized Linear Mixed Models (M14, M15, M24, M25) and a Linear Mixed Model solution (LMM). B. As </w:t>
      </w:r>
      <w:r w:rsidR="005B5462">
        <w:fldChar w:fldCharType="begin"/>
      </w:r>
      <w:r w:rsidR="005B5462">
        <w:instrText xml:space="preserve"> REF _Ref53958671 \h </w:instrText>
      </w:r>
      <w:r w:rsidR="005B5462">
        <w:fldChar w:fldCharType="separate"/>
      </w:r>
      <w:r w:rsidR="005B5462">
        <w:t xml:space="preserve">Supplementary Figure </w:t>
      </w:r>
      <w:r w:rsidR="005B5462">
        <w:rPr>
          <w:noProof/>
        </w:rPr>
        <w:t>5</w:t>
      </w:r>
      <w:r w:rsidR="005B5462">
        <w:fldChar w:fldCharType="end"/>
      </w:r>
      <w:r w:rsidR="005B5462">
        <w:t>, but for the four best Generalized Linear Mixed Models (M14, M15, M24, M25) and a Linear Mixed Model solution (LMM).</w:t>
      </w:r>
    </w:p>
    <w:p w14:paraId="569A61B7" w14:textId="7BA39FF0" w:rsidR="0090720A" w:rsidRDefault="0090720A">
      <w:r>
        <w:br w:type="page"/>
      </w:r>
    </w:p>
    <w:p w14:paraId="3EF48AE4" w14:textId="77777777" w:rsidR="0090720A" w:rsidRDefault="0090720A" w:rsidP="0090720A">
      <w:pPr>
        <w:keepNext/>
      </w:pPr>
      <w:r>
        <w:rPr>
          <w:noProof/>
        </w:rPr>
        <w:lastRenderedPageBreak/>
        <w:drawing>
          <wp:inline distT="0" distB="0" distL="0" distR="0" wp14:anchorId="04809642" wp14:editId="69950BFE">
            <wp:extent cx="5934075" cy="3390900"/>
            <wp:effectExtent l="0" t="0" r="952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a:picLocks noChangeAspect="1" noChangeArrowheads="1"/>
                    </pic:cNvPicPr>
                  </pic:nvPicPr>
                  <pic:blipFill>
                    <a:blip r:embed="rId30" cstate="print">
                      <a:extLst>
                        <a:ext uri="{28A0092B-C50C-407E-A947-70E740481C1C}">
                          <a14:useLocalDpi xmlns:a14="http://schemas.microsoft.com/office/drawing/2010/main" val="0"/>
                        </a:ext>
                      </a:extLst>
                    </a:blip>
                    <a:stretch>
                      <a:fillRect/>
                    </a:stretch>
                  </pic:blipFill>
                  <pic:spPr bwMode="auto">
                    <a:xfrm>
                      <a:off x="0" y="0"/>
                      <a:ext cx="5934075" cy="3390900"/>
                    </a:xfrm>
                    <a:prstGeom prst="rect">
                      <a:avLst/>
                    </a:prstGeom>
                    <a:noFill/>
                    <a:ln>
                      <a:noFill/>
                    </a:ln>
                  </pic:spPr>
                </pic:pic>
              </a:graphicData>
            </a:graphic>
          </wp:inline>
        </w:drawing>
      </w:r>
    </w:p>
    <w:p w14:paraId="6659E052" w14:textId="173FB6E4" w:rsidR="00711B59" w:rsidRPr="00711B59" w:rsidRDefault="0090720A" w:rsidP="0090720A">
      <w:pPr>
        <w:pStyle w:val="Caption"/>
      </w:pPr>
      <w:r>
        <w:t xml:space="preserve">Supplementary Figure </w:t>
      </w:r>
      <w:fldSimple w:instr=" SEQ Supplementary_Figure \* ARABIC ">
        <w:r>
          <w:rPr>
            <w:noProof/>
          </w:rPr>
          <w:t>10</w:t>
        </w:r>
      </w:fldSimple>
      <w:r>
        <w:t xml:space="preserve">: </w:t>
      </w:r>
      <w:r w:rsidRPr="0090720A">
        <w:t>A. As</w:t>
      </w:r>
      <w:r>
        <w:t xml:space="preserve"> </w:t>
      </w:r>
      <w:r>
        <w:fldChar w:fldCharType="begin"/>
      </w:r>
      <w:r>
        <w:instrText xml:space="preserve"> REF _Ref53953337 \h </w:instrText>
      </w:r>
      <w:r>
        <w:fldChar w:fldCharType="separate"/>
      </w:r>
      <w:r>
        <w:t xml:space="preserve">Supplementary Figure </w:t>
      </w:r>
      <w:r>
        <w:rPr>
          <w:noProof/>
        </w:rPr>
        <w:t>2</w:t>
      </w:r>
      <w:r>
        <w:fldChar w:fldCharType="end"/>
      </w:r>
      <w:r w:rsidRPr="0090720A">
        <w:t>, but for the four best Generalized Linear Mixed Models (M14, M15, M24, M25) and a Linear Mixed Model solution (LMM). B. As</w:t>
      </w:r>
      <w:r>
        <w:t xml:space="preserve"> </w:t>
      </w:r>
      <w:r>
        <w:fldChar w:fldCharType="begin"/>
      </w:r>
      <w:r>
        <w:instrText xml:space="preserve"> REF _Ref53958947 \h </w:instrText>
      </w:r>
      <w:r>
        <w:fldChar w:fldCharType="separate"/>
      </w:r>
      <w:r>
        <w:t xml:space="preserve">Supplementary Figure </w:t>
      </w:r>
      <w:r>
        <w:rPr>
          <w:noProof/>
        </w:rPr>
        <w:t>3</w:t>
      </w:r>
      <w:r>
        <w:fldChar w:fldCharType="end"/>
      </w:r>
      <w:r w:rsidRPr="0090720A">
        <w:t>, but for the four best Generalized Linear Mixed Models (M14, M15, M24, M25) and a Linear Mixed Model solution (LMM).</w:t>
      </w:r>
    </w:p>
    <w:sectPr w:rsidR="00711B59" w:rsidRPr="00711B5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3" w:author="Björn Jörges" w:date="2020-08-07T22:28:00Z" w:initials="BJ">
    <w:p w14:paraId="3912AFE6" w14:textId="1A50B09F" w:rsidR="00F62DE0" w:rsidRDefault="00F62DE0">
      <w:pPr>
        <w:pStyle w:val="CommentText"/>
      </w:pPr>
      <w:r>
        <w:rPr>
          <w:rStyle w:val="CommentReference"/>
        </w:rPr>
        <w:annotationRef/>
      </w:r>
      <w:r>
        <w:t>Change for new version of figure</w:t>
      </w:r>
    </w:p>
  </w:comment>
  <w:comment w:id="18" w:author="Björn Jörges" w:date="2020-10-18T04:57:00Z" w:initials="BJ">
    <w:p w14:paraId="15C1E260" w14:textId="7BE9370D" w:rsidR="00F62DE0" w:rsidRDefault="00F62DE0">
      <w:pPr>
        <w:pStyle w:val="CommentText"/>
      </w:pPr>
      <w:r>
        <w:rPr>
          <w:rStyle w:val="CommentReference"/>
        </w:rPr>
        <w:annotationRef/>
      </w:r>
      <w:r>
        <w:rPr>
          <w:rStyle w:val="CommentReference"/>
        </w:rPr>
        <w:t>See if the values still hold</w:t>
      </w:r>
    </w:p>
  </w:comment>
  <w:comment w:id="25" w:author="Björn Jörges" w:date="2020-07-10T04:29:00Z" w:initials="BJ">
    <w:p w14:paraId="562AD8C7" w14:textId="77777777" w:rsidR="00F62DE0" w:rsidRDefault="00F62DE0" w:rsidP="0044263D">
      <w:pPr>
        <w:pStyle w:val="CommentText"/>
      </w:pPr>
      <w:r>
        <w:rPr>
          <w:rStyle w:val="CommentReference"/>
        </w:rPr>
        <w:annotationRef/>
      </w:r>
      <w:r>
        <w:t>Add lin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912AFE6" w15:done="0"/>
  <w15:commentEx w15:paraId="15C1E260" w15:done="0"/>
  <w15:commentEx w15:paraId="562AD8C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D853FF" w16cex:dateUtc="2020-08-08T02:28:00Z"/>
  <w16cex:commentExtensible w16cex:durableId="233649AF" w16cex:dateUtc="2020-10-18T08:57:00Z"/>
  <w16cex:commentExtensible w16cex:durableId="22B26D26" w16cex:dateUtc="2020-07-10T08: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912AFE6" w16cid:durableId="22D853FF"/>
  <w16cid:commentId w16cid:paraId="15C1E260" w16cid:durableId="233649AF"/>
  <w16cid:commentId w16cid:paraId="562AD8C7" w16cid:durableId="22B26D2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5204A5"/>
    <w:multiLevelType w:val="hybridMultilevel"/>
    <w:tmpl w:val="A21EC7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1C1FE5"/>
    <w:multiLevelType w:val="hybridMultilevel"/>
    <w:tmpl w:val="4A38D9F0"/>
    <w:lvl w:ilvl="0" w:tplc="936C12A2">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0632199"/>
    <w:multiLevelType w:val="hybridMultilevel"/>
    <w:tmpl w:val="A9301FFC"/>
    <w:lvl w:ilvl="0" w:tplc="3F040F3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A980C2F"/>
    <w:multiLevelType w:val="multilevel"/>
    <w:tmpl w:val="1E82A4E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num w:numId="1">
    <w:abstractNumId w:val="1"/>
  </w:num>
  <w:num w:numId="2">
    <w:abstractNumId w:val="0"/>
  </w:num>
  <w:num w:numId="3">
    <w:abstractNumId w:val="3"/>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jörn Jörges">
    <w15:presenceInfo w15:providerId="Windows Live" w15:userId="29932f9f0a7d888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02AE"/>
    <w:rsid w:val="00000845"/>
    <w:rsid w:val="0000500A"/>
    <w:rsid w:val="00005EE9"/>
    <w:rsid w:val="00016F09"/>
    <w:rsid w:val="0002478D"/>
    <w:rsid w:val="0004040C"/>
    <w:rsid w:val="00052279"/>
    <w:rsid w:val="000606DA"/>
    <w:rsid w:val="000659EF"/>
    <w:rsid w:val="00067743"/>
    <w:rsid w:val="000900AD"/>
    <w:rsid w:val="00090555"/>
    <w:rsid w:val="0009121F"/>
    <w:rsid w:val="00091BB0"/>
    <w:rsid w:val="00096F43"/>
    <w:rsid w:val="000A2EE2"/>
    <w:rsid w:val="000A4380"/>
    <w:rsid w:val="000A5048"/>
    <w:rsid w:val="000A704F"/>
    <w:rsid w:val="000B28DC"/>
    <w:rsid w:val="000C0C12"/>
    <w:rsid w:val="000C352E"/>
    <w:rsid w:val="000D624D"/>
    <w:rsid w:val="000E4385"/>
    <w:rsid w:val="000E7E22"/>
    <w:rsid w:val="0010215D"/>
    <w:rsid w:val="0010338B"/>
    <w:rsid w:val="00113C0F"/>
    <w:rsid w:val="00136CB0"/>
    <w:rsid w:val="0014331A"/>
    <w:rsid w:val="00145B35"/>
    <w:rsid w:val="001514D4"/>
    <w:rsid w:val="001624FE"/>
    <w:rsid w:val="001635C7"/>
    <w:rsid w:val="001637F8"/>
    <w:rsid w:val="00170C5B"/>
    <w:rsid w:val="00183E8D"/>
    <w:rsid w:val="001849FC"/>
    <w:rsid w:val="001A7B42"/>
    <w:rsid w:val="001C029E"/>
    <w:rsid w:val="001C2D0F"/>
    <w:rsid w:val="001D7CF8"/>
    <w:rsid w:val="001D7E2D"/>
    <w:rsid w:val="00201F2D"/>
    <w:rsid w:val="0021336B"/>
    <w:rsid w:val="002223ED"/>
    <w:rsid w:val="00223032"/>
    <w:rsid w:val="00225BB1"/>
    <w:rsid w:val="00230D1F"/>
    <w:rsid w:val="00237024"/>
    <w:rsid w:val="0024115D"/>
    <w:rsid w:val="00253C61"/>
    <w:rsid w:val="00266C53"/>
    <w:rsid w:val="00271559"/>
    <w:rsid w:val="002776A5"/>
    <w:rsid w:val="00291340"/>
    <w:rsid w:val="0029207F"/>
    <w:rsid w:val="00294964"/>
    <w:rsid w:val="002968A0"/>
    <w:rsid w:val="002A39E7"/>
    <w:rsid w:val="002B0190"/>
    <w:rsid w:val="002B2472"/>
    <w:rsid w:val="002E0B9A"/>
    <w:rsid w:val="002E120B"/>
    <w:rsid w:val="002E566C"/>
    <w:rsid w:val="002E7F93"/>
    <w:rsid w:val="002F3D29"/>
    <w:rsid w:val="00301A51"/>
    <w:rsid w:val="0034011A"/>
    <w:rsid w:val="00342F2F"/>
    <w:rsid w:val="00352DD8"/>
    <w:rsid w:val="003626C1"/>
    <w:rsid w:val="00362BBF"/>
    <w:rsid w:val="00372F84"/>
    <w:rsid w:val="00376144"/>
    <w:rsid w:val="003A05EE"/>
    <w:rsid w:val="003A070F"/>
    <w:rsid w:val="003A166D"/>
    <w:rsid w:val="003A187D"/>
    <w:rsid w:val="003A4042"/>
    <w:rsid w:val="003B29B6"/>
    <w:rsid w:val="003C5BC8"/>
    <w:rsid w:val="003D64A5"/>
    <w:rsid w:val="003D67F3"/>
    <w:rsid w:val="003D7A80"/>
    <w:rsid w:val="003D7C3A"/>
    <w:rsid w:val="003D7C9B"/>
    <w:rsid w:val="003E1274"/>
    <w:rsid w:val="003E29FA"/>
    <w:rsid w:val="003E4683"/>
    <w:rsid w:val="003E605C"/>
    <w:rsid w:val="003F5A32"/>
    <w:rsid w:val="00402356"/>
    <w:rsid w:val="0041570E"/>
    <w:rsid w:val="00422BB7"/>
    <w:rsid w:val="0042638C"/>
    <w:rsid w:val="0043048B"/>
    <w:rsid w:val="0044263D"/>
    <w:rsid w:val="00446CA3"/>
    <w:rsid w:val="00450231"/>
    <w:rsid w:val="0045241A"/>
    <w:rsid w:val="00462C53"/>
    <w:rsid w:val="0047200C"/>
    <w:rsid w:val="0047367A"/>
    <w:rsid w:val="00480C7D"/>
    <w:rsid w:val="004851AE"/>
    <w:rsid w:val="004919B1"/>
    <w:rsid w:val="00497C0A"/>
    <w:rsid w:val="004A2F13"/>
    <w:rsid w:val="004A3B0B"/>
    <w:rsid w:val="004B17C0"/>
    <w:rsid w:val="004C6B72"/>
    <w:rsid w:val="004C6E2F"/>
    <w:rsid w:val="004D1E77"/>
    <w:rsid w:val="004D3338"/>
    <w:rsid w:val="004D3494"/>
    <w:rsid w:val="004D5748"/>
    <w:rsid w:val="004E458E"/>
    <w:rsid w:val="004F1565"/>
    <w:rsid w:val="004F7709"/>
    <w:rsid w:val="0050448D"/>
    <w:rsid w:val="0051494A"/>
    <w:rsid w:val="00517177"/>
    <w:rsid w:val="005302A4"/>
    <w:rsid w:val="00532750"/>
    <w:rsid w:val="00533392"/>
    <w:rsid w:val="0054797F"/>
    <w:rsid w:val="00562667"/>
    <w:rsid w:val="00565AE8"/>
    <w:rsid w:val="00576176"/>
    <w:rsid w:val="005770DE"/>
    <w:rsid w:val="005907E4"/>
    <w:rsid w:val="00591B22"/>
    <w:rsid w:val="005A11FC"/>
    <w:rsid w:val="005A44E1"/>
    <w:rsid w:val="005A6220"/>
    <w:rsid w:val="005B5462"/>
    <w:rsid w:val="005C4DF0"/>
    <w:rsid w:val="005D169F"/>
    <w:rsid w:val="005D208B"/>
    <w:rsid w:val="00604177"/>
    <w:rsid w:val="00617A57"/>
    <w:rsid w:val="006223F2"/>
    <w:rsid w:val="00636143"/>
    <w:rsid w:val="006406A3"/>
    <w:rsid w:val="006521A0"/>
    <w:rsid w:val="0065579C"/>
    <w:rsid w:val="00661AF3"/>
    <w:rsid w:val="006658FB"/>
    <w:rsid w:val="00667C0E"/>
    <w:rsid w:val="0067329A"/>
    <w:rsid w:val="00680550"/>
    <w:rsid w:val="00681DFB"/>
    <w:rsid w:val="00682FF6"/>
    <w:rsid w:val="00687B85"/>
    <w:rsid w:val="006901FC"/>
    <w:rsid w:val="00691CDA"/>
    <w:rsid w:val="006928E2"/>
    <w:rsid w:val="00694C06"/>
    <w:rsid w:val="006A2536"/>
    <w:rsid w:val="006A6799"/>
    <w:rsid w:val="006B1BC0"/>
    <w:rsid w:val="006C617E"/>
    <w:rsid w:val="006D0A02"/>
    <w:rsid w:val="006D418E"/>
    <w:rsid w:val="006D47EE"/>
    <w:rsid w:val="006D608E"/>
    <w:rsid w:val="006D7A15"/>
    <w:rsid w:val="006E68C8"/>
    <w:rsid w:val="007002AE"/>
    <w:rsid w:val="00702D62"/>
    <w:rsid w:val="00707C5B"/>
    <w:rsid w:val="0071058B"/>
    <w:rsid w:val="00711002"/>
    <w:rsid w:val="00711B59"/>
    <w:rsid w:val="007325F9"/>
    <w:rsid w:val="00741D7F"/>
    <w:rsid w:val="00741EA5"/>
    <w:rsid w:val="0074482F"/>
    <w:rsid w:val="00753EAC"/>
    <w:rsid w:val="007613B2"/>
    <w:rsid w:val="0077031D"/>
    <w:rsid w:val="00791E7B"/>
    <w:rsid w:val="007978C6"/>
    <w:rsid w:val="007A3D11"/>
    <w:rsid w:val="007B24C5"/>
    <w:rsid w:val="007B2BA3"/>
    <w:rsid w:val="007B7145"/>
    <w:rsid w:val="007C072A"/>
    <w:rsid w:val="007C1441"/>
    <w:rsid w:val="007C2D01"/>
    <w:rsid w:val="007D7C15"/>
    <w:rsid w:val="007F1400"/>
    <w:rsid w:val="00814D41"/>
    <w:rsid w:val="008174A1"/>
    <w:rsid w:val="00823F1E"/>
    <w:rsid w:val="00825577"/>
    <w:rsid w:val="0082728C"/>
    <w:rsid w:val="00833412"/>
    <w:rsid w:val="008349C8"/>
    <w:rsid w:val="008459C4"/>
    <w:rsid w:val="00857CBD"/>
    <w:rsid w:val="00864CE1"/>
    <w:rsid w:val="00874473"/>
    <w:rsid w:val="00881616"/>
    <w:rsid w:val="008914CC"/>
    <w:rsid w:val="00891A6A"/>
    <w:rsid w:val="0089639D"/>
    <w:rsid w:val="008973C0"/>
    <w:rsid w:val="008B0DC4"/>
    <w:rsid w:val="008B1082"/>
    <w:rsid w:val="008B1E7A"/>
    <w:rsid w:val="008B2525"/>
    <w:rsid w:val="008C1FA1"/>
    <w:rsid w:val="008C6975"/>
    <w:rsid w:val="008D5416"/>
    <w:rsid w:val="008D6DD5"/>
    <w:rsid w:val="008F1103"/>
    <w:rsid w:val="008F3C2B"/>
    <w:rsid w:val="008F3E5B"/>
    <w:rsid w:val="008F4C8E"/>
    <w:rsid w:val="0090649B"/>
    <w:rsid w:val="0090720A"/>
    <w:rsid w:val="00911846"/>
    <w:rsid w:val="00916B7C"/>
    <w:rsid w:val="009343BB"/>
    <w:rsid w:val="00935FA0"/>
    <w:rsid w:val="0094129D"/>
    <w:rsid w:val="009421F0"/>
    <w:rsid w:val="00962AC6"/>
    <w:rsid w:val="00963ECB"/>
    <w:rsid w:val="009747AB"/>
    <w:rsid w:val="009874E4"/>
    <w:rsid w:val="00990D7F"/>
    <w:rsid w:val="0099358C"/>
    <w:rsid w:val="00997282"/>
    <w:rsid w:val="009B0F6A"/>
    <w:rsid w:val="009B6F2B"/>
    <w:rsid w:val="009C0D5A"/>
    <w:rsid w:val="009C621A"/>
    <w:rsid w:val="009D1960"/>
    <w:rsid w:val="009D4DA1"/>
    <w:rsid w:val="009D7A91"/>
    <w:rsid w:val="009E0CD5"/>
    <w:rsid w:val="009E3758"/>
    <w:rsid w:val="009E52FE"/>
    <w:rsid w:val="009E56ED"/>
    <w:rsid w:val="009E77FA"/>
    <w:rsid w:val="00A00E3A"/>
    <w:rsid w:val="00A02993"/>
    <w:rsid w:val="00A03E69"/>
    <w:rsid w:val="00A12C7E"/>
    <w:rsid w:val="00A16063"/>
    <w:rsid w:val="00A220A8"/>
    <w:rsid w:val="00A43EA8"/>
    <w:rsid w:val="00A721D6"/>
    <w:rsid w:val="00A77607"/>
    <w:rsid w:val="00A81503"/>
    <w:rsid w:val="00A84473"/>
    <w:rsid w:val="00A90E30"/>
    <w:rsid w:val="00A95471"/>
    <w:rsid w:val="00AB2828"/>
    <w:rsid w:val="00AB6C49"/>
    <w:rsid w:val="00AC0257"/>
    <w:rsid w:val="00AC3C4E"/>
    <w:rsid w:val="00AC693F"/>
    <w:rsid w:val="00AD037B"/>
    <w:rsid w:val="00AD1596"/>
    <w:rsid w:val="00AF1850"/>
    <w:rsid w:val="00AF719D"/>
    <w:rsid w:val="00B155D3"/>
    <w:rsid w:val="00B16693"/>
    <w:rsid w:val="00B2157B"/>
    <w:rsid w:val="00B22EBD"/>
    <w:rsid w:val="00B24EB1"/>
    <w:rsid w:val="00B27ECB"/>
    <w:rsid w:val="00B323A0"/>
    <w:rsid w:val="00B33FA9"/>
    <w:rsid w:val="00B34EFD"/>
    <w:rsid w:val="00B4197D"/>
    <w:rsid w:val="00B44816"/>
    <w:rsid w:val="00B53A92"/>
    <w:rsid w:val="00B555B6"/>
    <w:rsid w:val="00B56364"/>
    <w:rsid w:val="00B636E9"/>
    <w:rsid w:val="00B65CD5"/>
    <w:rsid w:val="00B7304A"/>
    <w:rsid w:val="00B74A29"/>
    <w:rsid w:val="00B76B09"/>
    <w:rsid w:val="00B801C6"/>
    <w:rsid w:val="00B869A4"/>
    <w:rsid w:val="00B96E38"/>
    <w:rsid w:val="00BC3189"/>
    <w:rsid w:val="00BD4A1C"/>
    <w:rsid w:val="00BE27CA"/>
    <w:rsid w:val="00BE4217"/>
    <w:rsid w:val="00BE706D"/>
    <w:rsid w:val="00BF2807"/>
    <w:rsid w:val="00BF6858"/>
    <w:rsid w:val="00C108D7"/>
    <w:rsid w:val="00C14ABF"/>
    <w:rsid w:val="00C172BD"/>
    <w:rsid w:val="00C20532"/>
    <w:rsid w:val="00C246AC"/>
    <w:rsid w:val="00C329FD"/>
    <w:rsid w:val="00C472AA"/>
    <w:rsid w:val="00C4774C"/>
    <w:rsid w:val="00C50795"/>
    <w:rsid w:val="00C626CC"/>
    <w:rsid w:val="00C76F61"/>
    <w:rsid w:val="00C8434A"/>
    <w:rsid w:val="00C84F16"/>
    <w:rsid w:val="00C92C77"/>
    <w:rsid w:val="00C97284"/>
    <w:rsid w:val="00CA2A7C"/>
    <w:rsid w:val="00CC15DA"/>
    <w:rsid w:val="00CC2907"/>
    <w:rsid w:val="00CC6826"/>
    <w:rsid w:val="00CD207E"/>
    <w:rsid w:val="00CD2FA9"/>
    <w:rsid w:val="00CD433B"/>
    <w:rsid w:val="00CE7A3A"/>
    <w:rsid w:val="00CF5E0D"/>
    <w:rsid w:val="00D039D9"/>
    <w:rsid w:val="00D0792C"/>
    <w:rsid w:val="00D21577"/>
    <w:rsid w:val="00D21A84"/>
    <w:rsid w:val="00D26E0C"/>
    <w:rsid w:val="00D306C3"/>
    <w:rsid w:val="00D40248"/>
    <w:rsid w:val="00D415A0"/>
    <w:rsid w:val="00D438FA"/>
    <w:rsid w:val="00D47159"/>
    <w:rsid w:val="00D50741"/>
    <w:rsid w:val="00D5509F"/>
    <w:rsid w:val="00D556B1"/>
    <w:rsid w:val="00D55DC4"/>
    <w:rsid w:val="00D70079"/>
    <w:rsid w:val="00D72F9C"/>
    <w:rsid w:val="00D805A7"/>
    <w:rsid w:val="00D936BA"/>
    <w:rsid w:val="00DA0E54"/>
    <w:rsid w:val="00DB0A11"/>
    <w:rsid w:val="00DB14F3"/>
    <w:rsid w:val="00DB27F6"/>
    <w:rsid w:val="00DB2A4D"/>
    <w:rsid w:val="00DB4B8A"/>
    <w:rsid w:val="00DE463F"/>
    <w:rsid w:val="00DF72F0"/>
    <w:rsid w:val="00DF75E1"/>
    <w:rsid w:val="00E02B28"/>
    <w:rsid w:val="00E11438"/>
    <w:rsid w:val="00E13B62"/>
    <w:rsid w:val="00E17EC6"/>
    <w:rsid w:val="00E17F5B"/>
    <w:rsid w:val="00E220BE"/>
    <w:rsid w:val="00E23977"/>
    <w:rsid w:val="00E24A54"/>
    <w:rsid w:val="00E2580B"/>
    <w:rsid w:val="00E3277F"/>
    <w:rsid w:val="00E35CB9"/>
    <w:rsid w:val="00E43C43"/>
    <w:rsid w:val="00E56C4D"/>
    <w:rsid w:val="00E61426"/>
    <w:rsid w:val="00E703DF"/>
    <w:rsid w:val="00E74B30"/>
    <w:rsid w:val="00E80456"/>
    <w:rsid w:val="00E84867"/>
    <w:rsid w:val="00E86EBC"/>
    <w:rsid w:val="00E95C92"/>
    <w:rsid w:val="00EA0D58"/>
    <w:rsid w:val="00EB1769"/>
    <w:rsid w:val="00EB1BB1"/>
    <w:rsid w:val="00EB6D3D"/>
    <w:rsid w:val="00EC3D94"/>
    <w:rsid w:val="00EC6211"/>
    <w:rsid w:val="00ED47C6"/>
    <w:rsid w:val="00EE53B5"/>
    <w:rsid w:val="00EF7C43"/>
    <w:rsid w:val="00F00041"/>
    <w:rsid w:val="00F06CF1"/>
    <w:rsid w:val="00F14D45"/>
    <w:rsid w:val="00F30B42"/>
    <w:rsid w:val="00F37CC4"/>
    <w:rsid w:val="00F50E35"/>
    <w:rsid w:val="00F551A5"/>
    <w:rsid w:val="00F61C9F"/>
    <w:rsid w:val="00F629B1"/>
    <w:rsid w:val="00F62DE0"/>
    <w:rsid w:val="00F63B99"/>
    <w:rsid w:val="00F70779"/>
    <w:rsid w:val="00F73361"/>
    <w:rsid w:val="00F7387E"/>
    <w:rsid w:val="00F7573F"/>
    <w:rsid w:val="00F7611E"/>
    <w:rsid w:val="00F80408"/>
    <w:rsid w:val="00F93B1B"/>
    <w:rsid w:val="00F946DB"/>
    <w:rsid w:val="00F9510E"/>
    <w:rsid w:val="00F96F69"/>
    <w:rsid w:val="00F9754E"/>
    <w:rsid w:val="00FA3C14"/>
    <w:rsid w:val="00FB2805"/>
    <w:rsid w:val="00FB5FEE"/>
    <w:rsid w:val="00FC2122"/>
    <w:rsid w:val="00FC4081"/>
    <w:rsid w:val="00FC4EBB"/>
    <w:rsid w:val="00FC7AF7"/>
    <w:rsid w:val="00FD5BD7"/>
    <w:rsid w:val="00FE0C4D"/>
    <w:rsid w:val="00FF5B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1A91A9"/>
  <w15:chartTrackingRefBased/>
  <w15:docId w15:val="{2E790A01-6505-48CC-8E5A-85FEC509CB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002AE"/>
  </w:style>
  <w:style w:type="paragraph" w:styleId="Heading1">
    <w:name w:val="heading 1"/>
    <w:basedOn w:val="Normal"/>
    <w:next w:val="Normal"/>
    <w:link w:val="Heading1Char"/>
    <w:uiPriority w:val="9"/>
    <w:qFormat/>
    <w:rsid w:val="007002A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9728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851A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44263D"/>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002AE"/>
    <w:rPr>
      <w:rFonts w:asciiTheme="majorHAnsi" w:eastAsiaTheme="majorEastAsia" w:hAnsiTheme="majorHAnsi" w:cstheme="majorBidi"/>
      <w:color w:val="2F5496" w:themeColor="accent1" w:themeShade="BF"/>
      <w:sz w:val="32"/>
      <w:szCs w:val="32"/>
    </w:rPr>
  </w:style>
  <w:style w:type="paragraph" w:styleId="BalloonText">
    <w:name w:val="Balloon Text"/>
    <w:basedOn w:val="Normal"/>
    <w:link w:val="BalloonTextChar"/>
    <w:uiPriority w:val="99"/>
    <w:semiHidden/>
    <w:unhideWhenUsed/>
    <w:rsid w:val="007002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002AE"/>
    <w:rPr>
      <w:rFonts w:ascii="Segoe UI" w:hAnsi="Segoe UI" w:cs="Segoe UI"/>
      <w:sz w:val="18"/>
      <w:szCs w:val="18"/>
    </w:rPr>
  </w:style>
  <w:style w:type="character" w:customStyle="1" w:styleId="Heading2Char">
    <w:name w:val="Heading 2 Char"/>
    <w:basedOn w:val="DefaultParagraphFont"/>
    <w:link w:val="Heading2"/>
    <w:uiPriority w:val="9"/>
    <w:rsid w:val="00C97284"/>
    <w:rPr>
      <w:rFonts w:asciiTheme="majorHAnsi" w:eastAsiaTheme="majorEastAsia" w:hAnsiTheme="majorHAnsi" w:cstheme="majorBidi"/>
      <w:color w:val="2F5496" w:themeColor="accent1" w:themeShade="BF"/>
      <w:sz w:val="26"/>
      <w:szCs w:val="26"/>
    </w:rPr>
  </w:style>
  <w:style w:type="paragraph" w:styleId="Caption">
    <w:name w:val="caption"/>
    <w:basedOn w:val="Normal"/>
    <w:next w:val="Normal"/>
    <w:uiPriority w:val="35"/>
    <w:unhideWhenUsed/>
    <w:qFormat/>
    <w:rsid w:val="00C97284"/>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4851AE"/>
    <w:rPr>
      <w:rFonts w:asciiTheme="majorHAnsi" w:eastAsiaTheme="majorEastAsia" w:hAnsiTheme="majorHAnsi" w:cstheme="majorBidi"/>
      <w:color w:val="1F3763" w:themeColor="accent1" w:themeShade="7F"/>
      <w:sz w:val="24"/>
      <w:szCs w:val="24"/>
    </w:rPr>
  </w:style>
  <w:style w:type="paragraph" w:styleId="NoSpacing">
    <w:name w:val="No Spacing"/>
    <w:uiPriority w:val="1"/>
    <w:qFormat/>
    <w:rsid w:val="004851AE"/>
    <w:pPr>
      <w:spacing w:after="0" w:line="240" w:lineRule="auto"/>
    </w:pPr>
  </w:style>
  <w:style w:type="character" w:styleId="Hyperlink">
    <w:name w:val="Hyperlink"/>
    <w:basedOn w:val="DefaultParagraphFont"/>
    <w:uiPriority w:val="99"/>
    <w:unhideWhenUsed/>
    <w:rsid w:val="004851AE"/>
    <w:rPr>
      <w:color w:val="0000FF"/>
      <w:u w:val="single"/>
    </w:rPr>
  </w:style>
  <w:style w:type="paragraph" w:styleId="ListParagraph">
    <w:name w:val="List Paragraph"/>
    <w:basedOn w:val="Normal"/>
    <w:uiPriority w:val="34"/>
    <w:qFormat/>
    <w:rsid w:val="000A2EE2"/>
    <w:pPr>
      <w:ind w:left="720"/>
      <w:contextualSpacing/>
    </w:pPr>
  </w:style>
  <w:style w:type="table" w:styleId="TableGrid">
    <w:name w:val="Table Grid"/>
    <w:basedOn w:val="TableNormal"/>
    <w:uiPriority w:val="39"/>
    <w:rsid w:val="00CF5E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44263D"/>
    <w:rPr>
      <w:rFonts w:asciiTheme="majorHAnsi" w:eastAsiaTheme="majorEastAsia" w:hAnsiTheme="majorHAnsi" w:cstheme="majorBidi"/>
      <w:i/>
      <w:iCs/>
      <w:color w:val="2F5496" w:themeColor="accent1" w:themeShade="BF"/>
    </w:rPr>
  </w:style>
  <w:style w:type="character" w:styleId="CommentReference">
    <w:name w:val="annotation reference"/>
    <w:basedOn w:val="DefaultParagraphFont"/>
    <w:uiPriority w:val="99"/>
    <w:semiHidden/>
    <w:unhideWhenUsed/>
    <w:rsid w:val="0044263D"/>
    <w:rPr>
      <w:sz w:val="16"/>
      <w:szCs w:val="16"/>
    </w:rPr>
  </w:style>
  <w:style w:type="paragraph" w:styleId="CommentText">
    <w:name w:val="annotation text"/>
    <w:basedOn w:val="Normal"/>
    <w:link w:val="CommentTextChar"/>
    <w:uiPriority w:val="99"/>
    <w:semiHidden/>
    <w:unhideWhenUsed/>
    <w:rsid w:val="0044263D"/>
    <w:pPr>
      <w:spacing w:line="240" w:lineRule="auto"/>
    </w:pPr>
    <w:rPr>
      <w:sz w:val="20"/>
      <w:szCs w:val="20"/>
    </w:rPr>
  </w:style>
  <w:style w:type="character" w:customStyle="1" w:styleId="CommentTextChar">
    <w:name w:val="Comment Text Char"/>
    <w:basedOn w:val="DefaultParagraphFont"/>
    <w:link w:val="CommentText"/>
    <w:uiPriority w:val="99"/>
    <w:semiHidden/>
    <w:rsid w:val="0044263D"/>
    <w:rPr>
      <w:sz w:val="20"/>
      <w:szCs w:val="20"/>
    </w:rPr>
  </w:style>
  <w:style w:type="paragraph" w:styleId="CommentSubject">
    <w:name w:val="annotation subject"/>
    <w:basedOn w:val="CommentText"/>
    <w:next w:val="CommentText"/>
    <w:link w:val="CommentSubjectChar"/>
    <w:uiPriority w:val="99"/>
    <w:semiHidden/>
    <w:unhideWhenUsed/>
    <w:rsid w:val="00AD037B"/>
    <w:rPr>
      <w:b/>
      <w:bCs/>
    </w:rPr>
  </w:style>
  <w:style w:type="character" w:customStyle="1" w:styleId="CommentSubjectChar">
    <w:name w:val="Comment Subject Char"/>
    <w:basedOn w:val="CommentTextChar"/>
    <w:link w:val="CommentSubject"/>
    <w:uiPriority w:val="99"/>
    <w:semiHidden/>
    <w:rsid w:val="00AD037B"/>
    <w:rPr>
      <w:b/>
      <w:bCs/>
      <w:sz w:val="20"/>
      <w:szCs w:val="20"/>
    </w:rPr>
  </w:style>
  <w:style w:type="paragraph" w:styleId="TOCHeading">
    <w:name w:val="TOC Heading"/>
    <w:basedOn w:val="Heading1"/>
    <w:next w:val="Normal"/>
    <w:uiPriority w:val="39"/>
    <w:unhideWhenUsed/>
    <w:qFormat/>
    <w:rsid w:val="008D5416"/>
    <w:pPr>
      <w:outlineLvl w:val="9"/>
    </w:pPr>
  </w:style>
  <w:style w:type="paragraph" w:styleId="TOC1">
    <w:name w:val="toc 1"/>
    <w:basedOn w:val="Normal"/>
    <w:next w:val="Normal"/>
    <w:autoRedefine/>
    <w:uiPriority w:val="39"/>
    <w:unhideWhenUsed/>
    <w:rsid w:val="008D5416"/>
    <w:pPr>
      <w:spacing w:after="100"/>
    </w:pPr>
  </w:style>
  <w:style w:type="paragraph" w:styleId="TOC2">
    <w:name w:val="toc 2"/>
    <w:basedOn w:val="Normal"/>
    <w:next w:val="Normal"/>
    <w:autoRedefine/>
    <w:uiPriority w:val="39"/>
    <w:unhideWhenUsed/>
    <w:rsid w:val="008D5416"/>
    <w:pPr>
      <w:spacing w:after="100"/>
      <w:ind w:left="220"/>
    </w:pPr>
  </w:style>
  <w:style w:type="paragraph" w:styleId="TOC3">
    <w:name w:val="toc 3"/>
    <w:basedOn w:val="Normal"/>
    <w:next w:val="Normal"/>
    <w:autoRedefine/>
    <w:uiPriority w:val="39"/>
    <w:unhideWhenUsed/>
    <w:rsid w:val="008D5416"/>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8.jpeg"/><Relationship Id="rId26" Type="http://schemas.openxmlformats.org/officeDocument/2006/relationships/image" Target="media/image16.jpeg"/><Relationship Id="rId3" Type="http://schemas.openxmlformats.org/officeDocument/2006/relationships/styles" Target="styles.xml"/><Relationship Id="rId21" Type="http://schemas.openxmlformats.org/officeDocument/2006/relationships/image" Target="media/image11.jpeg"/><Relationship Id="rId7" Type="http://schemas.openxmlformats.org/officeDocument/2006/relationships/image" Target="media/image2.jpeg"/><Relationship Id="rId12" Type="http://schemas.microsoft.com/office/2011/relationships/commentsExtended" Target="commentsExtended.xml"/><Relationship Id="rId17" Type="http://schemas.openxmlformats.org/officeDocument/2006/relationships/image" Target="media/image7.jpeg"/><Relationship Id="rId25" Type="http://schemas.openxmlformats.org/officeDocument/2006/relationships/image" Target="media/image15.jpe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jpeg"/><Relationship Id="rId29" Type="http://schemas.openxmlformats.org/officeDocument/2006/relationships/image" Target="media/image19.jpeg"/><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comments" Target="comments.xml"/><Relationship Id="rId24" Type="http://schemas.openxmlformats.org/officeDocument/2006/relationships/image" Target="media/image14.jpeg"/><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3.jpeg"/><Relationship Id="rId28" Type="http://schemas.openxmlformats.org/officeDocument/2006/relationships/image" Target="media/image18.jpeg"/><Relationship Id="rId10" Type="http://schemas.openxmlformats.org/officeDocument/2006/relationships/image" Target="media/image4.jpeg"/><Relationship Id="rId19" Type="http://schemas.openxmlformats.org/officeDocument/2006/relationships/image" Target="media/image9.jpe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jpeg"/><Relationship Id="rId14" Type="http://schemas.microsoft.com/office/2018/08/relationships/commentsExtensible" Target="commentsExtensible.xml"/><Relationship Id="rId22" Type="http://schemas.openxmlformats.org/officeDocument/2006/relationships/image" Target="media/image12.jpeg"/><Relationship Id="rId27" Type="http://schemas.openxmlformats.org/officeDocument/2006/relationships/image" Target="media/image17.jpeg"/><Relationship Id="rId30" Type="http://schemas.openxmlformats.org/officeDocument/2006/relationships/image" Target="media/image20.jpeg"/><Relationship Id="rId8" Type="http://schemas.openxmlformats.org/officeDocument/2006/relationships/hyperlink" Target="https://github.com/b-jorges/Power-Analyses-Psychophysics/tree/master/Get%20parameters%20from%20existing%20dat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CE6A47-14E9-49C6-8047-940968E9C9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33</TotalTime>
  <Pages>45</Pages>
  <Words>28498</Words>
  <Characters>162441</Characters>
  <Application>Microsoft Office Word</Application>
  <DocSecurity>0</DocSecurity>
  <Lines>1353</Lines>
  <Paragraphs>38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905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örn Jörges</dc:creator>
  <cp:keywords/>
  <dc:description/>
  <cp:lastModifiedBy>Björn Jörges</cp:lastModifiedBy>
  <cp:revision>288</cp:revision>
  <dcterms:created xsi:type="dcterms:W3CDTF">2020-07-13T06:39:00Z</dcterms:created>
  <dcterms:modified xsi:type="dcterms:W3CDTF">2020-10-21T0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